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BA3AAD" w14:textId="0E6CCD6B" w:rsidR="00B7694E" w:rsidRPr="00CE0E3B" w:rsidRDefault="009A0366" w:rsidP="009A0366">
      <w:pPr>
        <w:jc w:val="center"/>
        <w:rPr>
          <w:b/>
          <w:bCs/>
          <w:u w:val="single"/>
        </w:rPr>
      </w:pPr>
      <w:r w:rsidRPr="00CE0E3B">
        <w:rPr>
          <w:b/>
          <w:bCs/>
          <w:u w:val="single"/>
        </w:rPr>
        <w:t>Longitudinal Computational Modeling</w:t>
      </w:r>
    </w:p>
    <w:p w14:paraId="1D3E1E61" w14:textId="4ABD3976" w:rsidR="009A0366" w:rsidRPr="00CE0E3B" w:rsidRDefault="009A0366" w:rsidP="00421E46">
      <w:r w:rsidRPr="00CE0E3B">
        <w:t>Introduction</w:t>
      </w:r>
    </w:p>
    <w:p w14:paraId="718B0874" w14:textId="0CC48ADA" w:rsidR="00C917D7" w:rsidRPr="00CE0E3B" w:rsidRDefault="00C917D7" w:rsidP="00CE0E3B">
      <w:pPr>
        <w:pStyle w:val="BodyText"/>
        <w:widowControl w:val="0"/>
        <w:spacing w:after="0"/>
        <w:ind w:firstLine="720"/>
        <w:rPr>
          <w:rFonts w:ascii="Times New Roman" w:hAnsi="Times New Roman" w:cs="Times New Roman"/>
        </w:rPr>
      </w:pPr>
      <w:r w:rsidRPr="00CE0E3B">
        <w:rPr>
          <w:rFonts w:ascii="Times New Roman" w:hAnsi="Times New Roman" w:cs="Times New Roman"/>
          <w:bCs/>
        </w:rPr>
        <w:t xml:space="preserve">Research on psychopathology aims </w:t>
      </w:r>
      <w:r w:rsidRPr="00CE0E3B">
        <w:rPr>
          <w:rFonts w:ascii="Times New Roman" w:hAnsi="Times New Roman" w:cs="Times New Roman"/>
        </w:rPr>
        <w:t xml:space="preserve">to assess </w:t>
      </w:r>
      <w:r w:rsidRPr="00CE0E3B">
        <w:rPr>
          <w:rFonts w:ascii="Times New Roman" w:hAnsi="Times New Roman" w:cs="Times New Roman"/>
        </w:rPr>
        <w:t xml:space="preserve">the </w:t>
      </w:r>
      <w:r w:rsidRPr="00CE0E3B">
        <w:rPr>
          <w:rFonts w:ascii="Times New Roman" w:hAnsi="Times New Roman" w:cs="Times New Roman"/>
        </w:rPr>
        <w:t xml:space="preserve">processes associated with risk for onset, course, and/or outcome of </w:t>
      </w:r>
      <w:r w:rsidRPr="00CE0E3B">
        <w:rPr>
          <w:rFonts w:ascii="Times New Roman" w:hAnsi="Times New Roman" w:cs="Times New Roman"/>
        </w:rPr>
        <w:t xml:space="preserve">a range of mental health </w:t>
      </w:r>
      <w:r w:rsidRPr="00CE0E3B">
        <w:rPr>
          <w:rFonts w:ascii="Times New Roman" w:hAnsi="Times New Roman" w:cs="Times New Roman"/>
        </w:rPr>
        <w:t>disorder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RN7szmld","properties":{"formattedCitation":"\\super 11,12\\nosupersub{}","plainCitation":"11,12","noteIndex":0},"citationItems":[{"id":1670,"uris":["http://zotero.org/users/5829423/items/BXA5PP8V"],"uri":["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1853,"uris":["http://zotero.org/users/5829423/items/2HZ8MLKK"],"uri":["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1,12</w:t>
      </w:r>
      <w:r w:rsidRPr="00CE0E3B">
        <w:rPr>
          <w:rFonts w:ascii="Times New Roman" w:hAnsi="Times New Roman" w:cs="Times New Roman"/>
        </w:rPr>
        <w:fldChar w:fldCharType="end"/>
      </w:r>
      <w:r w:rsidRPr="00CE0E3B">
        <w:rPr>
          <w:rFonts w:ascii="Times New Roman" w:hAnsi="Times New Roman" w:cs="Times New Roman"/>
        </w:rPr>
        <w:t xml:space="preserve">. Many of the instruments </w:t>
      </w:r>
      <w:r w:rsidRPr="00CE0E3B">
        <w:rPr>
          <w:rFonts w:ascii="Times New Roman" w:hAnsi="Times New Roman" w:cs="Times New Roman"/>
        </w:rPr>
        <w:t xml:space="preserve">used to assess these processes </w:t>
      </w:r>
      <w:r w:rsidRPr="00CE0E3B">
        <w:rPr>
          <w:rFonts w:ascii="Times New Roman" w:hAnsi="Times New Roman" w:cs="Times New Roman"/>
        </w:rPr>
        <w:t>involve behavioral assessments, including performance-based measures</w:t>
      </w:r>
      <w:r w:rsidRPr="00CE0E3B">
        <w:rPr>
          <w:rFonts w:ascii="Times New Roman" w:hAnsi="Times New Roman" w:cs="Times New Roman"/>
        </w:rPr>
        <w:t xml:space="preserve"> (e.g., decision-making tasks)</w:t>
      </w:r>
      <w:r w:rsidRPr="00CE0E3B">
        <w:rPr>
          <w:rFonts w:ascii="Times New Roman" w:hAnsi="Times New Roman" w:cs="Times New Roman"/>
        </w:rPr>
        <w:t>. For these measures, a critical challenge is that individual behavioral outputs are produced via multiple psychological processe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lpAqQRiR","properties":{"formattedCitation":"\\super 13\\nosupersub{}","plainCitation":"13","noteIndex":0},"citationItems":[{"id":9226,"uris":["http://zotero.org/users/5829423/items/G6XWS5ET"],"uri":["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3</w:t>
      </w:r>
      <w:r w:rsidRPr="00CE0E3B">
        <w:rPr>
          <w:rFonts w:ascii="Times New Roman" w:hAnsi="Times New Roman" w:cs="Times New Roman"/>
        </w:rPr>
        <w:fldChar w:fldCharType="end"/>
      </w:r>
      <w:r w:rsidRPr="00CE0E3B">
        <w:rPr>
          <w:rFonts w:ascii="Times New Roman" w:hAnsi="Times New Roman" w:cs="Times New Roman"/>
        </w:rPr>
        <w:t>. Thus, observable output behavior represents a gross measure of many competing and complementary processes. While conventional scoring procedures are unable to discriminate between these processes, more recently developed computational models of behavior are well positioned to discriminate between individual psychological processes, yielding enhanced specificity in behavioral metrics as well as improved tasks psychometrics and better clarity for probing associations with psychopathological processe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aXZabNif","properties":{"formattedCitation":"\\super 7,14,15\\nosupersub{}","plainCitation":"7,14,15","noteIndex":0},"citationItems":[{"id":7989,"uris":["http://zotero.org/groups/2846094/items/5MPZZZ4S"],"uri":["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uri":["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uri":["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7,14,15</w:t>
      </w:r>
      <w:r w:rsidRPr="00CE0E3B">
        <w:rPr>
          <w:rFonts w:ascii="Times New Roman" w:hAnsi="Times New Roman" w:cs="Times New Roman"/>
        </w:rPr>
        <w:fldChar w:fldCharType="end"/>
      </w:r>
      <w:r w:rsidRPr="00CE0E3B">
        <w:rPr>
          <w:rFonts w:ascii="Times New Roman" w:hAnsi="Times New Roman" w:cs="Times New Roman"/>
        </w:rPr>
        <w:t xml:space="preserve">. The emphasis of this proposal is to critically examine the functioning of a commonly used behavioral task, the Iowa Gambling Task, using computational modeling. </w:t>
      </w:r>
    </w:p>
    <w:p w14:paraId="7DD039B5" w14:textId="77777777" w:rsidR="00C917D7" w:rsidRPr="00CE0E3B" w:rsidRDefault="00C917D7" w:rsidP="00C917D7">
      <w:pPr>
        <w:pStyle w:val="BodyText"/>
        <w:widowControl w:val="0"/>
        <w:spacing w:after="0"/>
        <w:rPr>
          <w:rFonts w:ascii="Times New Roman" w:hAnsi="Times New Roman" w:cs="Times New Roman"/>
        </w:rPr>
      </w:pPr>
      <w:r w:rsidRPr="00CE0E3B">
        <w:rPr>
          <w:rFonts w:ascii="Times New Roman" w:hAnsi="Times New Roman" w:cs="Times New Roman"/>
          <w:b/>
        </w:rPr>
        <w:t>A.1 Development of the Iowa Gambling Task (IGT).</w:t>
      </w:r>
    </w:p>
    <w:p w14:paraId="3842C06D" w14:textId="77777777" w:rsidR="00C917D7" w:rsidRPr="00CE0E3B" w:rsidRDefault="00C917D7" w:rsidP="00C917D7">
      <w:pPr>
        <w:pStyle w:val="BodyText"/>
        <w:widowControl w:val="0"/>
        <w:spacing w:after="0"/>
        <w:rPr>
          <w:rFonts w:ascii="Times New Roman" w:hAnsi="Times New Roman" w:cs="Times New Roman"/>
        </w:rPr>
      </w:pPr>
      <w:r w:rsidRPr="00CE0E3B">
        <w:rPr>
          <w:rFonts w:ascii="Times New Roman" w:hAnsi="Times New Roman" w:cs="Times New Roman"/>
        </w:rPr>
        <w:tab/>
        <w:t>The IGT is a task used to assess reward learning</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yFNLLIME","properties":{"formattedCitation":"\\super 1\\nosupersub{}","plainCitation":"1","noteIndex":0},"citationItems":[{"id":859,"uris":["http://zotero.org/users/5829423/items/E7VMXWCG"],"uri":["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w:t>
      </w:r>
      <w:r w:rsidRPr="00CE0E3B">
        <w:rPr>
          <w:rFonts w:ascii="Times New Roman" w:hAnsi="Times New Roman" w:cs="Times New Roman"/>
        </w:rPr>
        <w:fldChar w:fldCharType="end"/>
      </w:r>
      <w:r w:rsidRPr="00CE0E3B">
        <w:rPr>
          <w:rFonts w:ascii="Times New Roman" w:hAnsi="Times New Roman" w:cs="Times New Roman"/>
        </w:rPr>
        <w:t xml:space="preserve"> within the Positive Valence Systems of the Research Domain Criteria</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Q2NUzeoI","properties":{"formattedCitation":"\\super 16\\nosupersub{}","plainCitation":"16","noteIndex":0},"citationItems":[{"id":2951,"uris":["http://zotero.org/users/5829423/items/NFWEWUH6"],"uri":["http://zotero.org/users/5829423/items/NFWEWUH6"],"itemData":{"id":2951,"type":"webpage","title":"Positive Valence Systems: Workshop proceedings.","author":[{"family":"PVS Work Group","given":""}],"issued":{"date-parts":[["2011"]]}}}],"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6</w:t>
      </w:r>
      <w:r w:rsidRPr="00CE0E3B">
        <w:rPr>
          <w:rFonts w:ascii="Times New Roman" w:hAnsi="Times New Roman" w:cs="Times New Roman"/>
        </w:rPr>
        <w:fldChar w:fldCharType="end"/>
      </w:r>
      <w:r w:rsidRPr="00CE0E3B">
        <w:rPr>
          <w:rFonts w:ascii="Times New Roman" w:hAnsi="Times New Roman" w:cs="Times New Roman"/>
        </w:rPr>
        <w:t>. In the original task, participants can freely select one of four stimuli, two of which have advantageous (i.e., net monetary wins) and two of which have disadvantageous (net monetary losses) outcomes, on average, across all task trials. Based on trial-by-trial feedback, participants are expected to learn to select advantageous and diminish selection of disadvantageous stimuli. Given that participants are fully in control of their selections, participants’ performance conflates learning to approach rewards and learning to avoid punishments. Initial studies found associations between IGT performance and depression</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K5rDtgZI","properties":{"formattedCitation":"\\super 17\\uc0\\u8211{}19\\nosupersub{}","plainCitation":"17–19","noteIndex":0},"citationItems":[{"id":8169,"uris":["http://zotero.org/groups/2846094/items/EK5SXD4J"],"uri":["http://zotero.org/groups/2846094/items/EK5SXD4J"],"itemData":{"id":8169,"type":"article-journal","abstract":"Abstract Major Depressive Disorder (MDD) can occur in parallel with cognitive impairment. The search for a neuropsychological profile of depression has been pursued in the last two decades. However, scant research has been done on executive functions and decision-making ability (DM).  Objective: To perform a systematic review of the evidence of DM performance evaluated using the Iowa Gambling Task (IGT) in adults with MDD.  Methods: A systematic search according to the PRISMA statement was performed on MEDLINE for studies in English using the following keywords: ‘depression’, ‘depressive’, ‘depressive symptoms’ AND ‘decision making’ OR ‘game task’.  Results: Five articles that met the inclusion and exclusion criteria were identified. Three reported significant differences between depressed and non-depressed individuals. The results indicated that young adults with MDD exhibited lower performance on all or almost all stages of the IGT. One study that evaluated DM in older adults with MDD showed that depressed non-apathetic participants failed to adopt any advantageous strategy and continued to make risky decisions during the task.  Conclusion: Results suggest that performance on the DM task by young and old adults with MDD differed in comparison to non-depressed participants. Given the small number of articles, further studies should be performed.\n          , \n            Resumo O Transtorno Depressivo Maior (TDM) pode ocorrer em paralelo com o comprometimento cognitivo. A busca por um perfil neuropsicológico da depressão tem sido perseguida nas últimas duas décadas. No entanto, poucas pesquisas foram feitas sobre funções executivas e capacidade de decisão (DM).  Objetivo: Realizar uma revisão sistemática das evidências do desempenho do DM avaliado pela Iowa Gambling Task (IGT) em adultos com TDM.  Métodos: Uma pesquisa sistemática de acordo com a declaração PRISMA foi realizada na MEDLINE para estudos em inglês usando as seguintes palavras-chave: “depressão”, “depressivo”, “sintomas depressivos” e “tomada de decisão” OU “tarefa de jogo”.  Resultados: Foram identificados 5 artigos que atenderam aos critérios de inclusão e exclusão. Três relataram diferenças significativas entre indivíduos deprimidos e não deprimidos. Os resultados indicaram que os jovens adultos com TDM exibiram menor desempenho em todos ou quase todos os estágios da IGT. Um estudo que avaliou o DM em idosos com TDM mostrou que os participantes deprimidos não apáticos não adotaram nenhuma estratégia vantajosa e continuaram tomando decisões arriscadas durante a tarefa.  Conclusão: Os resultados sugerem que o desempenho na tarefa de DM por jovens e adultos idosos com TDM diferiu em comparação com os participantes não deprimidos. Dado o pequeno número de artigos, mais estudos devem ser realizados.","container-title":"Dementia &amp; Neuropsychologia","DOI":"10.1590/1980-57642018dn12-030005","ISSN":"1980-5764, 1980-5764","issue":"3","journalAbbreviation":"Dement. neuropsychol.","page":"250-255","source":"DOI.org (Crossref)","title":"Decision Making assessed by the Iowa Gambling Task and Major Depressive Disorder A systematic review","volume":"12","author":[{"family":"Siqueira","given":"Alaise Silva Santos","dropping-particle":"de"},{"family":"Flaks","given":"Mariana Kneese"},{"family":"Biella","given":"Marina Maria"},{"family":"Mauer","given":"Sivan"},{"family":"Borges","given":"Marcus Kiiti"},{"family":"Aprahamian","given":"Ivan"}],"issued":{"date-parts":[["2018",9]]}}},{"id":561,"uris":["http://zotero.org/users/5829423/items/GR22ADEN"],"uri":["http://zotero.org/users/5829423/items/GR22ADEN"],"itemData":{"id":561,"type":"article-journal","container-title":"Journal of affective disorders","ISSN":"0165-0327","issue":"1","page":"207-210","title":"Impaired flexible decision-making in major depressive disorder","volume":"124","author":[{"family":"Cella","given":"Matteo"},{"family":"Dymond","given":"Simon"},{"family":"Cooper","given":"Andy"}],"issued":{"date-parts":[["2010"]]}}},{"id":7959,"uris":["http://zotero.org/groups/2846094/items/8XFTF2B6"],"uri":["http://zotero.org/groups/2846094/items/8XFTF2B6"],"itemData":{"id":7959,"type":"article-journal","container-title":"Frontiers in Psychology","DOI":"10.3389/fpsyg.2013.00732","ISSN":"1664-1078","journalAbbreviation":"Front. Psychol.","language":"en","source":"DOI.org (Crossref)","title":"The Iowa Gambling Task in depression – what have we learned about sub-optimal decision-making strategies?","URL":"http://journal.frontiersin.org/article/10.3389/fpsyg.2013.00732/abstract","volume":"4","author":[{"family":"Must","given":"Anita"},{"family":"Horvath","given":"Szatmar"},{"family":"Nemeth","given":"Viola L."},{"family":"Janka","given":"Zoltan"}],"accessed":{"date-parts":[["2021",3,17]]},"issued":{"date-parts":[["2013"]]}}}],"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7–19</w:t>
      </w:r>
      <w:r w:rsidRPr="00CE0E3B">
        <w:rPr>
          <w:rFonts w:ascii="Times New Roman" w:hAnsi="Times New Roman" w:cs="Times New Roman"/>
        </w:rPr>
        <w:fldChar w:fldCharType="end"/>
      </w:r>
      <w:r w:rsidRPr="00CE0E3B">
        <w:rPr>
          <w:rFonts w:ascii="Times New Roman" w:hAnsi="Times New Roman" w:cs="Times New Roman"/>
        </w:rPr>
        <w:t xml:space="preserve"> and substance use</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a1Ovhirn","properties":{"formattedCitation":"\\super 20\\nosupersub{}","plainCitation":"20","noteIndex":0},"citationItems":[{"id":9240,"uris":["http://zotero.org/users/5829423/items/GCAYICI6"],"uri":["http://zotero.org/users/5829423/items/GCAYICI6"],"itemData":{"id":9240,"type":"article-journal","abstract":"Reflection impulsivity—a failure to gather and evaluate information before making a decision—is a critical component of risk-taking and substance use behaviours, which are highly prevalent during adolescence.","container-title":"Psychopharmacology","DOI":"10.1007/s00213-011-2486-y","ISSN":"1432-2072","issue":"2","journalAbbreviation":"Psychopharmacology","language":"en","page":"575-586","source":"Springer Link","title":"Reflection impulsivity in adolescent cannabis users: a comparison with alcohol-using and non-substance-using adolescents","title-short":"Reflection impulsivity in adolescent cannabis users","volume":"219","author":[{"family":"Solowij","given":"Nadia"},{"family":"Jones","given":"Katy A."},{"family":"Rozman","given":"Megan E."},{"family":"Davis","given":"Sasha M."},{"family":"Ciarrochi","given":"Joseph"},{"family":"Heaven","given":"Patrick C.L."},{"family":"Pesa","given":"Nicole"},{"family":"Lubman","given":"Dan I."},{"family":"Yücel","given":"Murat"}],"issued":{"date-parts":[["2012",1,1]]}}}],"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20</w:t>
      </w:r>
      <w:r w:rsidRPr="00CE0E3B">
        <w:rPr>
          <w:rFonts w:ascii="Times New Roman" w:hAnsi="Times New Roman" w:cs="Times New Roman"/>
        </w:rPr>
        <w:fldChar w:fldCharType="end"/>
      </w:r>
      <w:r w:rsidRPr="00CE0E3B">
        <w:rPr>
          <w:rFonts w:ascii="Times New Roman" w:hAnsi="Times New Roman" w:cs="Times New Roman"/>
        </w:rPr>
        <w:t>. However, there have been inconsistent results across studie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muLDPHAv","properties":{"formattedCitation":"\\super 10,21\\uc0\\u8211{}26\\nosupersub{}","plainCitation":"10,21–26","noteIndex":0},"citationItems":[{"id":7763,"uris":["http://zotero.org/users/5829423/items/TUKFQMQC"],"uri":["http://zotero.org/users/5829423/items/TUKFQMQC"],"itemData":{"id":7763,"type":"article-journal","abstract":"The current study examines learning patterns in response to both monetary and social incentives through both approach and avoidance behaviors using modified versions of the Iowa Gambling Task. Specifically, we investigated learning in response to both positive and negative feedback in a sample of 191 undergraduate students. The social task was a novel paradigm, and social feedback were images of faces displaying positive and negative emotions. We examined internal validity of the tasks through modeling changes in approach and avoidance. We also explored associations between approach and avoidance learning and individual differences in anxiety and social anxiety, depression and well-being, general anhedonia and social closeness, and fun-seeking, using multilevel models (MLMs). Results showed that both the monetary and social tasks demonstrated learning as shown by decreases in plays on disadvantageous decks across the task. Additionally, we found that overall task performance on the monetary task was associated with fun-seeking and overall task performance on the social task was associated with fun-seeking and depressive symptoms. Initial findings suggest promise for the novel task in the examination of social avoidance learning.","container-title":"Behaviour Research and Therapy","DOI":"10.1016/j.brat.2019.103547","ISSN":"0005-7967","journalAbbreviation":"Behaviour Research and Therapy","language":"en","page":"103547","source":"ScienceDirect","title":"Approach and avoidance patterns in reward learning across domains: An initial examination of the Social Iowa Gambling Task","title-short":"Approach and avoidance patterns in reward learning across domains","volume":"125","author":[{"family":"Case","given":"Julia A. C."},{"family":"Olino","given":"Thomas M."}],"issued":{"date-parts":[["2020",2,1]]}}},{"id":7955,"uris":["http://zotero.org/groups/2846094/items/HPEXWXXU"],"uri":["http://zotero.org/groups/2846094/items/HPEXWXXU"],"itemData":{"id":7955,"type":"article-journal","abstract":"Depressive symptomatology has been associated with alterations in decision-making, although conclusions have been mixed with depressed individuals showing impairments in some contexts, but advantages in others. The dopaminergic system may link depressive symptoms with decisionmaking performance. We assessed the role of striatal dopamine D2 receptor density, using spontaneous eyeblink rate, in moderating the relationship between depressive symptoms and decision-making performance in a large undergraduate sample that had not been screened for mental illness (N=104). Regression results revealed that eyeblink rate moderated the relationship between depressive symptoms and advantageous decisions on the IGT in which individuals with more depressive symptomatology and high blink rates (higher striatal dopamine D2 receptor density) performed better on the task. Computational modeling results demonstrated that depressive symptoms alone were associated with enhanced loss aversive behavior, while individuals with high blink rates and elevated depressive symptoms tended to persevere in selecting options that led to net gains (avoiding options with net losses). These findings suggest that variation in striatal dopamine D2 receptor availability in individuals with depressive symptoms may contribute to differences in decision-making behavior.","container-title":"Cognitive, Affective, &amp; Behavioral Neuroscience","DOI":"10.3758/s13415-015-0377-0","ISSN":"1530-7026, 1531-135X","issue":"1","journalAbbreviation":"Cogn Affect Behav Neurosci","language":"en","page":"23-36","source":"DOI.org (Crossref)","title":"Dopamine, depressive symptoms, and decision-making: the relationship between spontaneous eye blink rate and depressive symptoms predicts Iowa Gambling Task performance","title-short":"Dopamine, depressive symptoms, and decision-making","volume":"16","author":[{"family":"Byrne","given":"Kaileigh A."},{"family":"Norris","given":"Dominique D."},{"family":"Worthy","given":"Darrell A."}],"issued":{"date-parts":[["2016",2]]}}},{"id":2413,"uris":["http://zotero.org/users/5829423/items/9VCCRI2F"],"uri":["http://zotero.org/users/5829423/items/9VCCRI2F"],"itemData":{"id":2413,"type":"article-journal","container-title":"Journal of Behavior Therapy and Experimental Psychiatry","ISSN":"0005-7916","issue":"2","page":"165-171","title":"Future-oriented decision-making in Generalized Anxiety Disorder is evident across different versions of the Iowa Gambling Task","volume":"41","author":[{"family":"Mueller","given":"Erik M."},{"family":"Nguyen","given":"Jennifer"},{"family":"Ray","given":"William J."},{"family":"Borkovec","given":"Thomas D."}],"issued":{"date-parts":[["2010"]]}}},{"id":7958,"uris":["http://zotero.org/groups/2846094/items/JFI7T66K"],"uri":["http://zotero.org/groups/2846094/items/JFI7T66K"],"itemData":{"id":7958,"type":"article-journal","abstract":"Depression is associated with behavioral avoidance of potentially rewarding environmental contexts. The present study examined the performance of depressive individuals and controls on a neuropsychological measure of decision-making that favors risk avoidance. Depressive (n = 41) and control (n = 44) participants were administered the Iowa Gambling Task, which measures the ability of participants to maximize earnings by choosing low-risk, low-reward responses over high-risk, high-reward responses. Results provided partial support for the hypothesis that depressive participants would learn to avoid risky responses faster than control participants. Depressive participants demonstrated better performance than controls, scoring higher than controls overall and showing a trend towards earning more money overall. However, the lack of an interaction between depressive status and time does not support the specific hypothesis of more rapid learning. Findings suggested enhanced feedback-based decision making and risk aversion among depressive individuals.","container-title":"Journal of Behavior Therapy and Experimental Psychiatry","DOI":"10.1016/j.jbtep.2008.01.004","ISSN":"00057916","issue":"4","journalAbbreviation":"Journal of Behavior Therapy and Experimental Psychiatry","language":"en","page":"567-576","source":"DOI.org (Crossref)","title":"Decision-making and risk aversion among depressive adults","volume":"39","author":[{"family":"Smoski","given":"Moria J."},{"family":"Lynch","given":"Thomas R."},{"family":"Rosenthal","given":"M. Zachary"},{"family":"Cheavens","given":"Jennifer S."},{"family":"Chapman","given":"Alexander L."},{"family":"Krishnan","given":"Ranga R."}],"issued":{"date-parts":[["2008",12]]}}},{"id":7963,"uris":["http://zotero.org/groups/2846094/items/QKLPWB9B"],"uri":["http://zotero.org/groups/2846094/items/QKLPWB9B"],"itemData":{"id":7963,"type":"article-journal","abstract":"Background: Studies comparing objective and subjective cognition in major depressive disorder (MDD) are scarce, and available data concern diﬀerent cognitive functions but not decision-making speciﬁcally. This crosssectional study aimed to explore objective (O-DMI) and subjective decision-making impairment (S-DMI) as well as the discrepancy between both in people with MDD. Secondly, we assessed the association between S-DMI and O-DMI. Finally, we explored sociodemographic, clinical, and psychosocial factors related to decision-making impairment status.\nMethod: One hundred and nine people with MDD were assessed with the Iowa Gambling Task to identify “ODMI”. The item 9 of the Beck Depression Inventory was used to compose the variable “S-DMI”. Psychiatric history, medication adherence, childhood trauma, physical and psychological pain, and negative life experiences were also collected.\nResults: Forty-six percent of participants have O-DMI and 65.1% S-DMI. From 49.5% showing a discrepancy between both, 68,6% have positive discrepancy and 31,4% negative (i.e. under and overestimation respectively). O-DMI and S-DMI were not associated. Binary logistic regressions showed that the number of negative life events in the past 6 months was predictor of O-DMI, while depression severity and medication adherence predicted SDMI. Finally, medication adherence and depression severity predicted the type of discrepancy. Limitations: The variable S-DMI was obtained through a single item.\nConclusion: These results conﬁrm the lack of association between objective and subjective measures of cognition in MDD, and for the ﬁrst-time concerning decision-making. This suggest that both assessments should be done in order to have a deeper knowledge of the cognitive functioning of each patient.","container-title":"Journal of Affective Disorders","language":"en","page":"6","source":"Zotero","title":"Decision-making in major depressive disorder_ Subjective complaint, objective performance, and discrepancy between both.","author":[{"family":"Baeza-Velasco","given":"Carolina"}],"issued":{"date-parts":[["2020"]]}}},{"id":7968,"uris":["http://zotero.org/groups/2846094/items/ZS2ZIVH4"],"uri":["http://zotero.org/groups/2846094/items/ZS2ZIVH4"],"itemData":{"id":7968,"type":"article-journal","container-title":"European Neuropsychopharmacology","language":"en","page":"1255-1263","source":"Zotero","title":"Prefrontal inositol levels and implicit decision-making in healthy individuals and depressed patients","volume":"26","author":[{"family":"Jollant","given":"Fabrice"}],"issued":{"date-parts":[["2016"]]}}},{"id":7957,"uris":["http://zotero.org/groups/2846094/items/KG3T7XKX"],"uri":["http://zotero.org/groups/2846094/items/KG3T7XKX"],"itemData":{"id":7957,"type":"article-journal","abstract":"Objective—Impairment in reward processes has been found in individuals with depression and in the aging population. The purpose of this study was twofold: 1. To use an affective neuroscience probe to identify abnormalities in reward-related decision making in late-life depression. 2. To examine the relationship of reward-related decision making abnormalities in depressed, older adults to the clinical expression of apathy in depression. We hypothesized that relative to elderly, healthy subjects, depressed, elderly patients would exhibit impaired decision making and that apathetic, depressed patients would show greater impairment in decision making than non-apathetic, depressed patients.\nMethods—We used the Iowa Gambling Task to examine reward-related decision making in 60 non-demented, elderly patients with non-psychotic major depression and 36 elderly, psychiatrically healthy participants. Apathy was quantified using the Apathy Evaluation Scale. Of those with major depression, 18 individuals reported clinically significant apathy whereas 42 participants did not have apathy.\nResults—Older adults with depression and healthy comparison participants did not differ in their performance on the IGT. However, apathetic, depressed older adults adopted an advantageous strategy and selected cards from the conservative decks compared to non-apathetic, depressed older adults. Non-apathetic, depressed patients showed a failure to adopt a conservative strategy and persisted in making risky decisions throughout the task.\nConclusions—This study indicates that apathy in older, depressed adults is associated with a conservative response style on a behavioral probe of the systems involved in reward-related decision making. This conservative response style may be the result of reduced sensitivity to rewards in apathetic individuals.","container-title":"International Journal of Geriatric Psychiatry","DOI":"10.1002/gps.4200","ISSN":"08856230","issue":"11","journalAbbreviation":"Int J Geriatr Psychiatry","language":"en","page":"1125-1131","source":"DOI.org (Crossref)","title":"Reward-related decision making in older adults: relationship to clinical presentation of depression: Decision making in older adults with late-life depression","title-short":"Reward-related decision making in older adults","volume":"29","author":[{"family":"McGovern","given":"Amanda R."},{"family":"Alexopoulos","given":"George S."},{"family":"Yuen","given":"Genevieve S."},{"family":"Morimoto","given":"Sarah Shizuko"},{"family":"Gunning-Dixon","given":"Faith M."}],"issued":{"date-parts":[["2014",11]]}}}],"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0,21–26</w:t>
      </w:r>
      <w:r w:rsidRPr="00CE0E3B">
        <w:rPr>
          <w:rFonts w:ascii="Times New Roman" w:hAnsi="Times New Roman" w:cs="Times New Roman"/>
        </w:rPr>
        <w:fldChar w:fldCharType="end"/>
      </w:r>
      <w:r w:rsidRPr="00CE0E3B">
        <w:rPr>
          <w:rFonts w:ascii="Times New Roman" w:hAnsi="Times New Roman" w:cs="Times New Roman"/>
        </w:rPr>
        <w:t xml:space="preserve">, suggesting traditional indices of IGT performance are not consistently associated with theoretically meaningful and critical outcomes. </w:t>
      </w:r>
    </w:p>
    <w:p w14:paraId="73DCF02F" w14:textId="77777777" w:rsidR="00C917D7" w:rsidRPr="00CE0E3B" w:rsidRDefault="00C917D7" w:rsidP="00C917D7">
      <w:pPr>
        <w:pStyle w:val="BodyText"/>
        <w:widowControl w:val="0"/>
        <w:spacing w:after="0"/>
        <w:rPr>
          <w:rFonts w:ascii="Times New Roman" w:hAnsi="Times New Roman" w:cs="Times New Roman"/>
        </w:rPr>
      </w:pPr>
      <w:r w:rsidRPr="00CE0E3B">
        <w:rPr>
          <w:rFonts w:ascii="Times New Roman" w:hAnsi="Times New Roman" w:cs="Times New Roman"/>
        </w:rPr>
        <w:tab/>
        <w:t>Later studies altered the task, such that participants were presented with a specific stimulus on each trial and they had the opportunity to ‘play’ or ‘pass’ on the particular stimulu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3CduSbIo","properties":{"formattedCitation":"\\super 9,27\\nosupersub{}","plainCitation":"9,27","noteIndex":0},"citationItems":[{"id":563,"uris":["http://zotero.org/users/5829423/items/FJTFMVMN"],"uri":["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id":2014,"uris":["http://zotero.org/users/5829423/items/MH59NIWS"],"uri":["http://zotero.org/users/5829423/items/MH59NIWS"],"itemData":{"id":2014,"type":"article-journal","container-title":"Child development","ISSN":"0009-3920","issue":"5","page":"1598-1614","title":"Puberty predicts approach but not avoidance on the Iowa Gambling Task in a multinational sample","volume":"88","author":[{"family":"Icenogle","given":"Grace"},{"family":"Steinberg","given":"Laurence"},{"family":"Olino","given":"Thomas M."},{"family":"Shulman","given":"Elizabeth P."},{"family":"Chein","given":"Jason"},{"family":"Alampay","given":"Liane P."},{"family":"Al‐Hassan","given":"Suha M."},{"family":"Takash","given":"Hanan MS"},{"family":"Bacchini","given":"Dario"},{"family":"Chang","given":"Lei"}],"issued":{"date-parts":[["2017"]]}}}],"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9,27</w:t>
      </w:r>
      <w:r w:rsidRPr="00CE0E3B">
        <w:rPr>
          <w:rFonts w:ascii="Times New Roman" w:hAnsi="Times New Roman" w:cs="Times New Roman"/>
        </w:rPr>
        <w:fldChar w:fldCharType="end"/>
      </w:r>
      <w:r w:rsidRPr="00CE0E3B">
        <w:rPr>
          <w:rFonts w:ascii="Times New Roman" w:hAnsi="Times New Roman" w:cs="Times New Roman"/>
        </w:rPr>
        <w:t xml:space="preserve">. Thus, in the revised play or pass version of the IGT, ‘approach of advantageous’ and ‘avoidance of disadvantageous’ stimuli are dissociable processes.  Even with this adaptation, simple scoring of performance on this task considers probability of playing on each individual trial as independent from one another and with each equally contributing to the computation of task performance. However, as participants engage in the task, they have updated information about the probability that each stimulus source is advantageous or disadvantageous. </w:t>
      </w:r>
    </w:p>
    <w:p w14:paraId="7DF72C10" w14:textId="77777777" w:rsidR="00C917D7" w:rsidRPr="00CE0E3B" w:rsidRDefault="00C917D7" w:rsidP="00C917D7">
      <w:pPr>
        <w:pStyle w:val="BodyText"/>
        <w:widowControl w:val="0"/>
        <w:spacing w:after="0"/>
        <w:rPr>
          <w:rFonts w:ascii="Times New Roman" w:hAnsi="Times New Roman" w:cs="Times New Roman"/>
        </w:rPr>
      </w:pPr>
      <w:r w:rsidRPr="00CE0E3B">
        <w:rPr>
          <w:rFonts w:ascii="Times New Roman" w:hAnsi="Times New Roman" w:cs="Times New Roman"/>
          <w:b/>
        </w:rPr>
        <w:t>A.2 Computational Modeling Advances IGT Scoring</w:t>
      </w:r>
    </w:p>
    <w:tbl>
      <w:tblPr>
        <w:tblpPr w:leftFromText="180" w:rightFromText="180" w:vertAnchor="text" w:horzAnchor="margin" w:tblpXSpec="right" w:tblpY="1068"/>
        <w:tblOverlap w:val="never"/>
        <w:tblW w:w="5640" w:type="dxa"/>
        <w:tblLook w:val="04A0" w:firstRow="1" w:lastRow="0" w:firstColumn="1" w:lastColumn="0" w:noHBand="0" w:noVBand="1"/>
      </w:tblPr>
      <w:tblGrid>
        <w:gridCol w:w="617"/>
        <w:gridCol w:w="1523"/>
        <w:gridCol w:w="3500"/>
      </w:tblGrid>
      <w:tr w:rsidR="00C917D7" w:rsidRPr="00CE0E3B" w14:paraId="045522B3" w14:textId="77777777" w:rsidTr="00C778C4">
        <w:trPr>
          <w:trHeight w:val="443"/>
        </w:trPr>
        <w:tc>
          <w:tcPr>
            <w:tcW w:w="2139" w:type="dxa"/>
            <w:gridSpan w:val="2"/>
            <w:tcBorders>
              <w:top w:val="single" w:sz="8" w:space="0" w:color="FFFFFF"/>
              <w:left w:val="single" w:sz="8" w:space="0" w:color="FFFFFF"/>
              <w:bottom w:val="single" w:sz="12" w:space="0" w:color="FFFFFF"/>
              <w:right w:val="single" w:sz="8" w:space="0" w:color="FFFFFF"/>
            </w:tcBorders>
            <w:shd w:val="clear" w:color="000000" w:fill="A6A6A6"/>
            <w:vAlign w:val="center"/>
            <w:hideMark/>
          </w:tcPr>
          <w:p w14:paraId="0E625EB9" w14:textId="77777777" w:rsidR="00C917D7" w:rsidRPr="00CE0E3B" w:rsidRDefault="00C917D7" w:rsidP="00C778C4">
            <w:pPr>
              <w:jc w:val="center"/>
              <w:rPr>
                <w:color w:val="000000"/>
              </w:rPr>
            </w:pPr>
            <w:r w:rsidRPr="00CE0E3B">
              <w:rPr>
                <w:color w:val="000000"/>
              </w:rPr>
              <w:t>ORL Model Parameter</w:t>
            </w:r>
          </w:p>
        </w:tc>
        <w:tc>
          <w:tcPr>
            <w:tcW w:w="3501" w:type="dxa"/>
            <w:tcBorders>
              <w:top w:val="single" w:sz="8" w:space="0" w:color="FFFFFF"/>
              <w:left w:val="nil"/>
              <w:bottom w:val="single" w:sz="12" w:space="0" w:color="FFFFFF"/>
              <w:right w:val="single" w:sz="8" w:space="0" w:color="FFFFFF"/>
            </w:tcBorders>
            <w:shd w:val="clear" w:color="000000" w:fill="A6A6A6"/>
            <w:vAlign w:val="center"/>
            <w:hideMark/>
          </w:tcPr>
          <w:p w14:paraId="6ED88AE3" w14:textId="77777777" w:rsidR="00C917D7" w:rsidRPr="00CE0E3B" w:rsidRDefault="00C917D7" w:rsidP="00C778C4">
            <w:pPr>
              <w:jc w:val="center"/>
            </w:pPr>
            <w:r w:rsidRPr="00CE0E3B">
              <w:t>Higher Values Indicate</w:t>
            </w:r>
          </w:p>
        </w:tc>
      </w:tr>
      <w:tr w:rsidR="00C917D7" w:rsidRPr="00CE0E3B" w14:paraId="4693B73A" w14:textId="77777777" w:rsidTr="00C778C4">
        <w:trPr>
          <w:trHeight w:val="466"/>
        </w:trPr>
        <w:tc>
          <w:tcPr>
            <w:tcW w:w="617" w:type="dxa"/>
            <w:tcBorders>
              <w:top w:val="nil"/>
              <w:left w:val="single" w:sz="8" w:space="0" w:color="FFFFFF"/>
              <w:bottom w:val="single" w:sz="8" w:space="0" w:color="FFFFFF"/>
              <w:right w:val="single" w:sz="8" w:space="0" w:color="FFFFFF"/>
            </w:tcBorders>
            <w:shd w:val="clear" w:color="000000" w:fill="F2F2F2"/>
            <w:vAlign w:val="center"/>
            <w:hideMark/>
          </w:tcPr>
          <w:p w14:paraId="5120E6CC" w14:textId="77777777" w:rsidR="00C917D7" w:rsidRPr="00CE0E3B" w:rsidRDefault="00C917D7" w:rsidP="00C778C4">
            <w:pPr>
              <w:jc w:val="center"/>
              <w:rPr>
                <w:i/>
                <w:iCs/>
                <w:color w:val="000000"/>
              </w:rPr>
            </w:pPr>
            <w:r w:rsidRPr="00CE0E3B">
              <w:rPr>
                <w:i/>
                <w:iCs/>
                <w:color w:val="000000"/>
              </w:rPr>
              <w:t>A</w:t>
            </w:r>
            <w:r w:rsidRPr="00CE0E3B">
              <w:rPr>
                <w:color w:val="000000"/>
              </w:rPr>
              <w:t>+</w:t>
            </w:r>
          </w:p>
        </w:tc>
        <w:tc>
          <w:tcPr>
            <w:tcW w:w="1522" w:type="dxa"/>
            <w:vMerge w:val="restart"/>
            <w:tcBorders>
              <w:top w:val="nil"/>
              <w:left w:val="single" w:sz="8" w:space="0" w:color="FFFFFF"/>
              <w:bottom w:val="single" w:sz="8" w:space="0" w:color="FFFFFF"/>
              <w:right w:val="single" w:sz="8" w:space="0" w:color="FFFFFF"/>
            </w:tcBorders>
            <w:shd w:val="clear" w:color="000000" w:fill="F2F2F2"/>
            <w:vAlign w:val="center"/>
            <w:hideMark/>
          </w:tcPr>
          <w:p w14:paraId="7642FBAB" w14:textId="77777777" w:rsidR="00C917D7" w:rsidRPr="00CE0E3B" w:rsidRDefault="00C917D7" w:rsidP="00C778C4">
            <w:pPr>
              <w:jc w:val="center"/>
              <w:rPr>
                <w:color w:val="000000"/>
              </w:rPr>
            </w:pPr>
            <w:r w:rsidRPr="00CE0E3B">
              <w:rPr>
                <w:color w:val="000000"/>
              </w:rPr>
              <w:t>Reward/ Punishment Learning Rates</w:t>
            </w:r>
          </w:p>
        </w:tc>
        <w:tc>
          <w:tcPr>
            <w:tcW w:w="3501" w:type="dxa"/>
            <w:vMerge w:val="restart"/>
            <w:tcBorders>
              <w:top w:val="nil"/>
              <w:left w:val="single" w:sz="8" w:space="0" w:color="FFFFFF"/>
              <w:bottom w:val="single" w:sz="8" w:space="0" w:color="FFFFFF"/>
              <w:right w:val="single" w:sz="8" w:space="0" w:color="FFFFFF"/>
            </w:tcBorders>
            <w:shd w:val="clear" w:color="000000" w:fill="F2F2F2"/>
            <w:vAlign w:val="center"/>
            <w:hideMark/>
          </w:tcPr>
          <w:p w14:paraId="02BDCDFB" w14:textId="77777777" w:rsidR="00C917D7" w:rsidRPr="00CE0E3B" w:rsidRDefault="00C917D7" w:rsidP="00C778C4">
            <w:r w:rsidRPr="00CE0E3B">
              <w:t>Faster learning/ more volatile trial-level updating in a gains or loss domain, respectively</w:t>
            </w:r>
          </w:p>
        </w:tc>
      </w:tr>
      <w:tr w:rsidR="00C917D7" w:rsidRPr="00CE0E3B" w14:paraId="76A0F854" w14:textId="77777777" w:rsidTr="00C778C4">
        <w:trPr>
          <w:trHeight w:val="198"/>
        </w:trPr>
        <w:tc>
          <w:tcPr>
            <w:tcW w:w="617" w:type="dxa"/>
            <w:tcBorders>
              <w:top w:val="nil"/>
              <w:left w:val="single" w:sz="8" w:space="0" w:color="FFFFFF"/>
              <w:bottom w:val="single" w:sz="8" w:space="0" w:color="FFFFFF"/>
              <w:right w:val="single" w:sz="8" w:space="0" w:color="FFFFFF"/>
            </w:tcBorders>
            <w:shd w:val="clear" w:color="000000" w:fill="F2F2F2"/>
            <w:vAlign w:val="center"/>
            <w:hideMark/>
          </w:tcPr>
          <w:p w14:paraId="2BE909E2" w14:textId="77777777" w:rsidR="00C917D7" w:rsidRPr="00CE0E3B" w:rsidRDefault="00C917D7" w:rsidP="00C778C4">
            <w:pPr>
              <w:jc w:val="center"/>
              <w:rPr>
                <w:i/>
                <w:iCs/>
                <w:color w:val="000000"/>
              </w:rPr>
            </w:pPr>
            <w:r w:rsidRPr="00CE0E3B">
              <w:rPr>
                <w:i/>
                <w:iCs/>
                <w:color w:val="000000"/>
              </w:rPr>
              <w:t>A -</w:t>
            </w:r>
          </w:p>
        </w:tc>
        <w:tc>
          <w:tcPr>
            <w:tcW w:w="1522" w:type="dxa"/>
            <w:vMerge/>
            <w:tcBorders>
              <w:top w:val="nil"/>
              <w:left w:val="single" w:sz="8" w:space="0" w:color="FFFFFF"/>
              <w:bottom w:val="single" w:sz="8" w:space="0" w:color="FFFFFF"/>
              <w:right w:val="single" w:sz="8" w:space="0" w:color="FFFFFF"/>
            </w:tcBorders>
            <w:vAlign w:val="center"/>
            <w:hideMark/>
          </w:tcPr>
          <w:p w14:paraId="262CFD78" w14:textId="77777777" w:rsidR="00C917D7" w:rsidRPr="00CE0E3B" w:rsidRDefault="00C917D7" w:rsidP="00C778C4">
            <w:pPr>
              <w:rPr>
                <w:color w:val="000000"/>
              </w:rPr>
            </w:pPr>
          </w:p>
        </w:tc>
        <w:tc>
          <w:tcPr>
            <w:tcW w:w="3501" w:type="dxa"/>
            <w:vMerge/>
            <w:tcBorders>
              <w:top w:val="nil"/>
              <w:left w:val="single" w:sz="8" w:space="0" w:color="FFFFFF"/>
              <w:bottom w:val="single" w:sz="8" w:space="0" w:color="FFFFFF"/>
              <w:right w:val="single" w:sz="8" w:space="0" w:color="FFFFFF"/>
            </w:tcBorders>
            <w:vAlign w:val="center"/>
            <w:hideMark/>
          </w:tcPr>
          <w:p w14:paraId="27049A52" w14:textId="77777777" w:rsidR="00C917D7" w:rsidRPr="00CE0E3B" w:rsidRDefault="00C917D7" w:rsidP="00C778C4"/>
        </w:tc>
      </w:tr>
      <w:tr w:rsidR="00C917D7" w:rsidRPr="00CE0E3B" w14:paraId="34C836C1" w14:textId="77777777" w:rsidTr="00C778C4">
        <w:trPr>
          <w:trHeight w:val="898"/>
        </w:trPr>
        <w:tc>
          <w:tcPr>
            <w:tcW w:w="617" w:type="dxa"/>
            <w:tcBorders>
              <w:top w:val="nil"/>
              <w:left w:val="single" w:sz="8" w:space="0" w:color="FFFFFF"/>
              <w:bottom w:val="single" w:sz="8" w:space="0" w:color="FFFFFF"/>
              <w:right w:val="single" w:sz="8" w:space="0" w:color="FFFFFF"/>
            </w:tcBorders>
            <w:shd w:val="clear" w:color="000000" w:fill="E7E6E6"/>
            <w:vAlign w:val="center"/>
            <w:hideMark/>
          </w:tcPr>
          <w:p w14:paraId="1863A5BB" w14:textId="77777777" w:rsidR="00C917D7" w:rsidRPr="00CE0E3B" w:rsidRDefault="00C917D7" w:rsidP="00C778C4">
            <w:pPr>
              <w:jc w:val="center"/>
            </w:pPr>
            <w:r w:rsidRPr="00CE0E3B">
              <w:lastRenderedPageBreak/>
              <w:t>β</w:t>
            </w:r>
            <w:r w:rsidRPr="00CE0E3B">
              <w:rPr>
                <w:i/>
                <w:iCs/>
              </w:rPr>
              <w:t>f</w:t>
            </w:r>
          </w:p>
        </w:tc>
        <w:tc>
          <w:tcPr>
            <w:tcW w:w="1522" w:type="dxa"/>
            <w:tcBorders>
              <w:top w:val="nil"/>
              <w:left w:val="nil"/>
              <w:bottom w:val="single" w:sz="8" w:space="0" w:color="FFFFFF"/>
              <w:right w:val="single" w:sz="8" w:space="0" w:color="FFFFFF"/>
            </w:tcBorders>
            <w:shd w:val="clear" w:color="000000" w:fill="E7E6E6"/>
            <w:vAlign w:val="center"/>
            <w:hideMark/>
          </w:tcPr>
          <w:p w14:paraId="41D9AA1C" w14:textId="77777777" w:rsidR="00C917D7" w:rsidRPr="00CE0E3B" w:rsidRDefault="00C917D7" w:rsidP="00C778C4">
            <w:pPr>
              <w:jc w:val="center"/>
            </w:pPr>
            <w:r w:rsidRPr="00CE0E3B">
              <w:t>Win Frequency Sensitivity</w:t>
            </w:r>
          </w:p>
        </w:tc>
        <w:tc>
          <w:tcPr>
            <w:tcW w:w="3501" w:type="dxa"/>
            <w:tcBorders>
              <w:top w:val="nil"/>
              <w:left w:val="nil"/>
              <w:bottom w:val="single" w:sz="8" w:space="0" w:color="FFFFFF"/>
              <w:right w:val="single" w:sz="8" w:space="0" w:color="FFFFFF"/>
            </w:tcBorders>
            <w:shd w:val="clear" w:color="000000" w:fill="E7E6E6"/>
            <w:vAlign w:val="center"/>
            <w:hideMark/>
          </w:tcPr>
          <w:p w14:paraId="565FD055" w14:textId="77777777" w:rsidR="00C917D7" w:rsidRPr="00CE0E3B" w:rsidRDefault="00C917D7" w:rsidP="00C778C4">
            <w:r w:rsidRPr="00CE0E3B">
              <w:t>Greater preference for decks with a higher win frequency over objectively equivalent decks that win less often</w:t>
            </w:r>
          </w:p>
        </w:tc>
      </w:tr>
      <w:tr w:rsidR="00C917D7" w:rsidRPr="00CE0E3B" w14:paraId="3CC6DBC1" w14:textId="77777777" w:rsidTr="00C778C4">
        <w:trPr>
          <w:trHeight w:val="691"/>
        </w:trPr>
        <w:tc>
          <w:tcPr>
            <w:tcW w:w="617" w:type="dxa"/>
            <w:tcBorders>
              <w:top w:val="nil"/>
              <w:left w:val="single" w:sz="8" w:space="0" w:color="FFFFFF"/>
              <w:bottom w:val="single" w:sz="8" w:space="0" w:color="FFFFFF"/>
              <w:right w:val="single" w:sz="8" w:space="0" w:color="FFFFFF"/>
            </w:tcBorders>
            <w:shd w:val="clear" w:color="000000" w:fill="F2F2F2"/>
            <w:vAlign w:val="center"/>
            <w:hideMark/>
          </w:tcPr>
          <w:p w14:paraId="7FE956D6" w14:textId="77777777" w:rsidR="00C917D7" w:rsidRPr="00CE0E3B" w:rsidRDefault="00C917D7" w:rsidP="00C778C4">
            <w:pPr>
              <w:jc w:val="center"/>
            </w:pPr>
            <w:r w:rsidRPr="00CE0E3B">
              <w:t>β</w:t>
            </w:r>
            <w:r w:rsidRPr="00CE0E3B">
              <w:rPr>
                <w:i/>
                <w:iCs/>
              </w:rPr>
              <w:t>p</w:t>
            </w:r>
          </w:p>
        </w:tc>
        <w:tc>
          <w:tcPr>
            <w:tcW w:w="1522" w:type="dxa"/>
            <w:tcBorders>
              <w:top w:val="nil"/>
              <w:left w:val="nil"/>
              <w:bottom w:val="single" w:sz="8" w:space="0" w:color="FFFFFF"/>
              <w:right w:val="single" w:sz="8" w:space="0" w:color="FFFFFF"/>
            </w:tcBorders>
            <w:shd w:val="clear" w:color="000000" w:fill="F2F2F2"/>
            <w:vAlign w:val="center"/>
            <w:hideMark/>
          </w:tcPr>
          <w:p w14:paraId="35B54FF2" w14:textId="77777777" w:rsidR="00C917D7" w:rsidRPr="00CE0E3B" w:rsidRDefault="00C917D7" w:rsidP="00C778C4">
            <w:pPr>
              <w:jc w:val="center"/>
            </w:pPr>
            <w:r w:rsidRPr="00CE0E3B">
              <w:t xml:space="preserve">Perseveration Tendency </w:t>
            </w:r>
          </w:p>
        </w:tc>
        <w:tc>
          <w:tcPr>
            <w:tcW w:w="3501" w:type="dxa"/>
            <w:tcBorders>
              <w:top w:val="nil"/>
              <w:left w:val="nil"/>
              <w:bottom w:val="single" w:sz="8" w:space="0" w:color="FFFFFF"/>
              <w:right w:val="single" w:sz="8" w:space="0" w:color="FFFFFF"/>
            </w:tcBorders>
            <w:shd w:val="clear" w:color="000000" w:fill="F2F2F2"/>
            <w:vAlign w:val="center"/>
            <w:hideMark/>
          </w:tcPr>
          <w:p w14:paraId="07C8C8AA" w14:textId="77777777" w:rsidR="00C917D7" w:rsidRPr="00CE0E3B" w:rsidRDefault="00C917D7" w:rsidP="00C778C4">
            <w:r w:rsidRPr="00CE0E3B">
              <w:t>More choice consistency, less switching between stimuli</w:t>
            </w:r>
          </w:p>
        </w:tc>
      </w:tr>
      <w:tr w:rsidR="00C917D7" w:rsidRPr="00CE0E3B" w14:paraId="649CB9C8" w14:textId="77777777" w:rsidTr="00C778C4">
        <w:trPr>
          <w:trHeight w:val="826"/>
        </w:trPr>
        <w:tc>
          <w:tcPr>
            <w:tcW w:w="617" w:type="dxa"/>
            <w:tcBorders>
              <w:top w:val="nil"/>
              <w:left w:val="single" w:sz="8" w:space="0" w:color="FFFFFF"/>
              <w:bottom w:val="single" w:sz="8" w:space="0" w:color="FFFFFF"/>
              <w:right w:val="single" w:sz="8" w:space="0" w:color="FFFFFF"/>
            </w:tcBorders>
            <w:shd w:val="clear" w:color="000000" w:fill="E7E6E6"/>
            <w:vAlign w:val="center"/>
            <w:hideMark/>
          </w:tcPr>
          <w:p w14:paraId="33E94538" w14:textId="77777777" w:rsidR="00C917D7" w:rsidRPr="00CE0E3B" w:rsidRDefault="00C917D7" w:rsidP="00C778C4">
            <w:pPr>
              <w:jc w:val="center"/>
              <w:rPr>
                <w:i/>
                <w:iCs/>
              </w:rPr>
            </w:pPr>
            <w:r w:rsidRPr="00CE0E3B">
              <w:rPr>
                <w:i/>
                <w:iCs/>
              </w:rPr>
              <w:t>K</w:t>
            </w:r>
          </w:p>
        </w:tc>
        <w:tc>
          <w:tcPr>
            <w:tcW w:w="1522" w:type="dxa"/>
            <w:tcBorders>
              <w:top w:val="nil"/>
              <w:left w:val="nil"/>
              <w:bottom w:val="single" w:sz="8" w:space="0" w:color="FFFFFF"/>
              <w:right w:val="single" w:sz="8" w:space="0" w:color="FFFFFF"/>
            </w:tcBorders>
            <w:shd w:val="clear" w:color="000000" w:fill="E7E6E6"/>
            <w:vAlign w:val="center"/>
            <w:hideMark/>
          </w:tcPr>
          <w:p w14:paraId="17114179" w14:textId="77777777" w:rsidR="00C917D7" w:rsidRPr="00CE0E3B" w:rsidRDefault="00C917D7" w:rsidP="00C778C4">
            <w:pPr>
              <w:jc w:val="center"/>
            </w:pPr>
            <w:r w:rsidRPr="00CE0E3B">
              <w:t>Memory Decay</w:t>
            </w:r>
          </w:p>
        </w:tc>
        <w:tc>
          <w:tcPr>
            <w:tcW w:w="3501" w:type="dxa"/>
            <w:tcBorders>
              <w:top w:val="nil"/>
              <w:left w:val="nil"/>
              <w:bottom w:val="single" w:sz="8" w:space="0" w:color="FFFFFF"/>
              <w:right w:val="single" w:sz="8" w:space="0" w:color="FFFFFF"/>
            </w:tcBorders>
            <w:shd w:val="clear" w:color="000000" w:fill="E7E6E6"/>
            <w:vAlign w:val="center"/>
            <w:hideMark/>
          </w:tcPr>
          <w:p w14:paraId="0C09876B" w14:textId="77777777" w:rsidR="00C917D7" w:rsidRPr="00CE0E3B" w:rsidRDefault="00C917D7" w:rsidP="00C778C4">
            <w:r w:rsidRPr="00CE0E3B">
              <w:t xml:space="preserve">Greater forgetting; remembering a shorter (rather than longer) sequence of past selections </w:t>
            </w:r>
          </w:p>
        </w:tc>
      </w:tr>
    </w:tbl>
    <w:p w14:paraId="6B902A69" w14:textId="77777777" w:rsidR="00C917D7" w:rsidRPr="00CE0E3B" w:rsidRDefault="00C917D7" w:rsidP="00C917D7">
      <w:pPr>
        <w:pStyle w:val="BodyText"/>
        <w:widowControl w:val="0"/>
        <w:spacing w:after="0"/>
        <w:rPr>
          <w:rFonts w:ascii="Times New Roman" w:eastAsia="Cambria" w:hAnsi="Times New Roman" w:cs="Times New Roman"/>
        </w:rPr>
      </w:pPr>
      <w:r w:rsidRPr="00CE0E3B">
        <w:rPr>
          <w:rFonts w:ascii="Times New Roman" w:hAnsi="Times New Roman" w:cs="Times New Roman"/>
        </w:rPr>
        <w:tab/>
        <w:t xml:space="preserve">Whereas one approach to refining estimation of reward and punishment processes from the original IGT was to focus on task design features, a complementary approach focused on advancements in mathematical modeling. Computational models mathematically delineate the generative processes that give rise to the observed data (i.e., stimuli choice on trials in the IGT). </w:t>
      </w:r>
      <w:r w:rsidRPr="00CE0E3B">
        <w:rPr>
          <w:rFonts w:ascii="Times New Roman" w:eastAsia="Cambria" w:hAnsi="Times New Roman" w:cs="Times New Roman"/>
          <w:color w:val="1D1C1D"/>
        </w:rPr>
        <w:t xml:space="preserve">The </w:t>
      </w:r>
      <w:r w:rsidRPr="00CE0E3B">
        <w:rPr>
          <w:rFonts w:ascii="Times New Roman" w:eastAsia="Cambria" w:hAnsi="Times New Roman" w:cs="Times New Roman"/>
        </w:rPr>
        <w:t>Outcome-Representation Learning (ORL) model is a trial-level reinforcement learning computational model built specifically for the original Iowa Gambling Task</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K8hIf8sB","properties":{"formattedCitation":"\\super 8,28\\nosupersub{}","plainCitation":"8,28","noteIndex":0},"citationItems":[{"id":9098,"uris":["http://zotero.org/users/5829423/items/UUVAWBLM"],"uri":["http://zotero.org/users/5829423/items/UUVAWBLM"],"itemData":{"id":9098,"type":"article-journal","abstract":"The Iowa Gambling Task (IGT) is widely used to study decision-making within healthy and psychiatric populations. However, the complexity of the IGT makes it difﬁcult to attribute variation in performance to speciﬁc cognitive processes. Several cognitive models have been proposed for the IGT in an effort to address this problem, but currently no single model shows optimal performance for both short- and long-term prediction accuracy and parameter recovery. Here, we propose the Outcome-Representation Learning (ORL) model, a novel model that provides the best compromise between competing models. We test the performance of the ORL model on 393 subjects’ data collected across multiple research sites, and we show that the ORL reveals distinct patterns of decision-making in substance-using populations. Our work highlights the importance of using multiple model comparison metrics to make valid inference with cognitive models and sheds light on learning mechanisms that play a role in underweighting of rare events.","container-title":"Cognitive Science","DOI":"10.1111/cogs.12688","ISSN":"03640213","issue":"8","journalAbbreviation":"Cogn Sci","language":"en","page":"2534-2561","source":"DOI.org (Crossref)","title":"The Outcome-Representation Learning Model: A Novel Reinforcement Learning Model of the Iowa Gambling Task","title-short":"The Outcome-Representation Learning Model","volume":"42","author":[{"family":"Haines","given":"Nathaniel"},{"family":"Vassileva","given":"Jasmin"},{"family":"Ahn","given":"Woo-Young"}],"issued":{"date-parts":[["2018",11]]}}},{"id":9100,"uris":["http://zotero.org/users/5829423/items/VN9MV4CV"],"uri":["http://zotero.org/users/5829423/items/VN9MV4CV"],"itemData":{"id":9100,"type":"article-journal","abstract":"Problem gambling has been linked to impairments in decision-making under uncertainty. Problem gamblers are more likely to favor high-risk, high-reward, and short-term gains over more advantageous choice alternatives, and this preference has been linked to impaired learning about decision outcomes. In this paper we link specific learning processes in decision-making to specific harms related to problem gambling. We asked a group of 140 casual gamblers to 1) perform a canonical decision-making task (the Iowa Gambling Task) online, and 2) to complete a self-report survey (the GamTest) designed to measure self-perceived harm caused by their gambling. We used a reinforcement learning model to explain individual differences in the decision task, and related individuals’ model parameters to the specific problem areas reported using the questionnaire. We found that people who learned more from gains than from losses on the task were more likely to report overall gambling problems, and problems specifically related to money. We also found that people whose learning was more driven by the frequency of rewards were more likely to report problems related to the amount of time spent gambling, as well as social problems. We discuss possible psychological and neural processes mediating learning and gambling related harms, and we discuss the relevance of our approach to the diagnosis of problem gambling and its consequences.","container-title":"Addictive Behaviors","DOI":"10.1016/j.addbeh.2020.106496","ISSN":"03064603","journalAbbreviation":"Addictive Behaviors","language":"en","page":"106496","source":"DOI.org (Crossref)","title":"Individual differences in learning during decision-making may predict specific harms associated with gambling","volume":"110","author":[{"family":"Kildahl","given":"Nanna"},{"family":"Hansen","given":"Simon"},{"family":"Brevers","given":"Damien"},{"family":"Skewes","given":"Joshua"}],"issued":{"date-parts":[["2020",11]]}}}],"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8,28</w:t>
      </w:r>
      <w:r w:rsidRPr="00CE0E3B">
        <w:rPr>
          <w:rFonts w:ascii="Times New Roman" w:eastAsia="Cambria" w:hAnsi="Times New Roman" w:cs="Times New Roman"/>
        </w:rPr>
        <w:fldChar w:fldCharType="end"/>
      </w:r>
      <w:r w:rsidRPr="00CE0E3B">
        <w:rPr>
          <w:rFonts w:ascii="Times New Roman" w:eastAsia="Cambria" w:hAnsi="Times New Roman" w:cs="Times New Roman"/>
        </w:rPr>
        <w:t>. The ORL model builds on previous computational models for the IGT</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0IImrxqB","properties":{"formattedCitation":"\\super 29\\uc0\\u8211{}31\\nosupersub{}","plainCitation":"29–31","noteIndex":0},"citationItems":[{"id":9087,"uris":["http://zotero.org/users/5829423/items/NAHA7XIU"],"uri":["http://zotero.org/users/5829423/items/NAHA7XIU"],"itemData":{"id":9087,"type":"article-journal","abstract":"It is a hallmark of a good model to make accurate a priori predictions to new conditions (Busemeyer &amp; Wang, 2000). This study compared 8 decision learning models with respect to their generalizability. Participants performed 2 tasks (the Iowa Gambling Task and the Soochow Gambling Task), and each model made a priori predictions by estimating the parameters for each participant from 1 task and using those same parameters to predict on the other task. Three methods were used to evaluate the models at the individual level of analysis. The first method used a post hoc fit criterion, the second method used a generalization criterion for short-term predictions, and the third method again used a generalization criterion for long-term predictions. The results suggest that the models with the prospect utility function can make generalizable predictions to new conditions, and different learning models are needed for making short-versus long-term predictions on simple gambling tasks.","container-title":"Cognitive Science","DOI":"https://doi.org/10.1080/03640210802352992","ISSN":"1551-6709","issue":"8","language":"en","note":"_eprint: https://onlinelibrary.wiley.com/doi/pdf/10.1080/03640210802352992","page":"1376-1402","source":"Wiley Online Library","title":"Comparison of Decision Learning Models Using the Generalization Criterion Method","volume":"32","author":[{"family":"Ahn","given":"Woo-Young"},{"family":"Busemeyer","given":"Jerome R."},{"family":"Wagenmakers","given":"Eric-Jan"},{"family":"Stout","given":"Julie C."}],"issued":{"date-parts":[["2008"]]}}},{"id":9094,"uris":["http://zotero.org/users/5829423/items/9M3GLR38"],"uri":["http://zotero.org/users/5829423/items/9M3GLR38"],"itemData":{"id":9094,"type":"article-journal","container-title":"Psychological Assessment","DOI":"10.1037/1040-3590.14.3.253","ISSN":"1939-134X, 1040-3590","issue":"3","journalAbbreviation":"Psychological Assessment","language":"en","page":"253-262","source":"DOI.org (Crossref)","title":"A contribution of cognitive decision models to clinical assessment: Decomposing performance on the Bechara gambling task.","title-short":"A contribution of cognitive decision models to clinical assessment","volume":"14","author":[{"family":"Busemeyer","given":"Jerome R."},{"family":"Stout","given":"Julie C."}],"issued":{"date-parts":[["2002"]]}}},{"id":9110,"uris":["http://zotero.org/users/5829423/items/A54UPYCV"],"uri":["http://zotero.org/users/5829423/items/A54UPYCV"],"itemData":{"id":9110,"type":"article-journal","abstract":"Models of human behavior in the Iowa Gambling Task (IGT) have played a pivotal role in accounting for behavioral differences during decision-making. One critical difference between models that have been used to account for behavior in the IGT is the inclusion or exclusion of the assumption that participants tend to persevere, or stay with the same option over consecutive trials. Models that allow for this assumption include win-stay-lose-shift (WSLS) models and reinforcement learning (RL) models that include a decay learning rule where expected values for each option decay as they are chosen less often. One shortcoming of RL models that have included decay rules is that the tendency to persevere by sticking with the same option has been conflated with the tendency to select the option with the highest expected value because a single term is used to represent both of these tendencies. In the current work we isolate the tendencies to perseverate and to select the option with the highest expected value by including them as separate terms in a Value-Plus-Perseveration (VPP) RL model. Overall the VPP model provides a better fit to data from a large group of participants than models that include a single term to account for both perseveration and the representation of expected value. Simulations of each model show that the VPP model’s simulated choices most closely resemble the decision-making behavior of human subjects. In addition, we also find that parameter estimates of loss aversion are more strongly correlated with performance when perseverative tendencies and expected value representations are decomposed as separate terms within the model. The results suggest that the tendency to persevere and the tendency to select the option that leads to the best net payoff are central components of decision-making behavior in the IGT. Future work should use this model to better examine decision-making behavior.","container-title":"Frontiers in Psychology","DOI":"10.3389/fpsyg.2013.00640","ISSN":"1664-1078","journalAbbreviation":"Front. Psychol.","language":"English","note":"publisher: Frontiers","source":"Frontiers","title":"Decomposing the roles of perseveration and expected value representation in models of the Iowa gambling task","URL":"https://www.frontiersin.org/articles/10.3389/fpsyg.2013.00640/full","volume":"4","author":[{"family":"Worthy","given":"Darrell A."},{"family":"Pang","given":"Bo"},{"family":"Byrne","given":"Kaileigh A."}],"accessed":{"date-parts":[["2021",3,17]]},"issued":{"date-parts":[["2013"]]}}}],"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29–31</w:t>
      </w:r>
      <w:r w:rsidRPr="00CE0E3B">
        <w:rPr>
          <w:rFonts w:ascii="Times New Roman" w:eastAsia="Cambria" w:hAnsi="Times New Roman" w:cs="Times New Roman"/>
        </w:rPr>
        <w:fldChar w:fldCharType="end"/>
      </w:r>
      <w:r w:rsidRPr="00CE0E3B">
        <w:rPr>
          <w:rFonts w:ascii="Times New Roman" w:eastAsia="Cambria" w:hAnsi="Times New Roman" w:cs="Times New Roman"/>
        </w:rPr>
        <w:t xml:space="preserve">, and has been shown to perform well in predicting participants’ earnings and trial-to-trial choices (Haines, et al., 2018). The ORL model decomposes task behavior into distinct processes, yielding five parameters: reward learning rate, punishment learning rate, win frequency sensitivity, perseveration tendency, and memory decay (adjacent table). Each parameter is mathematically operationalized and integrated within a linear model to inform value signals that are updated trial-by-trial for each stimuli set. </w:t>
      </w:r>
    </w:p>
    <w:p w14:paraId="14B7E88C" w14:textId="77777777" w:rsidR="00C917D7" w:rsidRPr="00CE0E3B" w:rsidRDefault="00C917D7" w:rsidP="00C917D7">
      <w:pPr>
        <w:pStyle w:val="BodyText"/>
        <w:widowControl w:val="0"/>
        <w:spacing w:after="0"/>
        <w:rPr>
          <w:rFonts w:ascii="Times New Roman" w:eastAsia="Cambria" w:hAnsi="Times New Roman" w:cs="Times New Roman"/>
        </w:rPr>
      </w:pPr>
      <w:r w:rsidRPr="00CE0E3B">
        <w:rPr>
          <w:rFonts w:ascii="Times New Roman" w:eastAsia="Cambria" w:hAnsi="Times New Roman" w:cs="Times New Roman"/>
        </w:rPr>
        <w:tab/>
        <w:t>Despite reinforcement learning (RL) models being employed regularly to study relations between learning mechanisms and self-reported measures using general learning paradigms, there have been sparingly few studies using RL models to examine associations with individual differences in reward seeking behavior via self-report or neural response in the context of the IGT. Past work has focused on examining associations between RL parameters and depressive symptoms and suicidality</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PjFaZu5F","properties":{"formattedCitation":"\\super 21,32\\uc0\\u8211{}34\\nosupersub{}","plainCitation":"21,32–34","noteIndex":0},"citationItems":[{"id":7955,"uris":["http://zotero.org/groups/2846094/items/HPEXWXXU"],"uri":["http://zotero.org/groups/2846094/items/HPEXWXXU"],"itemData":{"id":7955,"type":"article-journal","abstract":"Depressive symptomatology has been associated with alterations in decision-making, although conclusions have been mixed with depressed individuals showing impairments in some contexts, but advantages in others. The dopaminergic system may link depressive symptoms with decisionmaking performance. We assessed the role of striatal dopamine D2 receptor density, using spontaneous eyeblink rate, in moderating the relationship between depressive symptoms and decision-making performance in a large undergraduate sample that had not been screened for mental illness (N=104). Regression results revealed that eyeblink rate moderated the relationship between depressive symptoms and advantageous decisions on the IGT in which individuals with more depressive symptomatology and high blink rates (higher striatal dopamine D2 receptor density) performed better on the task. Computational modeling results demonstrated that depressive symptoms alone were associated with enhanced loss aversive behavior, while individuals with high blink rates and elevated depressive symptoms tended to persevere in selecting options that led to net gains (avoiding options with net losses). These findings suggest that variation in striatal dopamine D2 receptor availability in individuals with depressive symptoms may contribute to differences in decision-making behavior.","container-title":"Cognitive, Affective, &amp; Behavioral Neuroscience","DOI":"10.3758/s13415-015-0377-0","ISSN":"1530-7026, 1531-135X","issue":"1","journalAbbreviation":"Cogn Affect Behav Neurosci","language":"en","page":"23-36","source":"DOI.org (Crossref)","title":"Dopamine, depressive symptoms, and decision-making: the relationship between spontaneous eye blink rate and depressive symptoms predicts Iowa Gambling Task performance","title-short":"Dopamine, depressive symptoms, and decision-making","volume":"16","author":[{"family":"Byrne","given":"Kaileigh A."},{"family":"Norris","given":"Dominique D."},{"family":"Worthy","given":"Darrell A."}],"issued":{"date-parts":[["2016",2]]}}},{"id":7967,"uris":["http://zotero.org/groups/2846094/items/B24XZCV7"],"uri":["http://zotero.org/groups/2846094/items/B24XZCV7"],"itemData":{"id":7967,"type":"article-journal","container-title":"European Neuropsychopharmacology","DOI":"10.1016/j.euroneuro.2020.04.006","ISSN":"0924977X","journalAbbreviation":"European Neuropsychopharmacology","language":"en","page":"50-59","source":"DOI.org (Crossref)","title":"Cognitive modelling to assess decision-making impairments in patients with current depression and with/without suicide history","volume":"36","author":[{"family":"Alacreu-Crespo","given":"A."},{"family":"Guillaume","given":"S."},{"family":"Sénèque","given":"M."},{"family":"Olié","given":"E."},{"family":"Courtet","given":"P."}],"issued":{"date-parts":[["2020",7]]}}},{"id":9327,"uris":["http://zotero.org/groups/2846094/items/N5NVZE2H"],"uri":["http://zotero.org/groups/2846094/items/N5NVZE2H"],"itemData":{"id":9327,"type":"article-journal","abstract":"Behavioral studies have shown for decades that humans are sensitive to risk when making decisions. More recently, brain activities have been shown to be correlated with risky choices. But an important gap needs to be filled: How does the human brain learn which decisions are risky? In cognitive neuroscience, reinforcement learning has never been used to estimate reward variance, a common measure of risk in economics and psychology. It is thus unknown which brain regions are involved in risk learning. To address this question, participants completed a decision-making task during fMRI. They chose repetitively from four decks of cards and each selection was followed by a stochastic payoff. Expected reward and risk differed among the decks. Participants' aim was to maximize payoffs. Risk and reward prediction errors were calculated after each payoff based on a novel reinforcement learning model. For reward prediction error, the strongest correlation was found with the BOLD response in the striatum. For risk prediction error, the strongest correlation was found with the BOLD responses in the insula and inferior frontal gyrus. We conclude that risk and reward prediction errors are processed by distinct neural circuits during reinforcement learning. Additional analyses revealed that the BOLD response in the inferior frontal gyrus was more pronounced for risk aversive participants, suggesting that this region also serves to inhibit risky choices.","container-title":"NeuroImage","DOI":"10.1016/j.neuroimage.2009.04.096","ISSN":"1053-8119","issue":"4","journalAbbreviation":"NeuroImage","language":"en","page":"1929-1939","source":"ScienceDirect","title":"Neural correlates of risk prediction error during reinforcement learning in humans","volume":"47","author":[{"family":"Acremont","given":"Mathieu","non-dropping-particle":"d'"},{"family":"Lu","given":"Zhong-Lin"},{"family":"Li","given":"Xiangrui"},{"family":"Van der Linden","given":"Martial"},{"family":"Bechara","given":"Antoine"}],"issued":{"date-parts":[["2009",10,1]]}}},{"id":9330,"uris":["http://zotero.org/groups/2846094/items/B4R24WBC"],"uri":["http://zotero.org/groups/2846094/items/B4R24WBC"],"itemData":{"id":9330,"type":"article-journal","abstract":"A recent trend in decision neuroscience is the use of model-based functional magnetic resonance imaging (fMRI) using mathematical models of cognitive processes. However, most previous model-based fMRI studies have ignored individual differences because of the challenge of obtaining reliable parameter estimates for individual participants. Meanwhile, previous cognitive science studies have demonstrated that hierarchical Bayesian analysis is useful for obtaining reliable parameter estimates in cognitive models while allowing for individual differences. Here we demonstrate the application of hierarchical Bayesian parameter estimation to model-based fMRI using the example of decision making in the Iowa Gambling Task. First, we used a simulation study to demonstrate that hierarchical Bayesian analysis outperforms conventional (individual- or group-level) maximum likelihood estimation in recovering true parameters. Then we performed model-based fMRI analyses on experimental data to examine how the fMRI results depend on the estimation method. (PsycINFO Database Record (c) 2019 APA, all rights reserved)","container-title":"Journal of Neuroscience, Psychology, and Economics","DOI":"10.1037/a0020684","ISSN":"2151-318X","issue":"2","note":"publisher-place: US\npublisher: Educational Publishing Foundation","page":"95-110","source":"APA PsycNet","title":"A model-based fMRI analysis with hierarchical Bayesian parameter estimation","volume":"4","author":[{"family":"Ahn","given":"Woo-Young"},{"family":"Krawitz","given":"Adam"},{"family":"Kim","given":"Woojae"},{"family":"Busemeyer","given":"Jerome R."},{"family":"Brown","given":"Joshua W."}],"issued":{"date-parts":[["2011"]]}}}],"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21,32–34</w:t>
      </w:r>
      <w:r w:rsidRPr="00CE0E3B">
        <w:rPr>
          <w:rFonts w:ascii="Times New Roman" w:eastAsia="Cambria" w:hAnsi="Times New Roman" w:cs="Times New Roman"/>
        </w:rPr>
        <w:fldChar w:fldCharType="end"/>
      </w:r>
      <w:r w:rsidRPr="00CE0E3B">
        <w:rPr>
          <w:rFonts w:ascii="Times New Roman" w:eastAsia="Cambria" w:hAnsi="Times New Roman" w:cs="Times New Roman"/>
        </w:rPr>
        <w:t>. However, this work relied on the original IGT design; the validity of the improved ‘play or pass’ IGT has not yet been examined with the ORL model. The ORL will be adapted to include possible additional RL parameters. The advantages of the ‘play or pass’ IGT permits clear separation between approaching advantageous and avoiding disadvantageous stimuli, and the five parameter ORL model is well-suited to be generalized to the ‘play or pass’ IGT given the task’s similarity to the original IGT. However, given the task alterations, parameters may have different psychometric properties than in the original IGT</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HKCsUm9d","properties":{"formattedCitation":"\\super 35\\nosupersub{}","plainCitation":"35","noteIndex":0},"citationItems":[{"id":9128,"uris":["http://zotero.org/users/5829423/items/7QNMNEGL"],"uri":["http://zotero.org/users/5829423/items/7QNMNEGL"],"itemData":{"id":9128,"type":"article-journal","abstract":"Background\nSerious and debilitating symptoms of anxiety are the most common mental health problem worldwide, accounting for around 5% of all adult years lived with disability in the developed world. Avoidance behavior—avoiding social situations for fear of embarrassment, for instance—is a core feature of such anxiety. However, as for many other psychiatric symptoms the biological mechanisms underlying avoidance remain unclear.\nMethods\nReinforcement learning models provide formal and testable characterizations of the mechanisms of decision making; here, we examine avoidance in these terms. A total of 101 healthy participants and individuals with mood and anxiety disorders completed an approach-avoidance go/no-go task under stress induced by threat of unpredictable shock.\nResults\nWe show an increased reliance in the mood and anxiety group on a parameter of our reinforcement learning model that characterizes a prepotent (pavlovian) bias to withhold responding in the face of negative outcomes. This was particularly the case when the mood and anxiety group was under stress.\nConclusions\nThis formal description of avoidance within the reinforcement learning framework provides a new means of linking clinical symptoms with biophysically plausible models of neural circuitry and, as such, takes us closer to a mechanistic understanding of mood and anxiety disorders.","collection-title":"Stress: Mechanisms in Gut and Brain","container-title":"Biological Psychiatry","DOI":"10.1016/j.biopsych.2017.01.017","ISSN":"0006-3223","issue":"7","journalAbbreviation":"Biological Psychiatry","language":"en","page":"532-539","source":"ScienceDirect","title":"Modeling Avoidance in Mood and Anxiety Disorders Using Reinforcement Learning","volume":"82","author":[{"family":"Mkrtchian","given":"Anahit"},{"family":"Aylward","given":"Jessica"},{"family":"Dayan","given":"Peter"},{"family":"Roiser","given":"Jonathan P."},{"family":"Robinson","given":"Oliver J."}],"issued":{"date-parts":[["2017",10,1]]}}}],"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35</w:t>
      </w:r>
      <w:r w:rsidRPr="00CE0E3B">
        <w:rPr>
          <w:rFonts w:ascii="Times New Roman" w:eastAsia="Cambria" w:hAnsi="Times New Roman" w:cs="Times New Roman"/>
        </w:rPr>
        <w:fldChar w:fldCharType="end"/>
      </w:r>
      <w:r w:rsidRPr="00CE0E3B">
        <w:rPr>
          <w:rFonts w:ascii="Times New Roman" w:eastAsia="Cambria" w:hAnsi="Times New Roman" w:cs="Times New Roman"/>
        </w:rPr>
        <w:t xml:space="preserve"> or new parameters, such as sensitivity to reward and sensitivity to punishment, could be estimated to improve construct validity. Given the historic inconsistency in the associations between IGT performance and purported correlates</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qsAy6imI","properties":{"formattedCitation":"\\super 10,36\\nosupersub{}","plainCitation":"10,36","noteIndex":0},"citationItems":[{"id":7763,"uris":["http://zotero.org/users/5829423/items/TUKFQMQC"],"uri":["http://zotero.org/users/5829423/items/TUKFQMQC"],"itemData":{"id":7763,"type":"article-journal","abstract":"The current study examines learning patterns in response to both monetary and social incentives through both approach and avoidance behaviors using modified versions of the Iowa Gambling Task. Specifically, we investigated learning in response to both positive and negative feedback in a sample of 191 undergraduate students. The social task was a novel paradigm, and social feedback were images of faces displaying positive and negative emotions. We examined internal validity of the tasks through modeling changes in approach and avoidance. We also explored associations between approach and avoidance learning and individual differences in anxiety and social anxiety, depression and well-being, general anhedonia and social closeness, and fun-seeking, using multilevel models (MLMs). Results showed that both the monetary and social tasks demonstrated learning as shown by decreases in plays on disadvantageous decks across the task. Additionally, we found that overall task performance on the monetary task was associated with fun-seeking and overall task performance on the social task was associated with fun-seeking and depressive symptoms. Initial findings suggest promise for the novel task in the examination of social avoidance learning.","container-title":"Behaviour Research and Therapy","DOI":"10.1016/j.brat.2019.103547","ISSN":"0005-7967","journalAbbreviation":"Behaviour Research and Therapy","language":"en","page":"103547","source":"ScienceDirect","title":"Approach and avoidance patterns in reward learning across domains: An initial examination of the Social Iowa Gambling Task","title-short":"Approach and avoidance patterns in reward learning across domains","volume":"125","author":[{"family":"Case","given":"Julia A. C."},{"family":"Olino","given":"Thomas M."}],"issued":{"date-parts":[["2020",2,1]]}}},{"id":1012,"uris":["http://zotero.org/users/5829423/items/SUPVD7BZ"],"uri":["http://zotero.org/users/5829423/items/SUPVD7BZ"],"itemData":{"id":1012,"type":"article-journal","container-title":"Neuropsychology review","ISSN":"1040-7308","issue":"1","page":"102-114","title":"Construct validity of the Iowa gambling task","volume":"19","author":[{"family":"Buelow","given":"Melissa T."},{"family":"Suhr","given":"Julie A."}],"issued":{"date-parts":[["2009"]]}}}],"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10,36</w:t>
      </w:r>
      <w:r w:rsidRPr="00CE0E3B">
        <w:rPr>
          <w:rFonts w:ascii="Times New Roman" w:eastAsia="Cambria" w:hAnsi="Times New Roman" w:cs="Times New Roman"/>
        </w:rPr>
        <w:fldChar w:fldCharType="end"/>
      </w:r>
      <w:r w:rsidRPr="00CE0E3B">
        <w:rPr>
          <w:rFonts w:ascii="Times New Roman" w:eastAsia="Cambria" w:hAnsi="Times New Roman" w:cs="Times New Roman"/>
        </w:rPr>
        <w:t>, including history of internalizing disorders, internalizing symptoms, reward sensitivity, threat sensitivity, and personality, indices of more specific processes should yield more consistent patterns of results. Moreover, as individuals across different developmental periods have different cognitive abilities and sensitivity to rewards</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LcPE24o8","properties":{"formattedCitation":"\\super 37\\uc0\\u8211{}40\\nosupersub{}","plainCitation":"37–40","noteIndex":0},"citationItems":[{"id":1309,"uris":["http://zotero.org/users/5829423/items/WWELZLIB"],"uri":["http://zotero.org/users/5829423/items/WWELZLIB"],"itemData":{"id":1309,"type":"article-journal","container-title":"Journal of Child Psychology and Psychiatry","ISSN":"1469-7610","issue":"1","page":"3-15","title":"Research Review: Altered reward function in adolescent depression: what, when and how?","volume":"53","author":[{"family":"Forbes","given":"E. E."},{"family":"Dahl","given":"Ronald E."}],"issued":{"date-parts":[["2012"]]}}},{"id":1198,"uris":["http://zotero.org/users/5829423/items/U4F3MWPA"],"uri":["http://zotero.org/users/5829423/items/U4F3MWPA"],"itemData":{"id":1198,"type":"article-journal","abstract":"Adolescent development is accompanied by the emergence of a population-wide increase in vulnerability to depression that is maintained through adulthood. We provide a model for understanding how this vulnerability to depression arises, and why depression is so often precipitated by social rejection or loss of status during this phase. There is substantial remodeling and maturation of the dopaminergic reward system and the prefrontal cortex during adolescence, that coincides with the adolescent entering the complex world of adult peer and romantic relationships, where the rewards that can be obtained (feelings such as belonging, romantic love, status and agency) are abstract and temporally distant from the proximal context. Development of the prefrontal cortex makes it possible to pursue such complex and distal rewards, which are, however, tenuous and more readily frustrated than more immediate rewards. We hypothesize that when these distant rewards are frustrated they suppress the reward system, and that when such suppression is extensive and occurs for long enough, the clinical picture that results is one of depression. (PsycINFO Database Record (c) 2009 APA, all rights reserved) (journal abstract).","container-title":"Neuroscience &amp; Biobehavioral Reviews","issue":"1","page":"1-19","title":"The emergence of depression in adolescence: Development of the prefrontal cortex and the representation of reward","volume":"32","author":[{"family":"Davey","given":"C. G."},{"family":"Yucel","given":"Murat"},{"family":"Allen","given":"Nicholas B."}],"issued":{"date-parts":[["2008"]]}}},{"id":444,"uris":["http://zotero.org/users/5829423/items/9TDKSWQY"],"uri":["http://zotero.org/users/5829423/items/9TDKSWQY"],"itemData":{"id":444,"type":"article-journal","container-title":"Brain and cognition","ISSN":"0278-2626","page":"104-111","title":"The triadic model perspective for the study of adolescent motivated behavior","volume":"89","author":[{"family":"Ernst","given":"Monique"}],"issued":{"date-parts":[["2014"]]}}},{"id":292,"uris":["http://zotero.org/users/5829423/items/2BWYQHWW"],"uri":["http://zotero.org/users/5829423/items/2BWYQHWW"],"itemData":{"id":292,"type":"article-journal","container-title":"Psychological medicine","ISSN":"1469-8978","issue":"02","page":"163-174","title":"The social re-orientation of adolescence: a neuroscience perspective on the process and its relation to psychopathology","volume":"35","author":[{"family":"Nelson","given":"Eric E."},{"family":"Leibenluft","given":"Ellen"},{"family":"McClure","given":"Erin"},{"family":"Pine","given":"Daniel S."}],"issued":{"date-parts":[["2005"]]}}}],"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37–40</w:t>
      </w:r>
      <w:r w:rsidRPr="00CE0E3B">
        <w:rPr>
          <w:rFonts w:ascii="Times New Roman" w:eastAsia="Cambria" w:hAnsi="Times New Roman" w:cs="Times New Roman"/>
        </w:rPr>
        <w:fldChar w:fldCharType="end"/>
      </w:r>
      <w:r w:rsidRPr="00CE0E3B">
        <w:rPr>
          <w:rFonts w:ascii="Times New Roman" w:eastAsia="Cambria" w:hAnsi="Times New Roman" w:cs="Times New Roman"/>
        </w:rPr>
        <w:t>, the specific model that is appropriate to explain behavior may differ across youth, late adolescents/early adults, and adults</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7Ju1Lbzd","properties":{"formattedCitation":"\\super 41,42\\nosupersub{}","plainCitation":"41,42","noteIndex":0},"citationItems":[{"id":9072,"uris":["http://zotero.org/users/5829423/items/9BPJI699"],"uri":["http://zotero.org/users/5829423/items/9BPJI699"],"itemData":{"id":9072,"type":"article-journal","abstract":"The past decade has seen the emergence of the use of reinforcement learning models to study developmental change in value-based learning. It is unclear, however, whether these computational modeling studies, which have employed a wide variety of tasks and model variants, have reached convergent conclusions. In this review, we examine whether the tuning of model parameters that govern different aspects of learning and decision-making processes vary consistently as a function of age, and what neurocognitive developmental changes may account for differences in these parameter estimates across development. We explore whether patterns of developmental change in these estimates are better described by differences in the extent to which individuals adapt their learning processes to the statistics of different environments, or by more static learning biases that emerge across varied contexts. We focus specifically on learning rates and inverse temperature parameter estimates, and find evidence that from childhood to adulthood, individuals become better at optimally weighting recent outcomes during learning across diverse contexts and less exploratory in their value-based decision-making. We provide recommendations for how these two possibilities — and potential alternative accounts — can be tested more directly to build a cohesive body of research that yields greater insight into the development of core learning processes.","container-title":"Developmental Cognitive Neuroscience","DOI":"10.1016/j.dcn.2019.100733","ISSN":"1878-9293","journalAbbreviation":"Developmental Cognitive Neuroscience","language":"en","page":"100733","source":"ScienceDirect","title":"Reinforcement learning across development: What insights can we draw from a decade of research?","title-short":"Reinforcement learning across development","volume":"40","author":[{"family":"Nussenbaum","given":"Kate"},{"family":"Hartley","given":"Catherine A."}],"issued":{"date-parts":[["2019",12,1]]}}},{"id":9064,"uris":["http://zotero.org/users/5829423/items/4FKXKPMD"],"uri":["http://zotero.org/users/5829423/items/4FKXKPMD"],"itemData":{"id":9064,"type":"article-journal","abstract":"Flexible behavior is critical for everyday decision-making and has been implicated in restricted, repetitive behaviors (RRB) in autism spectrum disorder (ASD). However, how flexible behavior changes developmentally in ASD remains largely unknown. Here, we used a developmental approach and examined flexible behavior on a probabilistic reversal learning task in 572 children, adolescents, and adults (ASD N = 321; typical development [TD] N = 251). Using computational modeling, we quantified latent variables that index mechanisms underlying perseveration and feedback sensitivity. We then assessed these variables in relation to diagnosis, developmental stage, core autism symptomatology, and associated psychiatric symptoms. Autistic individuals showed on average more perseveration and less feedback sensitivity than TD individuals, and, across cases and controls, older age groups showed more feedback sensitivity than younger age groups. Computational modeling revealed that dominant learning mechanisms underpinning flexible behavior differed across developmental stages and reduced flexible behavior in ASD was driven by less optimal learning on average within each age group. In autistic children, perseverative errors were positively related to anxiety symptoms, and in autistic adults, perseveration (indexed by both task errors and model parameter estimates) was positively related to RRB. These findings provide novel insights into reduced flexible behavior in relation to clinical symptoms in ASD.","container-title":"PLOS Biology","DOI":"10.1371/journal.pbio.3000908","ISSN":"1545-7885","issue":"10","journalAbbreviation":"PLOS Biology","language":"en","note":"publisher: Public Library of Science","page":"e3000908","source":"PLoS Journals","title":"Modeling flexible behavior in childhood to adulthood shows age-dependent learning mechanisms and less optimal learning in autism in each age group","volume":"18","author":[{"family":"Crawley","given":"Daisy"},{"family":"Zhang","given":"Lei"},{"family":"Jones","given":"Emily J. H."},{"family":"Ahmad","given":"Jumana"},{"family":"Oakley","given":"Bethany"},{"family":"Cáceres","given":"Antonia San José"},{"family":"Charman","given":"Tony"},{"family":"Buitelaar","given":"Jan K."},{"family":"Murphy","given":"Declan G. M."},{"family":"Chatham","given":"Christopher"},{"family":"Ouden","given":"Hanneke","dropping-particle":"den"},{"family":"Loth","given":"Eva"},{"family":"Group","given":"the EU-AIMS LEAP"}],"issued":{"date-parts":[["2020",10,27]]}}}],"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41,42</w:t>
      </w:r>
      <w:r w:rsidRPr="00CE0E3B">
        <w:rPr>
          <w:rFonts w:ascii="Times New Roman" w:eastAsia="Cambria" w:hAnsi="Times New Roman" w:cs="Times New Roman"/>
        </w:rPr>
        <w:fldChar w:fldCharType="end"/>
      </w:r>
      <w:r w:rsidRPr="00CE0E3B">
        <w:rPr>
          <w:rFonts w:ascii="Times New Roman" w:eastAsia="Cambria" w:hAnsi="Times New Roman" w:cs="Times New Roman"/>
        </w:rPr>
        <w:t>. Though studies have shown developmental differences in models explaining reward seeking behavior</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iFtOJihA","properties":{"formattedCitation":"\\super 43\\nosupersub{}","plainCitation":"43","noteIndex":0},"citationItems":[{"id":9339,"uris":["http://zotero.org/users/5829423/items/KRTNYZID"],"uri":["http://zotero.org/users/5829423/items/KRTNYZID"],"itemData":{"id":9339,"type":"article-journal","abstract":"Most psychiatric disorders emerge during childhood and adolescence. This is also a period that coincides with the brain undergoing substantial growth and reorganisation. However, it remains unclear how a heightened vulnerability to psychiatric disorder relates to this brain maturation. Here, we propose ‘developmental computational psychiatry’ as a framework for linking brain maturation to cognitive development. We argue that through modelling some of the brain's fundamental cognitive computations, and relating them to brain development, we can bridge the gap between brain and cognitive development. This in turn can lead to a richer understanding of the ontogeny of psychiatric disorders. We illustrate this perspective with examples from reinforcement learning and dopamine function. Specifically, we show how computational modelling deepens an understanding of how cognitive processes, such as reward learning, effort learning, and social learning might go awry in psychiatric disorders. Finally, we sketch the promises and limitations of a developmental computational psychiatry.","container-title":"Journal of Child Psychology and Psychiatry","DOI":"10.1111/jcpp.12964","ISSN":"1469-7610","issue":"4","language":"en","note":"_eprint: https://acamh.onlinelibrary.wiley.com/doi/pdf/10.1111/jcpp.12964","page":"412-426","source":"Wiley Online Library","title":"Annual Research Review: Developmental computational psychiatry","title-short":"Annual Research Review","volume":"60","author":[{"family":"Hauser","given":"Tobias U."},{"family":"Will","given":"Geert-Jan"},{"family":"Dubois","given":"Magda"},{"family":"Dolan","given":"Raymond J."}],"issued":{"date-parts":[["2019"]]}}}],"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43</w:t>
      </w:r>
      <w:r w:rsidRPr="00CE0E3B">
        <w:rPr>
          <w:rFonts w:ascii="Times New Roman" w:eastAsia="Cambria" w:hAnsi="Times New Roman" w:cs="Times New Roman"/>
        </w:rPr>
        <w:fldChar w:fldCharType="end"/>
      </w:r>
      <w:r w:rsidRPr="00CE0E3B">
        <w:rPr>
          <w:rFonts w:ascii="Times New Roman" w:eastAsia="Cambria" w:hAnsi="Times New Roman" w:cs="Times New Roman"/>
        </w:rPr>
        <w:t xml:space="preserve"> these studies have been cross-sectional. Critical tests of development require within-person longitudinal designs</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dM4wviys","properties":{"formattedCitation":"\\super 44\\nosupersub{}","plainCitation":"44","noteIndex":0},"citationItems":[{"id":1232,"uris":["http://zotero.org/users/5829423/items/473YLYH5"],"uri":["http://zotero.org/users/5829423/items/473YLYH5"],"itemData":{"id":1232,"type":"article-journal","container-title":"Annals of the New York Academy of Sciences","ISSN":"1749-6632","issue":"1","page":"1-22","title":"Adolescent brain development: a period of vulnerabilities and opportunities. Keynote address","volume":"1021","author":[{"family":"Dahl","given":"R. E."}],"issued":{"date-parts":[["2004"]]}}}],"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44</w:t>
      </w:r>
      <w:r w:rsidRPr="00CE0E3B">
        <w:rPr>
          <w:rFonts w:ascii="Times New Roman" w:eastAsia="Cambria" w:hAnsi="Times New Roman" w:cs="Times New Roman"/>
        </w:rPr>
        <w:fldChar w:fldCharType="end"/>
      </w:r>
      <w:r w:rsidRPr="00CE0E3B">
        <w:rPr>
          <w:rFonts w:ascii="Times New Roman" w:eastAsia="Cambria" w:hAnsi="Times New Roman" w:cs="Times New Roman"/>
        </w:rPr>
        <w:t xml:space="preserve">. </w:t>
      </w:r>
    </w:p>
    <w:p w14:paraId="6E60F3A3" w14:textId="77777777" w:rsidR="00C917D7" w:rsidRPr="00CE0E3B" w:rsidRDefault="00C917D7" w:rsidP="00C917D7">
      <w:pPr>
        <w:pStyle w:val="BodyText"/>
        <w:widowControl w:val="0"/>
        <w:spacing w:after="0"/>
        <w:rPr>
          <w:rFonts w:ascii="Times New Roman" w:eastAsia="Cambria" w:hAnsi="Times New Roman" w:cs="Times New Roman"/>
          <w:b/>
        </w:rPr>
      </w:pPr>
      <w:r w:rsidRPr="00CE0E3B">
        <w:rPr>
          <w:rFonts w:ascii="Times New Roman" w:eastAsia="Cambria" w:hAnsi="Times New Roman" w:cs="Times New Roman"/>
          <w:b/>
        </w:rPr>
        <w:t>A.3. Further Tests of Validity for ORL Parameters</w:t>
      </w:r>
    </w:p>
    <w:p w14:paraId="186F9793" w14:textId="77777777" w:rsidR="00C917D7" w:rsidRPr="00CE0E3B" w:rsidRDefault="00C917D7" w:rsidP="00C917D7">
      <w:pPr>
        <w:pStyle w:val="BodyText"/>
        <w:widowControl w:val="0"/>
        <w:spacing w:after="0"/>
        <w:rPr>
          <w:rFonts w:ascii="Times New Roman" w:eastAsia="Cambria" w:hAnsi="Times New Roman" w:cs="Times New Roman"/>
        </w:rPr>
      </w:pPr>
      <w:r w:rsidRPr="00CE0E3B">
        <w:rPr>
          <w:rFonts w:ascii="Times New Roman" w:eastAsia="Cambria" w:hAnsi="Times New Roman" w:cs="Times New Roman"/>
        </w:rPr>
        <w:tab/>
        <w:t>In addition to examining associations between IGT performance, indexed by generative models, and dimensions of individual differences, there are multiple additional critical tests of the utility and validity of model parameters. There is an extensive literature on the heritability of youth personality and temperament using behavior genetic designs</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72zkF68J","properties":{"formattedCitation":"\\super 45,46\\nosupersub{}","plainCitation":"45,46","noteIndex":0},"citationItems":[{"id":9242,"uris":["http://zotero.org/users/5829423/items/8N279QGI"],"uri":["http://zotero.org/users/5829423/items/8N279QGI"],"itemData":{"id":9242,"type":"article-journal","abstract":"Profiles of infant temperament were derived from 990 infants at 6 and 12 months of age using observed measures from the Laboratory Temperament Assessment Battery. Mothers and fathers completed questionnaires measuring parent affect and stress. Four profiles emerged at each age (typical, low negative, withdrawn/inhibited, and positive/active or low reactive) using latent profile analysis. Temperament profiles show some evidence of stability and heritability, particularly for the withdrawn/inhibited group. In addition, profiles relate to parent affect and stress in different ways for mothers and fathers. Results highlight the utility of a person-centered approach to temperamental research and are discussed in relation to developmental patterns of infant temperament.","container-title":"Child Development","DOI":"10.1111/cdev.13277","ISSN":"1467-8624","issue":"3","language":"en","note":"_eprint: https://onlinelibrary.wiley.com/doi/pdf/10.1111/cdev.13277","page":"e563-e580","source":"Wiley Online Library","title":"Observed Profiles of Infant Temperament: Stability, Heritability, and Associations With Parenting","title-short":"Observed Profiles of Infant Temperament","volume":"91","author":[{"family":"Planalp","given":"Elizabeth M."},{"family":"Goldsmith","given":"H. Hill"}],"issued":{"date-parts":[["2020"]]}}},{"id":9245,"uris":["http://zotero.org/users/5829423/items/7LTYQPXU"],"uri":["http://zotero.org/users/5829423/items/7LTYQPXU"],"itemData":{"id":9245,"type":"chapter","abstract":"The field of temperament research stands at the intersection of various disciplines of biobehavioral research. Temperament links personality to psychological development. Temperament links normative variation to psychopathology. Temperament links human and animal research traditions in behavior genetics. Temperament, as we now understand it, was one of the earliest areas of behavior genetic research. For example, temperament in dogs was one focus of research by Scott and Fuller (1965). In this chapter, we first describe the concept of temperament, with an emphasis on five of its components. Then we review quantitative genetic findings for these five dimensions. The quantitative genetic findings are followed by selected molecular genetic findings relevant to human temperament. Next, the concepts of gene-environment interaction and correlations are defined and illustrated for temperament. After discussing endophenotypic approaches to temperament, we conclude the chapter with potential directions for new research on the genetics of childhood temperament. (PsycINFO Database Record (c) 2019 APA, all rights reserved)","container-title":"Handbook of behavior genetics","event-place":"New York, NY, US","ISBN":"978-0-387-76726-0","note":"DOI: 10.1007/978-0-387-76727-7_18","page":"251-267","publisher":"Springer Science + Business Media","publisher-place":"New York, NY, US","source":"APA PsycNet","title":"The genetics of childhood temperament","author":[{"family":"Gagne","given":"Jeffrey R."},{"family":"Vendlinski","given":"Matthew K."},{"family":"Goldsmith","given":"H. Hill"}],"issued":{"date-parts":[["2009"]]}}}],"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45,46</w:t>
      </w:r>
      <w:r w:rsidRPr="00CE0E3B">
        <w:rPr>
          <w:rFonts w:ascii="Times New Roman" w:eastAsia="Cambria" w:hAnsi="Times New Roman" w:cs="Times New Roman"/>
        </w:rPr>
        <w:fldChar w:fldCharType="end"/>
      </w:r>
      <w:r w:rsidRPr="00CE0E3B">
        <w:rPr>
          <w:rFonts w:ascii="Times New Roman" w:eastAsia="Cambria" w:hAnsi="Times New Roman" w:cs="Times New Roman"/>
        </w:rPr>
        <w:t xml:space="preserve">, which includes </w:t>
      </w:r>
      <w:r w:rsidRPr="00CE0E3B">
        <w:rPr>
          <w:rFonts w:ascii="Times New Roman" w:eastAsia="Cambria" w:hAnsi="Times New Roman" w:cs="Times New Roman"/>
        </w:rPr>
        <w:lastRenderedPageBreak/>
        <w:t>dimensions of reward senstivity</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g8E2pOfm","properties":{"formattedCitation":"\\super 47,48\\nosupersub{}","plainCitation":"47,48","noteIndex":0},"citationItems":[{"id":209,"uris":["http://zotero.org/users/5829423/items/GZ4TPFHE"],"uri":["http://zotero.org/users/5829423/items/GZ4TPFHE"],"itemData":{"id":209,"type":"article-journal","container-title":"Assessment","ISSN":"1073-1911","page":"679-690","title":"Toward an Empirical Multidimensional Structure of Anhedonia, Reward Sensitivity, and Positive Emotionality An Exploratory Factor Analytic Study","volume":"25","author":[{"family":"Olino","given":"T. M."},{"family":"McMakin","given":"Dana L."},{"family":"Forbes","given":"Erika E."}],"issued":{"date-parts":[["2018"]]}}},{"id":221,"uris":["http://zotero.org/users/5829423/items/VGK7I4E4"],"uri":["http://zotero.org/users/5829423/items/VGK7I4E4"],"itemData":{"id":221,"type":"article-journal","abstract":"Theorists have hypothesized that the construct of extraversion is comprised of several factors, including positive mood, reward seeking/sensitivity, and sociability. The structure of extraversion was examined in a sample of preschool aged children who participated in both home and laboratory observations. A model of extraversion that included these three factors fit the data well. Analyses suggested that each of the facets examined are highly related to extraversion and none stands out as the core of the construct. (PsycINFO Database Record (c) 2009 APA, all rights reserved) (journal abstract).","container-title":"Personality and Individual Differences","issue":"2","page":"481-492","title":"The structure of extraversion in preschool aged children","volume":"39","author":[{"family":"Olino","given":"T. M."},{"family":"Klein","given":"Daniel N."},{"family":"Durbin","given":"C."},{"family":"Hayden","given":"Elizabeth P."},{"family":"Buckley","given":"Maureen E."}],"issued":{"date-parts":[["2005",7]]}}}],"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47,48</w:t>
      </w:r>
      <w:r w:rsidRPr="00CE0E3B">
        <w:rPr>
          <w:rFonts w:ascii="Times New Roman" w:eastAsia="Cambria" w:hAnsi="Times New Roman" w:cs="Times New Roman"/>
        </w:rPr>
        <w:fldChar w:fldCharType="end"/>
      </w:r>
      <w:r w:rsidRPr="00CE0E3B">
        <w:rPr>
          <w:rFonts w:ascii="Times New Roman" w:eastAsia="Cambria" w:hAnsi="Times New Roman" w:cs="Times New Roman"/>
        </w:rPr>
        <w:t>. However, there are sparingly few studies reporting significant associations between parent and offspring personality</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qZHmauQL","properties":{"formattedCitation":"\\super 49\\uc0\\u8211{}51\\nosupersub{}","plainCitation":"49–51","noteIndex":0},"citationItems":[{"id":9252,"uris":["http://zotero.org/users/5829423/items/WVZVEDED"],"uri":["http://zotero.org/users/5829423/items/WVZVEDED"],"itemData":{"id":9252,"type":"article-journal","abstract":"The Big Five traits and self-esteem are widely studied personality characteristics. However, little is known about their mutual effect on each other and their codevelopment in families. The present study used data from three longitudinal studies (N = 804 families involving both parents and one child) and latent triadic Actor-Partner Interdependence Models to address two questions. Are personality traits and self-esteem reciprocally related over time? And, do the personality traits (and self-esteem) of one family member have an effect on the self-esteem (and traits) of another family member? Meta-analyzed results revealed that personality traits and self-esteem were related reciprocally over time, most consistently emerging for self-esteem predicting subsequent decreases in neuroticism. Little evidence was found for codevelopment in family members.","container-title":"Journal of Research in Personality","DOI":"10.1016/j.jrp.2018.04.003","ISSN":"0092-6566","journalAbbreviation":"Journal of Research in Personality","language":"en","page":"166-181","source":"ScienceDirect","title":"The reciprocal link between the Big Five traits and self-esteem: Longitudinal associations within and between parents and their offspring","title-short":"The reciprocal link between the Big Five traits and self-esteem","volume":"74","author":[{"family":"Weidmann","given":"Rebekka"},{"family":"Ledermann","given":"Thomas"},{"family":"Robins","given":"Richard W."},{"family":"Gomez","given":"Veronica"},{"family":"Grob","given":"Alexander"}],"issued":{"date-parts":[["2018",6,1]]}}},{"id":9262,"uris":["http://zotero.org/users/5829423/items/BKJKUAZY"],"uri":["http://zotero.org/users/5829423/items/BKJKUAZY"],"itemData":{"id":9262,"type":"article-journal","abstract":"The goal of this study was to explore associations between maternal personality traits, child temperament characteristics, and parenting styles linked to the display and regulation of emotions. Speciﬁcally, we explored the moderating role of child temperament (shyness, emotional-dysregulation) in the relations between maternal personality (neuroticism, agreeableness) and parenting style (authoritative, authoritarian, overprotective). Participants were n = 285 mothers of elementary children (145 boys, 140 girls, Mage = 75.61 months, SD = 10.85). Mothers provided ratings of their personality traits and parenting styles, and their child’s temperament. Among the results, the relation between maternal neuroticism and overprotective parenting style increased among parents of shyer children. As well, maternal agreeableness was more strongly (negatively) associated with the use of a harsh/coercive parenting style among parents of more emotionally-dysregulated children.","container-title":"Personality and Individual Differences","DOI":"10.1016/j.paid.2008.10.011","ISSN":"01918869","issue":"2","journalAbbreviation":"Personality and Individual Differences","language":"en","page":"241-246","source":"DOI.org (Crossref)","title":"Exploring the associations between maternal personality, child temperament, and parenting: A focus on emotions","title-short":"Exploring the associations between maternal personality, child temperament, and parenting","volume":"46","author":[{"family":"Coplan","given":"Robert J."},{"family":"Reichel","given":"Mila"},{"family":"Rowan","given":"Kimberly"}],"issued":{"date-parts":[["2009",1]]}}},{"id":9263,"uris":["http://zotero.org/users/5829423/items/ENFRGFH8"],"uri":["http://zotero.org/users/5829423/items/ENFRGFH8"],"itemData":{"id":9263,"type":"article-journal","abstract":"Objective. This multimethod study of 102 mothers, fathers, and children examined children's difficult temperament as a moderator of the links between parental personality and future parenting. Design. Parents described themselves on the Big Five traits and on optimism. Children's difficult temperament was observed at 25 and 38 months in paradigms that assessed proneness to anger. Each parent's responsive, affectively positive parenting was observed in lengthy naturalistic interactions at 67 months. Results. Regardless of child temperament, for mothers, low neuroticism, and for fathers, high extraversion, predicted more positive parenting. For difficult, anger-prone children, mothers' low and high optimism and fathers' low and high openness were associated, respectively, with less or more positive parenting. Conclusions. Challenges resulting from children's difficult temperaments appear to amplify links between parental personality traits and parenting.","container-title":"Parenting: Science &amp; Practice","DOI":"10.1080/15295192.2010.492038","ISSN":"15295192","issue":"4","note":"publisher: Taylor &amp; Francis Ltd","page":"258-273","source":"EBSCOhost","title":"Rearing Difficult Children: Parents' Personality and Children's Proneness to Anger as Predictors of Future Parenting","title-short":"Rearing Difficult Children","volume":"10","author":[{"family":"Koenig","given":"JamieL."},{"family":"Barry","given":"RobinA."},{"family":"Kochanska","given":"Grazyna"}],"issued":{"date-parts":[["2010",10]]}}}],"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49–51</w:t>
      </w:r>
      <w:r w:rsidRPr="00CE0E3B">
        <w:rPr>
          <w:rFonts w:ascii="Times New Roman" w:eastAsia="Cambria" w:hAnsi="Times New Roman" w:cs="Times New Roman"/>
        </w:rPr>
        <w:fldChar w:fldCharType="end"/>
      </w:r>
      <w:r w:rsidRPr="00CE0E3B">
        <w:rPr>
          <w:rFonts w:ascii="Times New Roman" w:eastAsia="Cambria" w:hAnsi="Times New Roman" w:cs="Times New Roman"/>
        </w:rPr>
        <w:t xml:space="preserve">. Genetic contribution, but lack of parent-offspring associations </w:t>
      </w:r>
      <w:proofErr w:type="gramStart"/>
      <w:r w:rsidRPr="00CE0E3B">
        <w:rPr>
          <w:rFonts w:ascii="Times New Roman" w:eastAsia="Cambria" w:hAnsi="Times New Roman" w:cs="Times New Roman"/>
        </w:rPr>
        <w:t>are</w:t>
      </w:r>
      <w:proofErr w:type="gramEnd"/>
      <w:r w:rsidRPr="00CE0E3B">
        <w:rPr>
          <w:rFonts w:ascii="Times New Roman" w:eastAsia="Cambria" w:hAnsi="Times New Roman" w:cs="Times New Roman"/>
        </w:rPr>
        <w:t xml:space="preserve"> a marked contradiction. One possibility is that parent and offspring personality assessments are conducted when they are in different developmental stages. There could be different personality presentations across development that obscure associations for traits. Alternatively, personality assessments examined may be too broad (even at narrow facet levels) to find associations between parents and offspring. More specific processes, such as those indexed by parameters of behavioral performance, could reveal associations like those seen in other biological systems</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DHtYEJju","properties":{"formattedCitation":"\\super 52\\uc0\\u8211{}54\\nosupersub{}","plainCitation":"52–54","noteIndex":0},"citationItems":[{"id":9274,"uris":["http://zotero.org/users/5829423/items/6S273TBH"],"uri":["http://zotero.org/users/5829423/items/6S273TBH"],"itemData":{"id":9274,"type":"article-journal","container-title":"Biological Psychology","DOI":"10.1016/j.biopsycho.2015.03.019","ISSN":"03010511","journalAbbreviation":"Biological Psychology","language":"en","page":"98-104","source":"DOI.org (Crossref)","title":"Concordance of mother–daughter diurnal cortisol production: Understanding the intergenerational transmission of risk for depression","title-short":"Concordance of mother–daughter diurnal cortisol production","volume":"108","author":[{"family":"LeMoult","given":"Joelle"},{"family":"Chen","given":"Michael C."},{"family":"Foland-Ross","given":"Lara C."},{"family":"Burley","given":"Hannah W."},{"family":"Gotlib","given":"Ian H."}],"issued":{"date-parts":[["2015",5]]}}},{"id":9270,"uris":["http://zotero.org/users/5829423/items/Q6NRZIYG"],"uri":["http://zotero.org/users/5829423/items/Q6NRZIYG"],"itemData":{"id":9270,"type":"article-journal","abstract":"Hair cortisol concentrations (HCC) are receiving increased attention as a novel biomarker of psychophysiological responses to chronic stress, with potential relevance for psychopathology risk research. We examined the validity of HCC as a marker of psychosocial stress in mother (Mage = 37.87 years)–daughter (Mage = 7.62 years) dyads characterized by higher (n = 30) or lower (n = 30) maternal chronic stress. Additionally, we examined whether early care moderated similarity of HCC levels within dyads. Higher-stress mothers had significantly lower HCC compared to lower-stress mothers, consistent with other research showing that chronic stress leads to blunted HPA axis activity over time. Further, HCC in daughters were significantly and positively associated with previously assessed salivary cortisol stress reactivity. Finally, mother–daughter HCC associations were significantly moderated by negative parenting styles, such that associations became stronger as quality of parenting decreased. Findings overall indicate that HCC may be a useful marker of cortisol responses to chronic stress. © 2015 Wiley Periodicals, Inc. Dev Psychobiol 57: 519–534, 2015.","container-title":"Developmental Psychobiology","DOI":"10.1002/dev.21302","ISSN":"1098-2302","issue":"5","language":"en","note":"_eprint: https://onlinelibrary.wiley.com/doi/pdf/10.1002/dev.21302","page":"519-534","source":"Wiley Online Library","title":"Hair cortisol concentrations in higher- and lower-stress mother–daughter dyads: A pilot study of associations and moderators","title-short":"Hair cortisol concentrations in higher- and lower-stress mother–daughter dyads","volume":"57","author":[{"family":"Ouellette","given":"Sarah J."},{"family":"Russell","given":"Evan"},{"family":"Kryski","given":"Katie R."},{"family":"Sheikh","given":"Haroon I."},{"family":"Singh","given":"Shiva M."},{"family":"Koren","given":"Gideon"},{"family":"Hayden","given":"Elizabeth P."}],"issued":{"date-parts":[["2015"]]}}},{"id":9275,"uris":["http://zotero.org/users/5829423/items/Z4Y6Z23D"],"uri":["http://zotero.org/users/5829423/items/Z4Y6Z23D"],"itemData":{"id":9275,"type":"article-journal","abstract":"Having a depressed mother is one of the strongest predictors for developing depression in adolescence. Given the role of aberrant reward processing in the onset and maintenance of depression, we examined the association between mothers’ and their daughters’ neural response to the anticipation of reward and loss. Fifteen non-depressed mothers with a history of recurrent depression and their never-disordered daughters, and 23 mothers without past or current depression and their never-disordered daughters, underwent functional magnetic resonance imaging while performing the monetary incentive delay task. To assess mother-daughter concordance, we first identified ROIs involved in the anticipation of reward and loss across all mother-daughter pairs. Within each of these ROIs, we examined the association between mothers’ and daughters’ neural response, and the interaction between group status and mothers’ neural response in predicting daughters’ neural response. We found a significant association between mothers’ and daughters’ putamen response to the anticipation of loss, regardless of mother’s depression history. Furthermore, pubertal stage moderated the association between mother-daughter putamen concordance. Our findings suggest a unique role of the putamen in the maternal transmission of reward learning and have important implications for understanding disorders characterized by disturbances in reward learning and processing, such as major depression.","container-title":"Social Cognitive and Affective Neuroscience","DOI":"10.1093/scan/nsx073","ISSN":"1749-5016","issue":"9","journalAbbreviation":"Social Cognitive and Affective Neuroscience","page":"1480-1489","source":"Silverchair","title":"Like mother like daughter: putamen activation as a mechanism underlying intergenerational risk for depression","title-short":"Like mother like daughter","volume":"12","author":[{"family":"Colich","given":"Natalie L."},{"family":"Ho","given":"Tiffany C."},{"family":"Ellwood-Lowe","given":"Monica E."},{"family":"Foland-Ross","given":"Lara C."},{"family":"Sacchet","given":"Matthew D."},{"family":"LeMoult","given":"Joelle L."},{"family":"Gotlib","given":"Ian H."}],"issued":{"date-parts":[["2017",9,1]]}}}],"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52–54</w:t>
      </w:r>
      <w:r w:rsidRPr="00CE0E3B">
        <w:rPr>
          <w:rFonts w:ascii="Times New Roman" w:eastAsia="Cambria" w:hAnsi="Times New Roman" w:cs="Times New Roman"/>
        </w:rPr>
        <w:fldChar w:fldCharType="end"/>
      </w:r>
      <w:r w:rsidRPr="00CE0E3B">
        <w:rPr>
          <w:rFonts w:ascii="Times New Roman" w:eastAsia="Cambria" w:hAnsi="Times New Roman" w:cs="Times New Roman"/>
        </w:rPr>
        <w:t xml:space="preserve">. </w:t>
      </w:r>
    </w:p>
    <w:p w14:paraId="0C16907D" w14:textId="77777777" w:rsidR="00C917D7" w:rsidRPr="00CE0E3B" w:rsidRDefault="00C917D7" w:rsidP="00C917D7">
      <w:pPr>
        <w:pStyle w:val="BodyText"/>
        <w:widowControl w:val="0"/>
        <w:spacing w:after="0"/>
        <w:rPr>
          <w:rFonts w:ascii="Times New Roman" w:eastAsia="Cambria" w:hAnsi="Times New Roman" w:cs="Times New Roman"/>
        </w:rPr>
      </w:pPr>
      <w:r w:rsidRPr="00CE0E3B">
        <w:rPr>
          <w:rFonts w:ascii="Times New Roman" w:eastAsia="Cambria" w:hAnsi="Times New Roman" w:cs="Times New Roman"/>
        </w:rPr>
        <w:tab/>
        <w:t>A second aspect of validity to be examined is that of associations between behavioral performance and pubertal development</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NQoxpXLU","properties":{"formattedCitation":"\\super 27,55,56\\nosupersub{}","plainCitation":"27,55,56","noteIndex":0},"citationItems":[{"id":2014,"uris":["http://zotero.org/users/5829423/items/MH59NIWS"],"uri":["http://zotero.org/users/5829423/items/MH59NIWS"],"itemData":{"id":2014,"type":"article-journal","container-title":"Child development","ISSN":"0009-3920","issue":"5","page":"1598-1614","title":"Puberty predicts approach but not avoidance on the Iowa Gambling Task in a multinational sample","volume":"88","author":[{"family":"Icenogle","given":"Grace"},{"family":"Steinberg","given":"Laurence"},{"family":"Olino","given":"Thomas M."},{"family":"Shulman","given":"Elizabeth P."},{"family":"Chein","given":"Jason"},{"family":"Alampay","given":"Liane P."},{"family":"Al‐Hassan","given":"Suha M."},{"family":"Takash","given":"Hanan MS"},{"family":"Bacchini","given":"Dario"},{"family":"Chang","given":"Lei"}],"issued":{"date-parts":[["2017"]]}}},{"id":9278,"uris":["http://zotero.org/users/5829423/items/8XP458UP"],"uri":["http://zotero.org/users/5829423/items/8XP458UP"],"itemData":{"id":9278,"type":"article-journal","abstract":"Impaired reward responsiveness, a construct of the RDoC positive valence systems (PVS), prospectively predicts depression onset and may therefore represent an important marker of risk. Neural structures implicated in reward processing undergo substantial change during adolescence, a period of heightened risk for depression, particularly for those with a family history of the disorder. However, it is not clear whether familial transmission of PVS functioning also changes across adolescence, nor whether a family history of depression influences normative development of the PVS. To address these questions, mothers and their adolescent daughters each completed a monetary reward guessing task while an electroencephalogram was recorded (N = 109 dyads). Daughters’ pubertal status significantly moderated the association between mothers’ and daughters’ reward processing in the delta frequency, such that there was a negative association for daughters in early puberty that shifted toward a positive association in later puberty. Furthermore, for never-depressed daughters without a maternal history of depression, more advanced pubertal development was associated with increased reward-related power in the delta frequency, whereas, for daughters with a maternal history of depression, more advanced pubertal development was associated with reduced power in the delta frequency. These data indicate that biomarkers of risk for psychopathology may differ as a function of both familial risk and developmental status. (PsycInfo Database Record (c) 2021 APA, all rights reserved)","archive_location":"2021-13964-001","container-title":"Journal of Abnormal Psychology","DOI":"10.1037/abn0000662","ISSN":"0021-843X","journalAbbreviation":"Journal of Abnormal Psychology","note":"publisher: American Psychological Association","source":"EBSCOhost","title":"Intergenerational transmission of depression risk: Mothers’ neural response to reward and history of depression are associated with daughters’ neural response to reward across adolescence","title-short":"Intergenerational transmission of depression risk","URL":"http://libproxy.temple.edu/login?url=https://search.ebscohost.com/login.aspx?direct=true&amp;db=pdh&amp;AN=2021-13964-001&amp;site=ehost-live&amp;scope=site","author":[{"family":"Ethridge","given":"Paige"},{"family":"Freeman","given":"Clara"},{"family":"Sandre","given":"Aislinn"},{"family":"Banica","given":"Iulia"},{"family":"Dirks","given":"Melanie A."},{"family":"Weinberg","given":"Anna"}],"accessed":{"date-parts":[["2021",9,28]]},"issued":{"date-parts":[["2021",2,4]]}}},{"id":546,"uris":["http://zotero.org/users/5829423/items/PC5BCKEC"],"uri":["http://zotero.org/users/5829423/items/PC5BCKEC"],"itemData":{"id":546,"type":"article-journal","container-title":"Behavioural processes","ISSN":"0376-6357","issue":"2","page":"203-209","title":"Assessing motivation in children using a progressive ratio task","volume":"87","author":[{"family":"Chelonis","given":"John J."},{"family":"Gravelin","given":"Claire R."},{"family":"Paule","given":"Merle G."}],"issued":{"date-parts":[["2011"]]}}}],"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27,55,56</w:t>
      </w:r>
      <w:r w:rsidRPr="00CE0E3B">
        <w:rPr>
          <w:rFonts w:ascii="Times New Roman" w:eastAsia="Cambria" w:hAnsi="Times New Roman" w:cs="Times New Roman"/>
        </w:rPr>
        <w:fldChar w:fldCharType="end"/>
      </w:r>
      <w:r w:rsidRPr="00CE0E3B">
        <w:rPr>
          <w:rFonts w:ascii="Times New Roman" w:eastAsia="Cambria" w:hAnsi="Times New Roman" w:cs="Times New Roman"/>
        </w:rPr>
        <w:t>. Multiple theoretical models suggest that emergence of risk taking behaviors and risk for multiple forms of internalizing and externalizing problems may be, in part, due to changes in reward processing and associated behaviors observed in adolescence</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S2oUYyfH","properties":{"formattedCitation":"\\super 37\\uc0\\u8211{}40,44,57\\uc0\\u8211{}59\\nosupersub{}","plainCitation":"37–40,44,57–59","noteIndex":0},"citationItems":[{"id":1309,"uris":["http://zotero.org/users/5829423/items/WWELZLIB"],"uri":["http://zotero.org/users/5829423/items/WWELZLIB"],"itemData":{"id":1309,"type":"article-journal","container-title":"Journal of Child Psychology and Psychiatry","ISSN":"1469-7610","issue":"1","page":"3-15","title":"Research Review: Altered reward function in adolescent depression: what, when and how?","volume":"53","author":[{"family":"Forbes","given":"E. E."},{"family":"Dahl","given":"Ronald E."}],"issued":{"date-parts":[["2012"]]}}},{"id":1198,"uris":["http://zotero.org/users/5829423/items/U4F3MWPA"],"uri":["http://zotero.org/users/5829423/items/U4F3MWPA"],"itemData":{"id":1198,"type":"article-journal","abstract":"Adolescent development is accompanied by the emergence of a population-wide increase in vulnerability to depression that is maintained through adulthood. We provide a model for understanding how this vulnerability to depression arises, and why depression is so often precipitated by social rejection or loss of status during this phase. There is substantial remodeling and maturation of the dopaminergic reward system and the prefrontal cortex during adolescence, that coincides with the adolescent entering the complex world of adult peer and romantic relationships, where the rewards that can be obtained (feelings such as belonging, romantic love, status and agency) are abstract and temporally distant from the proximal context. Development of the prefrontal cortex makes it possible to pursue such complex and distal rewards, which are, however, tenuous and more readily frustrated than more immediate rewards. We hypothesize that when these distant rewards are frustrated they suppress the reward system, and that when such suppression is extensive and occurs for long enough, the clinical picture that results is one of depression. (PsycINFO Database Record (c) 2009 APA, all rights reserved) (journal abstract).","container-title":"Neuroscience &amp; Biobehavioral Reviews","issue":"1","page":"1-19","title":"The emergence of depression in adolescence: Development of the prefrontal cortex and the representation of reward","volume":"32","author":[{"family":"Davey","given":"C. G."},{"family":"Yucel","given":"Murat"},{"family":"Allen","given":"Nicholas B."}],"issued":{"date-parts":[["2008"]]}}},{"id":444,"uris":["http://zotero.org/users/5829423/items/9TDKSWQY"],"uri":["http://zotero.org/users/5829423/items/9TDKSWQY"],"itemData":{"id":444,"type":"article-journal","container-title":"Brain and cognition","ISSN":"0278-2626","page":"104-111","title":"The triadic model perspective for the study of adolescent motivated behavior","volume":"89","author":[{"family":"Ernst","given":"Monique"}],"issued":{"date-parts":[["2014"]]}}},{"id":292,"uris":["http://zotero.org/users/5829423/items/2BWYQHWW"],"uri":["http://zotero.org/users/5829423/items/2BWYQHWW"],"itemData":{"id":292,"type":"article-journal","container-title":"Psychological medicine","ISSN":"1469-8978","issue":"02","page":"163-174","title":"The social re-orientation of adolescence: a neuroscience perspective on the process and its relation to psychopathology","volume":"35","author":[{"family":"Nelson","given":"Eric E."},{"family":"Leibenluft","given":"Ellen"},{"family":"McClure","given":"Erin"},{"family":"Pine","given":"Daniel S."}],"issued":{"date-parts":[["2005"]]}}},{"id":1232,"uris":["http://zotero.org/users/5829423/items/473YLYH5"],"uri":["http://zotero.org/users/5829423/items/473YLYH5"],"itemData":{"id":1232,"type":"article-journal","container-title":"Annals of the New York Academy of Sciences","ISSN":"1749-6632","issue":"1","page":"1-22","title":"Adolescent brain development: a period of vulnerabilities and opportunities. Keynote address","volume":"1021","author":[{"family":"Dahl","given":"R. E."}],"issued":{"date-parts":[["2004"]]}}},{"id":223,"uris":["http://zotero.org/users/5829423/items/KT2IGXMQ"],"uri":["http://zotero.org/users/5829423/items/KT2IGXMQ"],"itemData":{"id":223,"type":"article-journal","container-title":"Journal of Clinical Child &amp; Adolescent Psychology","ISSN":"1537-4416","issue":"5","page":"681-705","title":"Future Research Directions in the Positive Valence Systems: Measurement, Development, and Implications for Youth Unipolar Depression","volume":"45","author":[{"family":"Olino","given":"T. M."}],"issued":{"date-parts":[["2016"]]}}},{"id":1265,"uris":["http://zotero.org/users/5829423/items/CBLQLWTL"],"uri":["http://zotero.org/users/5829423/items/CBLQLWTL"],"itemData":{"id":1265,"type":"article-journal","container-title":"Nature reviews neuroscience","ISSN":"1471-003X","issue":"9","page":"636-650","title":"Understanding adolescence as a period of social–affective engagement and goal flexibility","volume":"13","author":[{"family":"Crone","given":"Eveline A."},{"family":"Dahl","given":"Ronald E."}],"issued":{"date-parts":[["2012"]]}}},{"id":7939,"uris":["http://zotero.org/groups/2846094/items/3DLZB7WE"],"uri":["http://zotero.org/groups/2846094/items/3DLZB7WE"],"itemData":{"id":7939,"type":"article-journal","container-title":"Child Development","DOI":"10.1111/j.1467-8624.2007.01066.x","ISSN":"0009-3920, 1467-8624","issue":"4","journalAbbreviation":"Child Development","language":"en","page":"1288-1301","source":"DOI.org (Crossref)","title":"Development of Decision Making in School-Aged Children and Adolescents: Evidence From Heart Rate and Skin Conductance Analysis","title-short":"Development of Decision Making in School-Aged Children and Adolescents","volume":"78","author":[{"family":"Crone","given":"Eveline A."},{"family":"Molen","given":"Maurits W.","non-dropping-particle":"van der"}],"issued":{"date-parts":[["2007",7]]}}}],"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37–40,44,57–59</w:t>
      </w:r>
      <w:r w:rsidRPr="00CE0E3B">
        <w:rPr>
          <w:rFonts w:ascii="Times New Roman" w:eastAsia="Cambria" w:hAnsi="Times New Roman" w:cs="Times New Roman"/>
        </w:rPr>
        <w:fldChar w:fldCharType="end"/>
      </w:r>
      <w:r w:rsidRPr="00CE0E3B">
        <w:rPr>
          <w:rFonts w:ascii="Times New Roman" w:eastAsia="Cambria" w:hAnsi="Times New Roman" w:cs="Times New Roman"/>
        </w:rPr>
        <w:t xml:space="preserve">. The empirical work conducted has relied on single summary metrics of task behavior or neural response. </w:t>
      </w:r>
      <w:r w:rsidRPr="00CE0E3B">
        <w:rPr>
          <w:rFonts w:ascii="Times New Roman" w:eastAsia="Cambria" w:hAnsi="Times New Roman" w:cs="Times New Roman"/>
          <w:b/>
        </w:rPr>
        <w:t>The use of summary behavioral performance metrics may obscure how specific processes (e.g., reward vs. punishment learning) change across development and which may be particularly associated with risk of psychopathology.</w:t>
      </w:r>
      <w:r w:rsidRPr="00CE0E3B">
        <w:rPr>
          <w:rFonts w:ascii="Times New Roman" w:eastAsia="Cambria" w:hAnsi="Times New Roman" w:cs="Times New Roman"/>
        </w:rPr>
        <w:t xml:space="preserve"> </w:t>
      </w:r>
    </w:p>
    <w:p w14:paraId="58B1B3B8" w14:textId="77777777" w:rsidR="00C917D7" w:rsidRPr="00CE0E3B" w:rsidRDefault="00C917D7" w:rsidP="00C917D7">
      <w:pPr>
        <w:pStyle w:val="BodyText"/>
        <w:widowControl w:val="0"/>
        <w:spacing w:after="0"/>
        <w:rPr>
          <w:rFonts w:ascii="Times New Roman" w:eastAsia="Cambria" w:hAnsi="Times New Roman" w:cs="Times New Roman"/>
          <w:b/>
        </w:rPr>
      </w:pPr>
      <w:r w:rsidRPr="00CE0E3B">
        <w:rPr>
          <w:rFonts w:ascii="Times New Roman" w:eastAsia="Cambria" w:hAnsi="Times New Roman" w:cs="Times New Roman"/>
          <w:b/>
        </w:rPr>
        <w:t>A.4. Test-Retest Reliability and Modeling Practices</w:t>
      </w:r>
    </w:p>
    <w:p w14:paraId="34488F68" w14:textId="77777777" w:rsidR="00C917D7" w:rsidRPr="00CE0E3B" w:rsidRDefault="00C917D7" w:rsidP="00C917D7">
      <w:pPr>
        <w:pStyle w:val="BodyText"/>
        <w:widowControl w:val="0"/>
        <w:spacing w:after="0"/>
        <w:rPr>
          <w:rFonts w:ascii="Times New Roman" w:eastAsia="Cambria" w:hAnsi="Times New Roman" w:cs="Times New Roman"/>
        </w:rPr>
      </w:pPr>
      <w:r w:rsidRPr="00CE0E3B">
        <w:rPr>
          <w:rFonts w:ascii="Times New Roman" w:eastAsia="Cambria" w:hAnsi="Times New Roman" w:cs="Times New Roman"/>
        </w:rPr>
        <w:tab/>
        <w:t>Repeated administration of the same task affords multiple analytic options to evaluate reliability of performance. Models c be estimated for each assessment and parameters (and their posterior distributions) can be extracted and used in subsequent analyses. This preserves independent estimation of parameters. However, this approach does not account for measurement imprecision in the individual estimates, which can attenuate the strength of subsequent correlations. An alternative generative modeling approach includes data across multiple assessments and uses hierarchical Bayesian analyses (HBA) to simultaneously estimate individual-level parameters for both assessments, as well as the cross-time association (reliability) for each parameter</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Tzg5kLLw","properties":{"formattedCitation":"\\super 60\\nosupersub{}","plainCitation":"60","noteIndex":0},"citationItems":[{"id":8211,"uris":["http://zotero.org/groups/2846094/items/TGH6JMCY"],"uri":["http://zotero.org/groups/2846094/items/TGH6JMCY"],"itemData":{"id":8211,"type":"report","abstract":"Theories of individual differences are foundational to psychological and brain sciences, yet they are traditionally developed and tested using superficial summaries of data (e.g., mean response times) that are both (1) disconnected from our otherwise rich conceptual theories of behavior, and (2) contaminated with measurement error. Traditional approaches therefore lack the flexibility required to test increasingly complex theories of behavior. To resolve this theorydescription gap, we present the generative modeling approach, which involves using background knowledge to formally specify how behavior is generated within people, and in turn how generative processes vary across people. Generative modeling shifts our focus away from estimating descriptive statistical “effects” toward estimating psychologically interpretable parameters, while simultaneously accounting for measurement error that would otherwise attenuate individual difference correlations. We demonstrate the utility of generative models in the context of the “reliability paradox”, a phenomenon wherein highly replicable group effects (e.g., Stroop effect) fail to capture individual differences (e.g., low test-retest reliability). Simulations and empirical data from the Implicit Association Test, and Stroop, Flanker, Posner, and Delay Discounting tasks show that generative models yield (1) more theoretically informative parameters, and (2) higher test-retest estimates relative to traditional approaches, illustrating their potential for enhancing theory development.","genre":"preprint","language":"en","note":"DOI: 10.31234/osf.io/xr7y3","publisher":"PsyArXiv","source":"DOI.org (Crossref)","title":"Theoretically Informed Generative Models Can Advance the Psychological and Brain Sciences: Lessons from the Reliability Paradox","title-short":"Theoretically Informed Generative Models Can Advance the Psychological and Brain Sciences","URL":"https://osf.io/xr7y3","author":[{"family":"Haines","given":"Nathaniel"},{"family":"Kvam","given":"Peter D."},{"family":"Irving","given":"Louis H."},{"family":"Smith","given":"Colin"},{"family":"Beauchaine","given":"Theodore P."},{"family":"Pitt","given":"Mark A."},{"family":"Ahn","given":"Woo-Young"},{"family":"Turner","given":"Brandon"}],"accessed":{"date-parts":[["2021",4,28]]},"issued":{"date-parts":[["2020",8,24]]}}}],"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60</w:t>
      </w:r>
      <w:r w:rsidRPr="00CE0E3B">
        <w:rPr>
          <w:rFonts w:ascii="Times New Roman" w:eastAsia="Cambria" w:hAnsi="Times New Roman" w:cs="Times New Roman"/>
        </w:rPr>
        <w:fldChar w:fldCharType="end"/>
      </w:r>
      <w:r w:rsidRPr="00CE0E3B">
        <w:rPr>
          <w:rFonts w:ascii="Times New Roman" w:eastAsia="Cambria" w:hAnsi="Times New Roman" w:cs="Times New Roman"/>
        </w:rPr>
        <w:t>. Although estimated jointly, these HBA models yield parameter estimates for each of the individual administrations. As demonstrated by our group (see C.1.1), this approach greatly enhances test-retest reliability for performance indices of the original IGT compared to a summary metric.</w:t>
      </w:r>
    </w:p>
    <w:p w14:paraId="5EB26265" w14:textId="77777777" w:rsidR="00C917D7" w:rsidRPr="00CE0E3B" w:rsidRDefault="00C917D7" w:rsidP="00C917D7">
      <w:pPr>
        <w:pStyle w:val="BodyText"/>
        <w:widowControl w:val="0"/>
        <w:spacing w:after="0"/>
        <w:rPr>
          <w:rFonts w:ascii="Times New Roman" w:eastAsia="Cambria" w:hAnsi="Times New Roman" w:cs="Times New Roman"/>
        </w:rPr>
      </w:pPr>
      <w:r w:rsidRPr="00CE0E3B">
        <w:rPr>
          <w:rFonts w:ascii="Times New Roman" w:eastAsia="Cambria" w:hAnsi="Times New Roman" w:cs="Times New Roman"/>
          <w:b/>
        </w:rPr>
        <w:t>A.5. Beyond Two Time Points</w:t>
      </w:r>
    </w:p>
    <w:p w14:paraId="7C759FD1" w14:textId="77777777" w:rsidR="00C917D7" w:rsidRPr="00CE0E3B" w:rsidRDefault="00C917D7" w:rsidP="00C917D7">
      <w:pPr>
        <w:pStyle w:val="BodyText"/>
        <w:widowControl w:val="0"/>
        <w:spacing w:after="0"/>
        <w:rPr>
          <w:rFonts w:ascii="Times New Roman" w:eastAsia="Cambria" w:hAnsi="Times New Roman" w:cs="Times New Roman"/>
        </w:rPr>
      </w:pPr>
      <w:r w:rsidRPr="00CE0E3B">
        <w:rPr>
          <w:rFonts w:ascii="Times New Roman" w:eastAsia="Cambria" w:hAnsi="Times New Roman" w:cs="Times New Roman"/>
        </w:rPr>
        <w:tab/>
        <w:t>Few computational modeling studies have examined repeated assessments. Studies require multiple assessments to chart developmental change over time, with studies requiring at least three time points per participant to estimate linear growth</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DfdwagtE","properties":{"formattedCitation":"\\super 61\\uc0\\u8211{}63\\nosupersub{}","plainCitation":"61–63","noteIndex":0},"citationItems":[{"id":3288,"uris":["http://zotero.org/users/5829423/items/PRYFTFPM"],"uri":["http://zotero.org/users/5829423/items/PRYFTFPM"],"itemData":{"id":3288,"type":"book","ISBN":"0-19-515296-4","publisher":"Oxford university press","title":"Applied longitudinal data analysis: Modeling change and event occurrence","author":[{"family":"Singer","given":"Judith D."},{"family":"Willett","given":"John B."},{"family":"Willett","given":"John B."}],"issued":{"date-parts":[["2003"]]}}},{"id":1251,"uris":["http://zotero.org/users/5829423/items/7SSUY4ZJ"],"uri":["http://zotero.org/users/5829423/items/7SSUY4ZJ"],"itemData":{"id":1251,"type":"article-journal","container-title":"Journal of Cognition and Development","ISSN":"1524-8372","issue":"2","page":"121-136","title":"Twelve frequently asked questions about growth curve modeling","volume":"11","author":[{"family":"Curran","given":"Patrick J."},{"family":"Obeidat","given":"Khawla"},{"family":"Losardo","given":"Diane"}],"issued":{"date-parts":[["2010"]]}}},{"id":9282,"uris":["http://zotero.org/users/5829423/items/W8CIJPF3"],"uri":["http://zotero.org/users/5829423/items/W8CIJPF3"],"itemData":{"id":9282,"type":"article-journal","abstract":"Although there are a variety of statistical methods available for the analysis of longitudinal panel data, two approaches are of particular historical importance: the autoregressive (simplex) model and the latent trajectory (curve) model. These two approaches have been portrayed as competing methodologies such that one approach is superior to the other. We argue that the autoregressive and trajectory models are special cases of a more encompassing model that we call the autoregressive latent trajectory (ALT) model. In this paper we detail the underlying statistical theory and mathematical identification of this model, and demonstrate the ALT model using two empirical data sets. The first reanalyzes a simulated repeated measures data set that was previously used to argue against the autoregressive model, and we illustrate how the ALT model can recover the true latent curve model. Second, we apply the ALT model to real family income data on N=3912 adults over a seven year period and find evidence for both autoregressive and latent trajectory processes. Extensions and limitations are discussed.","container-title":"Sociological Methods &amp; Research","DOI":"10.1177/0049124103260222","ISSN":"0049-1241","issue":"3","journalAbbreviation":"Sociological Methods &amp; Research","note":"publisher: SAGE Publications Inc","page":"336-383","source":"SAGE Journals","title":"Autoregressive Latent Trajectory (ALT) Models A Synthesis of Two Traditions","volume":"32","author":[{"family":"Bollen","given":"Kenneth A."},{"family":"Curran","given":"Patrick J."}],"issued":{"date-parts":[["2004",2,1]]}}}],"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61–63</w:t>
      </w:r>
      <w:r w:rsidRPr="00CE0E3B">
        <w:rPr>
          <w:rFonts w:ascii="Times New Roman" w:eastAsia="Cambria" w:hAnsi="Times New Roman" w:cs="Times New Roman"/>
        </w:rPr>
        <w:fldChar w:fldCharType="end"/>
      </w:r>
      <w:r w:rsidRPr="00CE0E3B">
        <w:rPr>
          <w:rFonts w:ascii="Times New Roman" w:eastAsia="Cambria" w:hAnsi="Times New Roman" w:cs="Times New Roman"/>
        </w:rPr>
        <w:t>. Within the family of growth models, trajectories are characterized by starting points (i.e., intercepts) and rates of change (i.e., slopes) with variance estimates to model individual differences</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vDZtGpMe","properties":{"formattedCitation":"\\super 62\\nosupersub{}","plainCitation":"62","noteIndex":0},"citationItems":[{"id":1251,"uris":["http://zotero.org/users/5829423/items/7SSUY4ZJ"],"uri":["http://zotero.org/users/5829423/items/7SSUY4ZJ"],"itemData":{"id":1251,"type":"article-journal","container-title":"Journal of Cognition and Development","ISSN":"1524-8372","issue":"2","page":"121-136","title":"Twelve frequently asked questions about growth curve modeling","volume":"11","author":[{"family":"Curran","given":"Patrick J."},{"family":"Obeidat","given":"Khawla"},{"family":"Losardo","given":"Diane"}],"issued":{"date-parts":[["2010"]]}}}],"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62</w:t>
      </w:r>
      <w:r w:rsidRPr="00CE0E3B">
        <w:rPr>
          <w:rFonts w:ascii="Times New Roman" w:eastAsia="Cambria" w:hAnsi="Times New Roman" w:cs="Times New Roman"/>
        </w:rPr>
        <w:fldChar w:fldCharType="end"/>
      </w:r>
      <w:r w:rsidRPr="00CE0E3B">
        <w:rPr>
          <w:rFonts w:ascii="Times New Roman" w:eastAsia="Cambria" w:hAnsi="Times New Roman" w:cs="Times New Roman"/>
        </w:rPr>
        <w:t>. There are analytic options for longitudinal modeling. One option is to estimate computational models separately for each assessment and extract the parameters from each time point to be fit within a separate growth model. While this method preserves independent estimation of parameters at each time point, previous research has shown that the reliability of reinforcement learning parameters modeled separately for different administrations is not strong</w:t>
      </w:r>
      <w:r w:rsidRPr="00CE0E3B">
        <w:rPr>
          <w:rFonts w:ascii="Times New Roman" w:eastAsia="Cambria" w:hAnsi="Times New Roman" w:cs="Times New Roman"/>
          <w:color w:val="1D1C1D"/>
        </w:rPr>
        <w:fldChar w:fldCharType="begin"/>
      </w:r>
      <w:r w:rsidRPr="00CE0E3B">
        <w:rPr>
          <w:rFonts w:ascii="Times New Roman" w:eastAsia="Cambria" w:hAnsi="Times New Roman" w:cs="Times New Roman"/>
          <w:color w:val="1D1C1D"/>
        </w:rPr>
        <w:instrText xml:space="preserve"> ADDIN ZOTERO_ITEM CSL_CITATION {"citationID":"IRtmciky","properties":{"formattedCitation":"\\super 64\\uc0\\u8211{}66\\nosupersub{}","plainCitation":"64–66","noteIndex":0},"citationItems":[{"id":8587,"uris":["http://zotero.org/groups/2846094/items/2PP8QLKA"],"uri":["http://zotero.org/groups/2846094/items/2PP8QLKA"],"itemData":{"id":8587,"type":"article-journal","container-title":"Scientific Reports","DOI":"10.1038/srep44374","ISSN":"2045-2322","issue":"1","journalAbbreviation":"Sci Rep","language":"en","page":"44374","source":"DOI.org (Crossref)","title":"Valuation in major depression is intact and stable in a non-learning environment","volume":"7","author":[{"family":"Chung","given":"Dongil"},{"family":"Kadlec","given":"Kelly"},{"family":"Aimone","given":"Jason A."},{"family":"McCurry","given":"Katherine"},{"family":"King-Casas","given":"Brooks"},{"family":"Chiu","given":"Pearl H."}],"issued":{"date-parts":[["2017",6]]}}},{"id":8591,"uris":["http://zotero.org/groups/2846094/items/MIGX2U9Y"],"uri":["http://zotero.org/groups/2846094/items/MIGX2U9Y"],"itemData":{"id":8591,"type":"article-journal","abstract":"Pavlovian influences are important in guiding decision-making across health and psychopathology. There is an increasing interest in using concise computational tasks to parametrise such influences in large populations, and especially to track their evolution during development and changes in mental health. However, the developmental course of Pavlovian influences is uncertain, a problem compounded by the unclear psychometric properties of the relevant measurements. We assessed Pavlovian influences in a longitudinal sample using a well characterised and widely used Go-NoGo task. We hypothesized that the strength of Pavlovian influences and other ‘psychomarkers’ guiding decision-making would behave like traits. As reliance on Pavlovian influence is not as profitable as precise instrumental decision-making in this Go-NoGo task, we expected this influence to decrease with higher IQ and age. Additionally, we hypothesized it would correlate with expressions of psychopathology. We found that Pavlovian effects had weak temporal stability, while model-fit was more stable. In terms of external validity, Pavlovian effects decreased with increasing IQ and experience within the task, in line with normative expectations. However, Pavlovian effects were poorly correlated with age or psychopathology. Thus, although this computational construct did correlate with important aspects of development, it does not meet conventional requirements for tracking individual development. We suggest measures that might improve psychometric properties of task-derived Pavlovian measures for future studies.","container-title":"PLOS Computational Biology","DOI":"10.1371/journal.pcbi.1006679","ISSN":"1553-7358","issue":"12","journalAbbreviation":"PLoS Comput Biol","language":"en","page":"e1006679","source":"DOI.org (Crossref)","title":"Change, stability, and instability in the Pavlovian guidance of behaviour from adolescence to young adulthood","volume":"14","author":[{"family":"Moutoussis","given":"Michael"},{"family":"Bullmore","given":"Edward T."},{"family":"Goodyer","given":"Ian M."},{"family":"Fonagy","given":"Peter"},{"family":"Jones","given":"Peter B."},{"family":"Dolan","given":"Raymond J."},{"family":"Dayan","given":"Peter"},{"literal":"on behalf of The Neuroscience in Psychiatry Network Research Consortium"}],"editor":[{"family":"Gershman","given":"Samuel J."}],"issued":{"date-parts":[["2018",12,31]]}}},{"id":8586,"uris":["http://zotero.org/groups/2846094/items/7BZ5EII8"],"uri":["http://zotero.org/groups/2846094/items/7BZ5EII8"],"itemData":{"id":8586,"type":"article-journal","abstract":"BACKGROUND: Biased patterns of attention are implicated as key mechanisms across many forms of psychopathology and have given rise to automated mechanistic interventions designed to modify such attentional preferences. However, progress is substantially hindered by limitations in widely used methods to quantify attention, bias leading to imprecision of measurement.\nMETHODS: In a sample of patients who were clinically anxious (n = 70), we applied a well-validated form of computational modeling (drift-diffusion model) to trial-level reaction time data from a two-choice “dot-probe task”—the dominant paradigm used in hundreds of attention bias studies to date—in order to model distinct components of task performance.\nRESULTS: While drift-diffusion model–derived attention bias indices exhibited convergent validity with previous approaches (e.g., conventional bias scores, eye tracking), our novel analytic approach yielded substantially improved split-half reliability, modestly improved test-retest reliability, and revealed novel mechanistic insights regarding neural substrates of attention bias and the impact of an automated attention retraining procedure.\nCONCLUSIONS: Computational modeling of attention bias task data may represent a new way forward to improve precision.","container-title":"Biological Psychiatry","DOI":"10.1016/j.biopsych.2018.09.022","ISSN":"00063223","issue":"7","journalAbbreviation":"Biological Psychiatry","language":"en","page":"606-612","source":"DOI.org (Crossref)","title":"Computational Modeling Applied to the Dot-Probe Task Yields Improved Reliability and Mechanistic Insights","volume":"85","author":[{"family":"Price","given":"Rebecca B."},{"family":"Brown","given":"Vanessa"},{"family":"Siegle","given":"Greg J."}],"issued":{"date-parts":[["2019",4]]}}}],"schema":"https://github.com/citation-style-language/schema/raw/master/csl-citation.json"} </w:instrText>
      </w:r>
      <w:r w:rsidRPr="00CE0E3B">
        <w:rPr>
          <w:rFonts w:ascii="Times New Roman" w:eastAsia="Cambria" w:hAnsi="Times New Roman" w:cs="Times New Roman"/>
          <w:color w:val="1D1C1D"/>
        </w:rPr>
        <w:fldChar w:fldCharType="separate"/>
      </w:r>
      <w:r w:rsidRPr="00CE0E3B">
        <w:rPr>
          <w:rFonts w:ascii="Times New Roman" w:hAnsi="Times New Roman" w:cs="Times New Roman"/>
          <w:vertAlign w:val="superscript"/>
        </w:rPr>
        <w:t>64–66</w:t>
      </w:r>
      <w:r w:rsidRPr="00CE0E3B">
        <w:rPr>
          <w:rFonts w:ascii="Times New Roman" w:eastAsia="Cambria" w:hAnsi="Times New Roman" w:cs="Times New Roman"/>
          <w:color w:val="1D1C1D"/>
        </w:rPr>
        <w:fldChar w:fldCharType="end"/>
      </w:r>
      <w:r w:rsidRPr="00CE0E3B">
        <w:rPr>
          <w:rFonts w:ascii="Times New Roman" w:hAnsi="Times New Roman" w:cs="Times New Roman"/>
        </w:rPr>
        <w:t xml:space="preserve">. An </w:t>
      </w:r>
      <w:r w:rsidRPr="00CE0E3B">
        <w:rPr>
          <w:rFonts w:ascii="Times New Roman" w:eastAsia="Cambria" w:hAnsi="Times New Roman" w:cs="Times New Roman"/>
        </w:rPr>
        <w:t xml:space="preserve">alternative generative modeling approach involves including behavioral data from all time points, as well as estimates of change, within a single hierarchical model. </w:t>
      </w:r>
      <w:r w:rsidRPr="00CE0E3B">
        <w:rPr>
          <w:rFonts w:ascii="Times New Roman" w:eastAsia="Cambria" w:hAnsi="Times New Roman" w:cs="Times New Roman"/>
          <w:b/>
        </w:rPr>
        <w:t>T</w:t>
      </w:r>
      <w:r w:rsidRPr="00CE0E3B">
        <w:rPr>
          <w:rFonts w:ascii="Times New Roman" w:eastAsia="Cambria" w:hAnsi="Times New Roman" w:cs="Times New Roman"/>
          <w:b/>
          <w:bCs/>
        </w:rPr>
        <w:t>his hierarchical approach to generative modeling enhances the precision of individual parameter estimates, answering a challenge</w:t>
      </w:r>
      <w:r w:rsidRPr="00CE0E3B">
        <w:rPr>
          <w:rFonts w:ascii="Times New Roman" w:eastAsia="Cambria" w:hAnsi="Times New Roman" w:cs="Times New Roman"/>
          <w:b/>
          <w:bCs/>
          <w:vertAlign w:val="superscript"/>
        </w:rPr>
        <w:t>52</w:t>
      </w:r>
      <w:r w:rsidRPr="00CE0E3B">
        <w:rPr>
          <w:rFonts w:ascii="Times New Roman" w:eastAsia="Cambria" w:hAnsi="Times New Roman" w:cs="Times New Roman"/>
          <w:b/>
          <w:bCs/>
        </w:rPr>
        <w:t>, particularly for using RL in developmental research</w:t>
      </w:r>
      <w:r w:rsidRPr="00CE0E3B">
        <w:rPr>
          <w:rFonts w:ascii="Times New Roman" w:eastAsia="Cambria" w:hAnsi="Times New Roman" w:cs="Times New Roman"/>
          <w:b/>
          <w:bCs/>
        </w:rPr>
        <w:fldChar w:fldCharType="begin"/>
      </w:r>
      <w:r w:rsidRPr="00CE0E3B">
        <w:rPr>
          <w:rFonts w:ascii="Times New Roman" w:eastAsia="Cambria" w:hAnsi="Times New Roman" w:cs="Times New Roman"/>
          <w:b/>
          <w:bCs/>
        </w:rPr>
        <w:instrText xml:space="preserve"> ADDIN ZOTERO_ITEM CSL_CITATION {"citationID":"zFqRLKXX","properties":{"formattedCitation":"\\super 41,60\\nosupersub{}","plainCitation":"41,60","noteIndex":0},"citationItems":[{"id":9072,"uris":["http://zotero.org/users/5829423/items/9BPJI699"],"uri":["http://zotero.org/users/5829423/items/9BPJI699"],"itemData":{"id":9072,"type":"article-journal","abstract":"The past decade has seen the emergence of the use of reinforcement learning models to study developmental change in value-based learning. It is unclear, however, whether these computational modeling studies, which have employed a wide variety of tasks and model variants, have reached convergent conclusions. In this review, we examine whether the tuning of model parameters that govern different aspects of learning and decision-making processes vary consistently as a function of age, and what neurocognitive developmental changes may account for differences in these parameter estimates across development. We explore whether patterns of developmental change in these estimates are better described by differences in the extent to which individuals adapt their learning processes to the statistics of different environments, or by more static learning biases that emerge across varied contexts. We focus specifically on learning rates and inverse temperature parameter estimates, and find evidence that from childhood to adulthood, individuals become better at optimally weighting recent outcomes during learning across diverse contexts and less exploratory in their value-based decision-making. We provide recommendations for how these two possibilities — and potential alternative accounts — can be tested more directly to build a cohesive body of research that yields greater insight into the development of core learning processes.","container-title":"Developmental Cognitive Neuroscience","DOI":"10.1016/j.dcn.2019.100733","ISSN":"1878-9293","journalAbbreviation":"Developmental Cognitive Neuroscience","language":"en","page":"100733","source":"ScienceDirect","title":"Reinforcement learning across development: What insights can we draw from a decade of research?","title-short":"Reinforcement learning across development","volume":"40","author":[{"family":"Nussenbaum","given":"Kate"},{"family":"Hartley","given":"Catherine A."}],"issued":{"date-parts":[["2019",12,1]]}}},{"id":8211,"uris":["http://zotero.org/groups/2846094/items/TGH6JMCY"],"uri":["http://zotero.org/groups/2846094/items/TGH6JMCY"],"itemData":{"id":8211,"type":"report","abstract":"Theories of individual differences are foundational to psychological and brain sciences, yet they are traditionally developed and tested using superficial summaries of data (e.g., mean response times) that are both (1) disconnected from our otherwise rich conceptual theories of behavior, and (2) contaminated with measurement error. Traditional approaches therefore lack the flexibility required to test increasingly complex theories of behavior. To resolve this theorydescription gap, we present the generative modeling approach, which involves using background knowledge to formally specify how behavior is generated within people, and in turn how generative processes vary across people. Generative modeling shifts our focus away from estimating descriptive statistical “effects” toward estimating psychologically interpretable parameters, while simultaneously accounting for measurement error that would otherwise attenuate individual difference correlations. We demonstrate the utility of generative models in the context of the “reliability paradox”, a phenomenon wherein highly replicable group effects (e.g., Stroop effect) fail to capture individual differences (e.g., low test-retest reliability). Simulations and empirical data from the Implicit Association Test, and Stroop, Flanker, Posner, and Delay Discounting tasks show that generative models yield (1) more theoretically informative parameters, and (2) higher test-retest estimates relative to traditional approaches, illustrating their potential for enhancing theory development.","genre":"preprint","language":"en","note":"DOI: 10.31234/osf.io/xr7y3","publisher":"PsyArXiv","source":"DOI.org (Crossref)","title":"Theoretically Informed Generative Models Can Advance the Psychological and Brain Sciences: Lessons from the Reliability Paradox","title-short":"Theoretically Informed Generative Models Can Advance the Psychological and Brain Sciences","URL":"https://osf.io/xr7y3","author":[{"family":"Haines","given":"Nathaniel"},{"family":"Kvam","given":"Peter D."},{"family":"Irving","given":"Louis H."},{"family":"Smith","given":"Colin"},{"family":"Beauchaine","given":"Theodore P."},{"family":"Pitt","given":"Mark A."},{"family":"Ahn","given":"Woo-Young"},{"family":"Turner","given":"Brandon"}],"accessed":{"date-parts":[["2021",4,28]]},"issued":{"date-parts":[["2020",8,24]]}}}],"schema":"https://github.com/citation-style-language/schema/raw/master/csl-citation.json"} </w:instrText>
      </w:r>
      <w:r w:rsidRPr="00CE0E3B">
        <w:rPr>
          <w:rFonts w:ascii="Times New Roman" w:eastAsia="Cambria" w:hAnsi="Times New Roman" w:cs="Times New Roman"/>
          <w:b/>
          <w:bCs/>
        </w:rPr>
        <w:fldChar w:fldCharType="separate"/>
      </w:r>
      <w:r w:rsidRPr="00CE0E3B">
        <w:rPr>
          <w:rFonts w:ascii="Times New Roman" w:hAnsi="Times New Roman" w:cs="Times New Roman"/>
          <w:vertAlign w:val="superscript"/>
        </w:rPr>
        <w:t>41,60</w:t>
      </w:r>
      <w:r w:rsidRPr="00CE0E3B">
        <w:rPr>
          <w:rFonts w:ascii="Times New Roman" w:eastAsia="Cambria" w:hAnsi="Times New Roman" w:cs="Times New Roman"/>
          <w:b/>
          <w:bCs/>
        </w:rPr>
        <w:fldChar w:fldCharType="end"/>
      </w:r>
      <w:r w:rsidRPr="00CE0E3B">
        <w:rPr>
          <w:rFonts w:ascii="Times New Roman" w:eastAsia="Cambria" w:hAnsi="Times New Roman" w:cs="Times New Roman"/>
          <w:b/>
          <w:bCs/>
        </w:rPr>
        <w:t>.</w:t>
      </w:r>
    </w:p>
    <w:p w14:paraId="4781210B" w14:textId="77777777" w:rsidR="00C917D7" w:rsidRPr="00CE0E3B" w:rsidRDefault="00C917D7" w:rsidP="00C917D7">
      <w:pPr>
        <w:pStyle w:val="BodyText"/>
        <w:widowControl w:val="0"/>
        <w:spacing w:after="0"/>
        <w:rPr>
          <w:rFonts w:ascii="Times New Roman" w:eastAsia="Cambria" w:hAnsi="Times New Roman" w:cs="Times New Roman"/>
        </w:rPr>
      </w:pPr>
      <w:r w:rsidRPr="00CE0E3B">
        <w:rPr>
          <w:rFonts w:ascii="Times New Roman" w:eastAsia="Cambria" w:hAnsi="Times New Roman" w:cs="Times New Roman"/>
        </w:rPr>
        <w:lastRenderedPageBreak/>
        <w:tab/>
      </w:r>
      <w:r w:rsidRPr="00CE0E3B">
        <w:rPr>
          <w:rFonts w:ascii="Times New Roman" w:hAnsi="Times New Roman" w:cs="Times New Roman"/>
          <w:spacing w:val="-8"/>
        </w:rPr>
        <w:t>Very little is known about how reinforcement learning parameters change across development or in developmental psychopathology</w:t>
      </w:r>
      <w:r w:rsidRPr="00CE0E3B">
        <w:rPr>
          <w:rFonts w:ascii="Times New Roman" w:hAnsi="Times New Roman" w:cs="Times New Roman"/>
          <w:spacing w:val="-8"/>
        </w:rPr>
        <w:fldChar w:fldCharType="begin"/>
      </w:r>
      <w:r w:rsidRPr="00CE0E3B">
        <w:rPr>
          <w:rFonts w:ascii="Times New Roman" w:hAnsi="Times New Roman" w:cs="Times New Roman"/>
          <w:spacing w:val="-8"/>
        </w:rPr>
        <w:instrText xml:space="preserve"> ADDIN ZOTERO_ITEM CSL_CITATION {"citationID":"vxWIZapz","properties":{"formattedCitation":"\\super 41,67,68\\nosupersub{}","plainCitation":"41,67,68","noteIndex":0},"citationItems":[{"id":9072,"uris":["http://zotero.org/users/5829423/items/9BPJI699"],"uri":["http://zotero.org/users/5829423/items/9BPJI699"],"itemData":{"id":9072,"type":"article-journal","abstract":"The past decade has seen the emergence of the use of reinforcement learning models to study developmental change in value-based learning. It is unclear, however, whether these computational modeling studies, which have employed a wide variety of tasks and model variants, have reached convergent conclusions. In this review, we examine whether the tuning of model parameters that govern different aspects of learning and decision-making processes vary consistently as a function of age, and what neurocognitive developmental changes may account for differences in these parameter estimates across development. We explore whether patterns of developmental change in these estimates are better described by differences in the extent to which individuals adapt their learning processes to the statistics of different environments, or by more static learning biases that emerge across varied contexts. We focus specifically on learning rates and inverse temperature parameter estimates, and find evidence that from childhood to adulthood, individuals become better at optimally weighting recent outcomes during learning across diverse contexts and less exploratory in their value-based decision-making. We provide recommendations for how these two possibilities — and potential alternative accounts — can be tested more directly to build a cohesive body of research that yields greater insight into the development of core learning processes.","container-title":"Developmental Cognitive Neuroscience","DOI":"10.1016/j.dcn.2019.100733","ISSN":"1878-9293","journalAbbreviation":"Developmental Cognitive Neuroscience","language":"en","page":"100733","source":"ScienceDirect","title":"Reinforcement learning across development: What insights can we draw from a decade of research?","title-short":"Reinforcement learning across development","volume":"40","author":[{"family":"Nussenbaum","given":"Kate"},{"family":"Hartley","given":"Catherine A."}],"issued":{"date-parts":[["2019",12,1]]}}},{"id":9056,"uris":["http://zotero.org/users/5829423/items/2LU674T2"],"uri":["http://zotero.org/users/5829423/items/2LU674T2"],"itemData":{"id":9056,"type":"article-journal","abstract":"In the real world, many relationships between events are uncertain and probabilistic. Uncertainty is also likely to be a more common feature of daily experience for youth because they have less experience to draw from than adults. Some studies suggest probabilistic learning may be inefficient in youths compared to adults, while others suggest it may be more efficient in youths in mid adolescence. Here we used a probabilistic reinforcement learning task to test how youth age 8-17 (N = 187) and adults age 18-30 (N = 110) learn about stable probabilistic contingencies. Performance increased with age through early-twenties, then stabilized. Using hierarchical Bayesian methods to fit computational reinforcement learning models, we show that all participants’ performance was better explained by models in which negative outcomes had minimal to no impact on learning. The performance increase over age was driven by 1) an increase in learning rate (i.e. decrease in integration time scale); 2) a decrease in noisy/exploratory choices. In mid-adolescence age 13-15, salivary testosterone and learning rate were positively related. We discuss our findings in the context of other studies and hypotheses about adolescent brain development.","container-title":"PLOS Computational Biology","DOI":"10.1371/journal.pcbi.1008524","ISSN":"1553-7358","issue":"7","journalAbbreviation":"PLOS Computational Biology","language":"en","note":"publisher: Public Library of Science","page":"e1008524","source":"PLoS Journals","title":"Modeling changes in probabilistic reinforcement learning during adolescence","volume":"17","author":[{"family":"Xia","given":"Liyu"},{"family":"Master","given":"Sarah L."},{"family":"Eckstein","given":"Maria K."},{"family":"Baribault","given":"Beth"},{"family":"Dahl","given":"Ronald E."},{"family":"Wilbrecht","given":"Linda"},{"family":"Collins","given":"Anne Gabrielle Eva"}],"issued":{"date-parts":[["2021",7,1]]}}},{"id":9051,"uris":["http://zotero.org/users/5829423/items/KLUU6DCT"],"uri":["http://zotero.org/users/5829423/items/KLUU6DCT"],"itemData":{"id":9051,"type":"article-journal","abstract":"Background\nA parental history of major depressive disorder (MDD) is an established risk factor for MDD in youth, and clarifying the mechanisms related to familial risk transmission is critical. Aberrant reward processing is a promising biomarker of MDD risk; accordingly, the aim of this study was to test behavioral measures of reward responsiveness and underlying frontostriatal resting activity in healthy adolescents both with (high-risk) and without (low-risk) a maternal history of MDD.\nMethods\nLow-risk and high-risk 12- to 14-year-old adolescents completed a probabilistic reward task (n = 74 low-risk, n = 27 high-risk) and a resting-state functional magnetic resonance imaging scan (n = 61 low-risk, n = 25 high-risk). Group differences in response bias toward reward and resting ventral striatal and medial prefrontal cortex (mPFC) fractional amplitude of low-frequency fluctuations (fALFFs) were examined. Computational modeling was applied to dissociate reward sensitivity from learning rate.\nResults\nHigh-risk adolescents showed a blunted response bias compared with low-risk adolescents. Computational modeling analyses revealed that relative to low-risk adolescents, high-risk adolescents exhibited reduced reward sensitivity but similar learning rate. Although there were no group differences in ventral striatal and mPFC fALFFs, groups differed in their relationships between mPFC fALFFs and response bias. Specifically, among high-risk adolescents, higher mPFC fALFFs correlated with a blunted response bias, whereas there was no fALFFs–response bias relationship among low-risk youths.\nConclusions\nHigh-risk adolescents exhibit reward functioning impairments, which are associated with mPFC fALFFs. The blunted response bias–mPFC fALFFs association may reflect an excessive mPFC-mediated suppression of reward-driven behavior, which may potentiate MDD risk.","container-title":"Biological Psychiatry: Cognitive Neuroscience and Neuroimaging","DOI":"10.1016/j.bpsc.2020.08.016","ISSN":"2451-9022","issue":"3","journalAbbreviation":"Biological Psychiatry: Cognitive Neuroscience and Neuroimaging","language":"en","page":"270-279","source":"ScienceDirect","title":"Reward Functioning Abnormalities in Adolescents at High Familial Risk for Depressive Disorders","volume":"6","author":[{"family":"Belleau","given":"Emily L."},{"family":"Kremens","given":"Rebecca"},{"family":"Ang","given":"Yuen-Siang"},{"family":"Pisoni","given":"Angela"},{"family":"Bondy","given":"Erin"},{"family":"Durham","given":"Katherine"},{"family":"Auerbach","given":"Randy P."},{"family":"Pizzagalli","given":"Diego A."}],"issued":{"date-parts":[["2021",3,1]]}}}],"schema":"https://github.com/citation-style-language/schema/raw/master/csl-citation.json"} </w:instrText>
      </w:r>
      <w:r w:rsidRPr="00CE0E3B">
        <w:rPr>
          <w:rFonts w:ascii="Times New Roman" w:hAnsi="Times New Roman" w:cs="Times New Roman"/>
          <w:spacing w:val="-8"/>
        </w:rPr>
        <w:fldChar w:fldCharType="separate"/>
      </w:r>
      <w:r w:rsidRPr="00CE0E3B">
        <w:rPr>
          <w:rFonts w:ascii="Times New Roman" w:hAnsi="Times New Roman" w:cs="Times New Roman"/>
          <w:vertAlign w:val="superscript"/>
        </w:rPr>
        <w:t>41,67,68</w:t>
      </w:r>
      <w:r w:rsidRPr="00CE0E3B">
        <w:rPr>
          <w:rFonts w:ascii="Times New Roman" w:hAnsi="Times New Roman" w:cs="Times New Roman"/>
          <w:spacing w:val="-8"/>
        </w:rPr>
        <w:fldChar w:fldCharType="end"/>
      </w:r>
      <w:r w:rsidRPr="00CE0E3B">
        <w:rPr>
          <w:rFonts w:ascii="Times New Roman" w:eastAsia="Cambria" w:hAnsi="Times New Roman" w:cs="Times New Roman"/>
        </w:rPr>
        <w:t>. Multiple models of reward system development highlight dramatic changes in this system during adolescence</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cjKYCJhH","properties":{"formattedCitation":"\\super 37\\uc0\\u8211{}40,44,57\\uc0\\u8211{}59\\nosupersub{}","plainCitation":"37–40,44,57–59","noteIndex":0},"citationItems":[{"id":1309,"uris":["http://zotero.org/users/5829423/items/WWELZLIB"],"uri":["http://zotero.org/users/5829423/items/WWELZLIB"],"itemData":{"id":1309,"type":"article-journal","container-title":"Journal of Child Psychology and Psychiatry","ISSN":"1469-7610","issue":"1","page":"3-15","title":"Research Review: Altered reward function in adolescent depression: what, when and how?","volume":"53","author":[{"family":"Forbes","given":"E. E."},{"family":"Dahl","given":"Ronald E."}],"issued":{"date-parts":[["2012"]]}}},{"id":1198,"uris":["http://zotero.org/users/5829423/items/U4F3MWPA"],"uri":["http://zotero.org/users/5829423/items/U4F3MWPA"],"itemData":{"id":1198,"type":"article-journal","abstract":"Adolescent development is accompanied by the emergence of a population-wide increase in vulnerability to depression that is maintained through adulthood. We provide a model for understanding how this vulnerability to depression arises, and why depression is so often precipitated by social rejection or loss of status during this phase. There is substantial remodeling and maturation of the dopaminergic reward system and the prefrontal cortex during adolescence, that coincides with the adolescent entering the complex world of adult peer and romantic relationships, where the rewards that can be obtained (feelings such as belonging, romantic love, status and agency) are abstract and temporally distant from the proximal context. Development of the prefrontal cortex makes it possible to pursue such complex and distal rewards, which are, however, tenuous and more readily frustrated than more immediate rewards. We hypothesize that when these distant rewards are frustrated they suppress the reward system, and that when such suppression is extensive and occurs for long enough, the clinical picture that results is one of depression. (PsycINFO Database Record (c) 2009 APA, all rights reserved) (journal abstract).","container-title":"Neuroscience &amp; Biobehavioral Reviews","issue":"1","page":"1-19","title":"The emergence of depression in adolescence: Development of the prefrontal cortex and the representation of reward","volume":"32","author":[{"family":"Davey","given":"C. G."},{"family":"Yucel","given":"Murat"},{"family":"Allen","given":"Nicholas B."}],"issued":{"date-parts":[["2008"]]}}},{"id":444,"uris":["http://zotero.org/users/5829423/items/9TDKSWQY"],"uri":["http://zotero.org/users/5829423/items/9TDKSWQY"],"itemData":{"id":444,"type":"article-journal","container-title":"Brain and cognition","ISSN":"0278-2626","page":"104-111","title":"The triadic model perspective for the study of adolescent motivated behavior","volume":"89","author":[{"family":"Ernst","given":"Monique"}],"issued":{"date-parts":[["2014"]]}}},{"id":292,"uris":["http://zotero.org/users/5829423/items/2BWYQHWW"],"uri":["http://zotero.org/users/5829423/items/2BWYQHWW"],"itemData":{"id":292,"type":"article-journal","container-title":"Psychological medicine","ISSN":"1469-8978","issue":"02","page":"163-174","title":"The social re-orientation of adolescence: a neuroscience perspective on the process and its relation to psychopathology","volume":"35","author":[{"family":"Nelson","given":"Eric E."},{"family":"Leibenluft","given":"Ellen"},{"family":"McClure","given":"Erin"},{"family":"Pine","given":"Daniel S."}],"issued":{"date-parts":[["2005"]]}}},{"id":1232,"uris":["http://zotero.org/users/5829423/items/473YLYH5"],"uri":["http://zotero.org/users/5829423/items/473YLYH5"],"itemData":{"id":1232,"type":"article-journal","container-title":"Annals of the New York Academy of Sciences","ISSN":"1749-6632","issue":"1","page":"1-22","title":"Adolescent brain development: a period of vulnerabilities and opportunities. Keynote address","volume":"1021","author":[{"family":"Dahl","given":"R. E."}],"issued":{"date-parts":[["2004"]]}}},{"id":223,"uris":["http://zotero.org/users/5829423/items/KT2IGXMQ"],"uri":["http://zotero.org/users/5829423/items/KT2IGXMQ"],"itemData":{"id":223,"type":"article-journal","container-title":"Journal of Clinical Child &amp; Adolescent Psychology","ISSN":"1537-4416","issue":"5","page":"681-705","title":"Future Research Directions in the Positive Valence Systems: Measurement, Development, and Implications for Youth Unipolar Depression","volume":"45","author":[{"family":"Olino","given":"T. M."}],"issued":{"date-parts":[["2016"]]}}},{"id":1265,"uris":["http://zotero.org/users/5829423/items/CBLQLWTL"],"uri":["http://zotero.org/users/5829423/items/CBLQLWTL"],"itemData":{"id":1265,"type":"article-journal","container-title":"Nature reviews neuroscience","ISSN":"1471-003X","issue":"9","page":"636-650","title":"Understanding adolescence as a period of social–affective engagement and goal flexibility","volume":"13","author":[{"family":"Crone","given":"Eveline A."},{"family":"Dahl","given":"Ronald E."}],"issued":{"date-parts":[["2012"]]}}},{"id":7939,"uris":["http://zotero.org/groups/2846094/items/3DLZB7WE"],"uri":["http://zotero.org/groups/2846094/items/3DLZB7WE"],"itemData":{"id":7939,"type":"article-journal","container-title":"Child Development","DOI":"10.1111/j.1467-8624.2007.01066.x","ISSN":"0009-3920, 1467-8624","issue":"4","journalAbbreviation":"Child Development","language":"en","page":"1288-1301","source":"DOI.org (Crossref)","title":"Development of Decision Making in School-Aged Children and Adolescents: Evidence From Heart Rate and Skin Conductance Analysis","title-short":"Development of Decision Making in School-Aged Children and Adolescents","volume":"78","author":[{"family":"Crone","given":"Eveline A."},{"family":"Molen","given":"Maurits W.","non-dropping-particle":"van der"}],"issued":{"date-parts":[["2007",7]]}}}],"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37–40,44,57–59</w:t>
      </w:r>
      <w:r w:rsidRPr="00CE0E3B">
        <w:rPr>
          <w:rFonts w:ascii="Times New Roman" w:eastAsia="Cambria" w:hAnsi="Times New Roman" w:cs="Times New Roman"/>
        </w:rPr>
        <w:fldChar w:fldCharType="end"/>
      </w:r>
      <w:r w:rsidRPr="00CE0E3B">
        <w:rPr>
          <w:rFonts w:ascii="Times New Roman" w:eastAsia="Cambria" w:hAnsi="Times New Roman" w:cs="Times New Roman"/>
        </w:rPr>
        <w:t>. Generative models permit examination of changes in more specific processes than summary behavioral performance metrics. Moreover, individual differences in trajectories of development are important for identifying those at greatest risk for psychopathology</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bVW2c8Sy","properties":{"formattedCitation":"\\super 57,69\\nosupersub{}","plainCitation":"57,69","noteIndex":0},"citationItems":[{"id":223,"uris":["http://zotero.org/users/5829423/items/KT2IGXMQ"],"uri":["http://zotero.org/users/5829423/items/KT2IGXMQ"],"itemData":{"id":223,"type":"article-journal","container-title":"Journal of Clinical Child &amp; Adolescent Psychology","ISSN":"1537-4416","issue":"5","page":"681-705","title":"Future Research Directions in the Positive Valence Systems: Measurement, Development, and Implications for Youth Unipolar Depression","volume":"45","author":[{"family":"Olino","given":"T. M."}],"issued":{"date-parts":[["2016"]]}}},{"id":211,"uris":["http://zotero.org/users/5829423/items/MUPTC6XL"],"uri":["http://zotero.org/users/5829423/items/MUPTC6XL"],"itemData":{"id":211,"type":"article-journal","abstract":"Background: Although low positive affect (PA) and high negative affect (NA) have been posited to predispose to depressive disorders, little is known about the developmental trajectories of these affects in children at familial risk for mood disorders. Methods: We examined 202 offspring of mothers who had a history of juvenile-onset unipolar depressive disorder (n = 60) or no history of major psychopathology (n = 80). Offspring participated in up to seven annual, structured laboratory tasks that were designed to elicit PA and NA. Results: Growth curve analyses revealed that PA increased linearly and similarly for all children from late infancy through age 9. However, there also were individual differences in early PA. Relative to control peers, offspring of mothers with lifetime unipolar depression had consistently lower levels of PA, and this association remained significant even when controlling for current maternal depression and maternal affect displays. Growth curve analyses also revealed a significant linear decrease in NA in children across time; however, there was no significant inter-individual variation either in early NA or rate of change in NA. Conclusion: Attenuated PA (rather than excessive NA) may be an early vulnerability factor for eventual unipolar depressive disorder in at-risk children and may represent one pathway through which depression is transmitted.","container-title":"Journal of Child Psychology and Psychiatry","DOI":"10.1111/j.1469-7610.2010.02331.x","ISSN":"1469-7610","issue":"7","page":"792-799","title":"Developmental trajectories of positive and negative affect in children at high and low familial risk for depressive disorder","volume":"52","author":[{"family":"Olino","given":"T. M."},{"family":"Lopez-Duran","given":"Nestor L."},{"family":"Kovacs","given":"Maria"},{"family":"George","given":"Charles J."},{"family":"Gentzler","given":"Amy L."},{"family":"Shaw","given":"Daniel S."}],"issued":{"date-parts":[["2011"]]}}}],"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57,69</w:t>
      </w:r>
      <w:r w:rsidRPr="00CE0E3B">
        <w:rPr>
          <w:rFonts w:ascii="Times New Roman" w:eastAsia="Cambria" w:hAnsi="Times New Roman" w:cs="Times New Roman"/>
        </w:rPr>
        <w:fldChar w:fldCharType="end"/>
      </w:r>
      <w:r w:rsidRPr="00CE0E3B">
        <w:rPr>
          <w:rFonts w:ascii="Times New Roman" w:eastAsia="Cambria" w:hAnsi="Times New Roman" w:cs="Times New Roman"/>
        </w:rPr>
        <w:t>. Multiple studies show associations between markers of risk for depression, particularly family history of depression, and reward seeking and responsivity</w:t>
      </w:r>
      <w:r w:rsidRPr="00CE0E3B">
        <w:rPr>
          <w:rFonts w:ascii="Times New Roman" w:eastAsia="Cambria" w:hAnsi="Times New Roman" w:cs="Times New Roman"/>
        </w:rPr>
        <w:fldChar w:fldCharType="begin"/>
      </w:r>
      <w:r w:rsidRPr="00CE0E3B">
        <w:rPr>
          <w:rFonts w:ascii="Times New Roman" w:eastAsia="Cambria" w:hAnsi="Times New Roman" w:cs="Times New Roman"/>
        </w:rPr>
        <w:instrText xml:space="preserve"> ADDIN ZOTERO_ITEM CSL_CITATION {"citationID":"6NV09LEN","properties":{"formattedCitation":"\\super 55,69\\uc0\\u8211{}74\\nosupersub{}","plainCitation":"55,69–74","noteIndex":0},"citationItems":[{"id":9278,"uris":["http://zotero.org/users/5829423/items/8XP458UP"],"uri":["http://zotero.org/users/5829423/items/8XP458UP"],"itemData":{"id":9278,"type":"article-journal","abstract":"Impaired reward responsiveness, a construct of the RDoC positive valence systems (PVS), prospectively predicts depression onset and may therefore represent an important marker of risk. Neural structures implicated in reward processing undergo substantial change during adolescence, a period of heightened risk for depression, particularly for those with a family history of the disorder. However, it is not clear whether familial transmission of PVS functioning also changes across adolescence, nor whether a family history of depression influences normative development of the PVS. To address these questions, mothers and their adolescent daughters each completed a monetary reward guessing task while an electroencephalogram was recorded (N = 109 dyads). Daughters’ pubertal status significantly moderated the association between mothers’ and daughters’ reward processing in the delta frequency, such that there was a negative association for daughters in early puberty that shifted toward a positive association in later puberty. Furthermore, for never-depressed daughters without a maternal history of depression, more advanced pubertal development was associated with increased reward-related power in the delta frequency, whereas, for daughters with a maternal history of depression, more advanced pubertal development was associated with reduced power in the delta frequency. These data indicate that biomarkers of risk for psychopathology may differ as a function of both familial risk and developmental status. (PsycInfo Database Record (c) 2021 APA, all rights reserved)","archive_location":"2021-13964-001","container-title":"Journal of Abnormal Psychology","DOI":"10.1037/abn0000662","ISSN":"0021-843X","journalAbbreviation":"Journal of Abnormal Psychology","note":"publisher: American Psychological Association","source":"EBSCOhost","title":"Intergenerational transmission of depression risk: Mothers’ neural response to reward and history of depression are associated with daughters’ neural response to reward across adolescence","title-short":"Intergenerational transmission of depression risk","URL":"http://libproxy.temple.edu/login?url=https://search.ebscohost.com/login.aspx?direct=true&amp;db=pdh&amp;AN=2021-13964-001&amp;site=ehost-live&amp;scope=site","author":[{"family":"Ethridge","given":"Paige"},{"family":"Freeman","given":"Clara"},{"family":"Sandre","given":"Aislinn"},{"family":"Banica","given":"Iulia"},{"family":"Dirks","given":"Melanie A."},{"family":"Weinberg","given":"Anna"}],"accessed":{"date-parts":[["2021",9,28]]},"issued":{"date-parts":[["2021",2,4]]}}},{"id":211,"uris":["http://zotero.org/users/5829423/items/MUPTC6XL"],"uri":["http://zotero.org/users/5829423/items/MUPTC6XL"],"itemData":{"id":211,"type":"article-journal","abstract":"Background: Although low positive affect (PA) and high negative affect (NA) have been posited to predispose to depressive disorders, little is known about the developmental trajectories of these affects in children at familial risk for mood disorders. Methods: We examined 202 offspring of mothers who had a history of juvenile-onset unipolar depressive disorder (n = 60) or no history of major psychopathology (n = 80). Offspring participated in up to seven annual, structured laboratory tasks that were designed to elicit PA and NA. Results: Growth curve analyses revealed that PA increased linearly and similarly for all children from late infancy through age 9. However, there also were individual differences in early PA. Relative to control peers, offspring of mothers with lifetime unipolar depression had consistently lower levels of PA, and this association remained significant even when controlling for current maternal depression and maternal affect displays. Growth curve analyses also revealed a significant linear decrease in NA in children across time; however, there was no significant inter-individual variation either in early NA or rate of change in NA. Conclusion: Attenuated PA (rather than excessive NA) may be an early vulnerability factor for eventual unipolar depressive disorder in at-risk children and may represent one pathway through which depression is transmitted.","container-title":"Journal of Child Psychology and Psychiatry","DOI":"10.1111/j.1469-7610.2010.02331.x","ISSN":"1469-7610","issue":"7","page":"792-799","title":"Developmental trajectories of positive and negative affect in children at high and low familial risk for depressive disorder","volume":"52","author":[{"family":"Olino","given":"T. M."},{"family":"Lopez-Duran","given":"Nestor L."},{"family":"Kovacs","given":"Maria"},{"family":"George","given":"Charles J."},{"family":"Gentzler","given":"Amy L."},{"family":"Shaw","given":"Daniel S."}],"issued":{"date-parts":[["2011"]]}}},{"id":202,"uris":["http://zotero.org/users/5829423/items/DD6R2AHF"],"uri":["http://zotero.org/users/5829423/items/DD6R2AHF"],"itemData":{"id":202,"type":"article-journal","container-title":"Journal of Child and Adolescent Psychopharmacology","DOI":"10.1089/cap.2014.0165","page":"711-721","title":"Social reward in youth at-risk for depression: A preliminary investigation of subjective and neural differences","volume":"25","author":[{"family":"Olino","given":"T. M."},{"family":"Silk","given":"J. S."},{"family":"Osterritter","given":"C."},{"family":"Forbes","given":"E. E."}],"issued":{"date-parts":[["2015"]]}}},{"id":208,"uris":["http://zotero.org/users/5829423/items/4QPFGFUQ"],"uri":["http://zotero.org/users/5829423/items/4QPFGFUQ"],"itemData":{"id":208,"type":"article-journal","container-title":"Developmental Cognitive Neuroscience","ISSN":"1878-9293","page":"55-64","title":"Reduced reward anticipation in youth at high-risk for unipolar depression: A preliminary study","volume":"8","author":[{"family":"Olino","given":"T. M."},{"family":"McMakin","given":"Dana L."},{"family":"Morgan","given":"Judith K."},{"family":"Silk","given":"Jennifer S."},{"family":"Birmaher","given":"Boris"},{"family":"Axelson","given":"David A."},{"family":"Williamson","given":"Douglas E."},{"family":"Dahl","given":"Ronald E."},{"family":"Ryan","given":"Neal D."},{"family":"Forbes","given":"Erika E."}],"issued":{"date-parts":[["2014"]]}}},{"id":216,"uris":["http://zotero.org/users/5829423/items/WTB2J3I6"],"uri":["http://zotero.org/users/5829423/items/WTB2J3I6"],"itemData":{"id":216,"type":"article-journal","abstract":"Researchers and clinicians have long hypothesized that there are temperamental vulnerabilities to depressive disorders. Despite the fact that individual differences in temperament should be evident in early childhood, most studies have focused on older youth and adults. We hypothesized that if early childhood temperament is a risk factor for depressive disorders, it should be associated with better established risk markers, such parental depression. Hence, we examined the associations of laboratory-assessed positive emotionality (PE), negative emotionality (NE), and behavioral inhibition (BI) with semistructured interview-based diagnoses of parental depressive disorders in a community sample of 536 3-year old children. Children with higher levels of NE and BI had higher probabilities of having a depressed parent. However, both main effects were qualified by interactions with child PE. At high and moderate (but not low) levels of child PE, greater NE and BI were associated with higher rates of parental depression. Conversely, at low (but not high and moderate) levels of child NE, low PE was associated with higher rates of parental depression. Child temperament was not associated with parental anxiety and substance use disorders. These findings indicate that laboratory-assessed temperament in young children is associated with parental depressive disorders; however, the relations are complex, and it is important to consider interactions between temperament dimensions rather than focusing exclusively on main effects.","container-title":"Journal of Abnormal Psychology","DOI":"10.1037/a0020112","ISSN":"1939-1846","issue":"3","note":"PMCID: PMC2989334","page":"468-478","title":"Temperamental emotionality in preschool-aged children and depressive disorders in parents: Associations in a large community sample","volume":"119","author":[{"family":"Olino","given":"T. M."},{"family":"Klein","given":"D. N."},{"family":"Dyson","given":"M. W."},{"family":"Rose","given":"S. A."},{"family":"Durbin","given":"C. E."}],"issued":{"date-parts":[["2010",8]]}}},{"id":3221,"uris":["http://zotero.org/users/5829423/items/792QNXNI"],"uri":["http://zotero.org/users/5829423/items/792QNXNI"],"itemData":{"id":3221,"type":"article-journal","container-title":"Journal of Abnormal Psychology","issue":"1","page":"28-37","title":"Temperamental emotionality in preschoolers and parental mood disorders","volume":"114","author":[{"family":"Durbin","given":"C. E."},{"family":"Klein","given":"D. N."},{"family":"Hayden","given":"Elizabeth P."},{"family":"Buckley","given":"M. E."},{"family":"Moerk","given":"K. C."}],"issued":{"date-parts":[["2005"]]}}},{"id":1657,"uris":["http://zotero.org/users/5829423/items/ZSDENEQV"],"uri":["http://zotero.org/users/5829423/items/ZSDENEQV"],"itemData":{"id":1657,"type":"article-journal","container-title":"Archives of general psychiatry","page":"380-387","title":"Neural processing of reward and loss in girls at risk for major depression","volume":"67","author":[{"family":"Gotlib","given":"Ian H."},{"family":"Hamilton","given":"J. P."},{"family":"Cooney","given":"R. E."},{"family":"Singh","given":"M. K."},{"family":"Henry","given":"M. L."},{"family":"Joormann","given":"Jutta"}],"issued":{"date-parts":[["2010"]]}}}],"schema":"https://github.com/citation-style-language/schema/raw/master/csl-citation.json"} </w:instrText>
      </w:r>
      <w:r w:rsidRPr="00CE0E3B">
        <w:rPr>
          <w:rFonts w:ascii="Times New Roman" w:eastAsia="Cambria" w:hAnsi="Times New Roman" w:cs="Times New Roman"/>
        </w:rPr>
        <w:fldChar w:fldCharType="separate"/>
      </w:r>
      <w:r w:rsidRPr="00CE0E3B">
        <w:rPr>
          <w:rFonts w:ascii="Times New Roman" w:hAnsi="Times New Roman" w:cs="Times New Roman"/>
          <w:vertAlign w:val="superscript"/>
        </w:rPr>
        <w:t>55,69–74</w:t>
      </w:r>
      <w:r w:rsidRPr="00CE0E3B">
        <w:rPr>
          <w:rFonts w:ascii="Times New Roman" w:eastAsia="Cambria" w:hAnsi="Times New Roman" w:cs="Times New Roman"/>
        </w:rPr>
        <w:fldChar w:fldCharType="end"/>
      </w:r>
      <w:r w:rsidRPr="00CE0E3B">
        <w:rPr>
          <w:rFonts w:ascii="Times New Roman" w:eastAsia="Cambria" w:hAnsi="Times New Roman" w:cs="Times New Roman"/>
        </w:rPr>
        <w:t xml:space="preserve">; however little is known about specific mechanisms conferring risk. Further, </w:t>
      </w:r>
      <w:r w:rsidRPr="00CE0E3B">
        <w:rPr>
          <w:rFonts w:ascii="Times New Roman" w:eastAsia="Cambria" w:hAnsi="Times New Roman" w:cs="Times New Roman"/>
          <w:b/>
        </w:rPr>
        <w:t>most of these investigations have examined only cross-sectional associations, leaving critical questions about true longitudinal change of specific RL processes leading to psychopathology.</w:t>
      </w:r>
      <w:r w:rsidRPr="00CE0E3B">
        <w:rPr>
          <w:rFonts w:ascii="Times New Roman" w:eastAsia="Cambria" w:hAnsi="Times New Roman" w:cs="Times New Roman"/>
        </w:rPr>
        <w:t xml:space="preserve"> </w:t>
      </w:r>
    </w:p>
    <w:p w14:paraId="3FDD703F" w14:textId="77777777" w:rsidR="00C917D7" w:rsidRPr="00CE0E3B" w:rsidRDefault="00C917D7" w:rsidP="00C917D7">
      <w:pPr>
        <w:pStyle w:val="BodyText"/>
        <w:widowControl w:val="0"/>
        <w:numPr>
          <w:ilvl w:val="0"/>
          <w:numId w:val="20"/>
        </w:numPr>
        <w:spacing w:after="0"/>
        <w:rPr>
          <w:rFonts w:ascii="Times New Roman" w:hAnsi="Times New Roman" w:cs="Times New Roman"/>
        </w:rPr>
      </w:pPr>
      <w:r w:rsidRPr="00CE0E3B">
        <w:rPr>
          <w:rFonts w:ascii="Times New Roman" w:hAnsi="Times New Roman" w:cs="Times New Roman"/>
          <w:b/>
        </w:rPr>
        <w:t>Innovation</w:t>
      </w:r>
    </w:p>
    <w:p w14:paraId="2D280524" w14:textId="77777777" w:rsidR="00C917D7" w:rsidRPr="00CE0E3B" w:rsidRDefault="00C917D7" w:rsidP="00C917D7">
      <w:pPr>
        <w:pStyle w:val="BodyText"/>
        <w:widowControl w:val="0"/>
        <w:spacing w:after="0"/>
        <w:ind w:firstLine="360"/>
        <w:rPr>
          <w:rFonts w:ascii="Times New Roman" w:hAnsi="Times New Roman" w:cs="Times New Roman"/>
        </w:rPr>
      </w:pPr>
      <w:r w:rsidRPr="00CE0E3B">
        <w:rPr>
          <w:rFonts w:ascii="Times New Roman" w:hAnsi="Times New Roman" w:cs="Times New Roman"/>
        </w:rPr>
        <w:t xml:space="preserve">This work has important implications for and advances the field in several </w:t>
      </w:r>
      <w:proofErr w:type="gramStart"/>
      <w:r w:rsidRPr="00CE0E3B">
        <w:rPr>
          <w:rFonts w:ascii="Times New Roman" w:hAnsi="Times New Roman" w:cs="Times New Roman"/>
        </w:rPr>
        <w:t>key ways</w:t>
      </w:r>
      <w:proofErr w:type="gramEnd"/>
      <w:r w:rsidRPr="00CE0E3B">
        <w:rPr>
          <w:rFonts w:ascii="Times New Roman" w:hAnsi="Times New Roman" w:cs="Times New Roman"/>
        </w:rPr>
        <w:t>. First, although there are a number of studies examining generative modeling in youth sample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EHqpKm8S","properties":{"formattedCitation":"\\super 41,68,75\\uc0\\u8211{}77\\nosupersub{}","plainCitation":"41,68,75–77","noteIndex":0},"citationItems":[{"id":9072,"uris":["http://zotero.org/users/5829423/items/9BPJI699"],"uri":["http://zotero.org/users/5829423/items/9BPJI699"],"itemData":{"id":9072,"type":"article-journal","abstract":"The past decade has seen the emergence of the use of reinforcement learning models to study developmental change in value-based learning. It is unclear, however, whether these computational modeling studies, which have employed a wide variety of tasks and model variants, have reached convergent conclusions. In this review, we examine whether the tuning of model parameters that govern different aspects of learning and decision-making processes vary consistently as a function of age, and what neurocognitive developmental changes may account for differences in these parameter estimates across development. We explore whether patterns of developmental change in these estimates are better described by differences in the extent to which individuals adapt their learning processes to the statistics of different environments, or by more static learning biases that emerge across varied contexts. We focus specifically on learning rates and inverse temperature parameter estimates, and find evidence that from childhood to adulthood, individuals become better at optimally weighting recent outcomes during learning across diverse contexts and less exploratory in their value-based decision-making. We provide recommendations for how these two possibilities — and potential alternative accounts — can be tested more directly to build a cohesive body of research that yields greater insight into the development of core learning processes.","container-title":"Developmental Cognitive Neuroscience","DOI":"10.1016/j.dcn.2019.100733","ISSN":"1878-9293","journalAbbreviation":"Developmental Cognitive Neuroscience","language":"en","page":"100733","source":"ScienceDirect","title":"Reinforcement learning across development: What insights can we draw from a decade of research?","title-short":"Reinforcement learning across development","volume":"40","author":[{"family":"Nussenbaum","given":"Kate"},{"family":"Hartley","given":"Catherine A."}],"issued":{"date-parts":[["2019",12,1]]}}},{"id":9051,"uris":["http://zotero.org/users/5829423/items/KLUU6DCT"],"uri":["http://zotero.org/users/5829423/items/KLUU6DCT"],"itemData":{"id":9051,"type":"article-journal","abstract":"Background\nA parental history of major depressive disorder (MDD) is an established risk factor for MDD in youth, and clarifying the mechanisms related to familial risk transmission is critical. Aberrant reward processing is a promising biomarker of MDD risk; accordingly, the aim of this study was to test behavioral measures of reward responsiveness and underlying frontostriatal resting activity in healthy adolescents both with (high-risk) and without (low-risk) a maternal history of MDD.\nMethods\nLow-risk and high-risk 12- to 14-year-old adolescents completed a probabilistic reward task (n = 74 low-risk, n = 27 high-risk) and a resting-state functional magnetic resonance imaging scan (n = 61 low-risk, n = 25 high-risk). Group differences in response bias toward reward and resting ventral striatal and medial prefrontal cortex (mPFC) fractional amplitude of low-frequency fluctuations (fALFFs) were examined. Computational modeling was applied to dissociate reward sensitivity from learning rate.\nResults\nHigh-risk adolescents showed a blunted response bias compared with low-risk adolescents. Computational modeling analyses revealed that relative to low-risk adolescents, high-risk adolescents exhibited reduced reward sensitivity but similar learning rate. Although there were no group differences in ventral striatal and mPFC fALFFs, groups differed in their relationships between mPFC fALFFs and response bias. Specifically, among high-risk adolescents, higher mPFC fALFFs correlated with a blunted response bias, whereas there was no fALFFs–response bias relationship among low-risk youths.\nConclusions\nHigh-risk adolescents exhibit reward functioning impairments, which are associated with mPFC fALFFs. The blunted response bias–mPFC fALFFs association may reflect an excessive mPFC-mediated suppression of reward-driven behavior, which may potentiate MDD risk.","container-title":"Biological Psychiatry: Cognitive Neuroscience and Neuroimaging","DOI":"10.1016/j.bpsc.2020.08.016","ISSN":"2451-9022","issue":"3","journalAbbreviation":"Biological Psychiatry: Cognitive Neuroscience and Neuroimaging","language":"en","page":"270-279","source":"ScienceDirect","title":"Reward Functioning Abnormalities in Adolescents at High Familial Risk for Depressive Disorders","volume":"6","author":[{"family":"Belleau","given":"Emily L."},{"family":"Kremens","given":"Rebecca"},{"family":"Ang","given":"Yuen-Siang"},{"family":"Pisoni","given":"Angela"},{"family":"Bondy","given":"Erin"},{"family":"Durham","given":"Katherine"},{"family":"Auerbach","given":"Randy P."},{"family":"Pizzagalli","given":"Diego A."}],"issued":{"date-parts":[["2021",3,1]]}}},{"id":9130,"uris":["http://zotero.org/groups/2846094/items/2N8K7BIY"],"uri":["http://zotero.org/groups/2846094/items/2N8K7BIY"],"itemData":{"id":9130,"type":"article-journal","container-title":"Trends in Cognitive Sciences","DOI":"10.1016/j.tics.2018.05.003","ISSN":"13646613","issue":"8","journalAbbreviation":"Trends in Cognitive Sciences","language":"en","page":"725-736","source":"DOI.org (Crossref)","title":"Adolescent Development of Value-Guided Goal Pursuit","volume":"22","author":[{"family":"Davidow","given":"Juliet Y."},{"family":"Insel","given":"Catherine"},{"family":"Somerville","given":"Leah H."}],"issued":{"date-parts":[["2018",8]]}}},{"id":9131,"uris":["http://zotero.org/groups/2846094/items/9BNFC3BR"],"uri":["http://zotero.org/groups/2846094/items/9BNFC3BR"],"itemData":{"id":9131,"type":"article-journal","abstract":"Adolescence is associated with quickly changing environmental demands which require excellent adaptive skills and high cognitive ﬂexibility. Feedback-guided adaptive learning and cognitive ﬂexibility are driven by reward prediction error (RPE) signals, which indicate the accuracy of expectations and can be estimated using computational models. Despite the importance of cognitive ﬂexibility during adolescence, only little is known about how RPE processing in cognitive ﬂexibility deviates between adolescence and adulthood.","container-title":"NeuroImage","DOI":"10.1016/j.neuroimage.2014.09.018","ISSN":"10538119","journalAbbreviation":"NeuroImage","language":"en","page":"347-354","source":"DOI.org (Crossref)","title":"Cognitive flexibility in adolescence: Neural and behavioral mechanisms of reward prediction error processing in adaptive decision making during development","title-short":"Cognitive flexibility in adolescence","volume":"104","author":[{"family":"Hauser","given":"Tobias U."},{"family":"Iannaccone","given":"Reto"},{"family":"Walitza","given":"Susanne"},{"family":"Brandeis","given":"Daniel"},{"family":"Brem","given":"Silvia"}],"issued":{"date-parts":[["2015",1]]}}},{"id":9136,"uris":["http://zotero.org/groups/2846094/items/47FJSNNU"],"uri":["http://zotero.org/groups/2846094/items/47FJSNNU"],"itemData":{"id":9136,"type":"article-journal","container-title":"PLOS Computational Biology","language":"en","page":"25","source":"Zotero","title":"The Computational Development of Reinforcement Learning during Adolescence","author":[{"family":"Palminteri","given":"Stefano"},{"family":"Kilford","given":"Emma J"},{"family":"Coricelli","given":"Giorgio"},{"family":"Blakemore","given":"Sarah-Jayne"}],"issued":{"date-parts":[["2016"]]}}}],"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41,68,75–77</w:t>
      </w:r>
      <w:r w:rsidRPr="00CE0E3B">
        <w:rPr>
          <w:rFonts w:ascii="Times New Roman" w:hAnsi="Times New Roman" w:cs="Times New Roman"/>
        </w:rPr>
        <w:fldChar w:fldCharType="end"/>
      </w:r>
      <w:r w:rsidRPr="00CE0E3B">
        <w:rPr>
          <w:rFonts w:ascii="Times New Roman" w:hAnsi="Times New Roman" w:cs="Times New Roman"/>
        </w:rPr>
        <w:t xml:space="preserve">, </w:t>
      </w:r>
      <w:r w:rsidRPr="00CE0E3B">
        <w:rPr>
          <w:rFonts w:ascii="Times New Roman" w:hAnsi="Times New Roman" w:cs="Times New Roman"/>
          <w:b/>
        </w:rPr>
        <w:t>few studies examine development longitudinally</w:t>
      </w:r>
      <w:r w:rsidRPr="00CE0E3B">
        <w:rPr>
          <w:rFonts w:ascii="Times New Roman" w:hAnsi="Times New Roman" w:cs="Times New Roman"/>
        </w:rPr>
        <w:t xml:space="preserve">. Thus, developmental inferences are drawn from weak study designs comparing children, adolescents, and adults, rather than </w:t>
      </w:r>
      <w:r w:rsidRPr="00CE0E3B">
        <w:rPr>
          <w:rFonts w:ascii="Times New Roman" w:hAnsi="Times New Roman" w:cs="Times New Roman"/>
          <w:b/>
        </w:rPr>
        <w:t>examining true within-person change</w:t>
      </w:r>
      <w:r w:rsidRPr="00CE0E3B">
        <w:rPr>
          <w:rFonts w:ascii="Times New Roman" w:hAnsi="Times New Roman" w:cs="Times New Roman"/>
        </w:rPr>
        <w:t xml:space="preserve">. Second, this work </w:t>
      </w:r>
      <w:proofErr w:type="gramStart"/>
      <w:r w:rsidRPr="00CE0E3B">
        <w:rPr>
          <w:rFonts w:ascii="Times New Roman" w:hAnsi="Times New Roman" w:cs="Times New Roman"/>
        </w:rPr>
        <w:t>can</w:t>
      </w:r>
      <w:proofErr w:type="gramEnd"/>
      <w:r w:rsidRPr="00CE0E3B">
        <w:rPr>
          <w:rFonts w:ascii="Times New Roman" w:hAnsi="Times New Roman" w:cs="Times New Roman"/>
        </w:rPr>
        <w:t xml:space="preserve"> have profound implications for the future use of the IGT. </w:t>
      </w:r>
      <w:proofErr w:type="gramStart"/>
      <w:r w:rsidRPr="00CE0E3B">
        <w:rPr>
          <w:rFonts w:ascii="Times New Roman" w:hAnsi="Times New Roman" w:cs="Times New Roman"/>
        </w:rPr>
        <w:t xml:space="preserve">By </w:t>
      </w:r>
      <w:r w:rsidRPr="00CE0E3B">
        <w:rPr>
          <w:rFonts w:ascii="Times New Roman" w:hAnsi="Times New Roman" w:cs="Times New Roman"/>
          <w:b/>
        </w:rPr>
        <w:t xml:space="preserve">improving the task design </w:t>
      </w:r>
      <w:r w:rsidRPr="00CE0E3B">
        <w:rPr>
          <w:rFonts w:ascii="Times New Roman" w:hAnsi="Times New Roman" w:cs="Times New Roman"/>
          <w:b/>
          <w:i/>
        </w:rPr>
        <w:t xml:space="preserve">and </w:t>
      </w:r>
      <w:r w:rsidRPr="00CE0E3B">
        <w:rPr>
          <w:rFonts w:ascii="Times New Roman" w:hAnsi="Times New Roman" w:cs="Times New Roman"/>
          <w:b/>
        </w:rPr>
        <w:t>analytic methods</w:t>
      </w:r>
      <w:r w:rsidRPr="00CE0E3B">
        <w:rPr>
          <w:rFonts w:ascii="Times New Roman" w:hAnsi="Times New Roman" w:cs="Times New Roman"/>
        </w:rPr>
        <w:t>, there</w:t>
      </w:r>
      <w:proofErr w:type="gramEnd"/>
      <w:r w:rsidRPr="00CE0E3B">
        <w:rPr>
          <w:rFonts w:ascii="Times New Roman" w:hAnsi="Times New Roman" w:cs="Times New Roman"/>
        </w:rPr>
        <w:t xml:space="preserve"> is a high likelihood that </w:t>
      </w:r>
      <w:r w:rsidRPr="00CE0E3B">
        <w:rPr>
          <w:rFonts w:ascii="Times New Roman" w:hAnsi="Times New Roman" w:cs="Times New Roman"/>
          <w:b/>
        </w:rPr>
        <w:t>the parameters estimated will have greater reliability and validity</w:t>
      </w:r>
      <w:r w:rsidRPr="00CE0E3B">
        <w:rPr>
          <w:rFonts w:ascii="Times New Roman" w:hAnsi="Times New Roman" w:cs="Times New Roman"/>
        </w:rPr>
        <w:t xml:space="preserve">. Third, given the extensive amount of additional data from the parent studies, </w:t>
      </w:r>
      <w:r w:rsidRPr="00CE0E3B">
        <w:rPr>
          <w:rFonts w:ascii="Times New Roman" w:hAnsi="Times New Roman" w:cs="Times New Roman"/>
          <w:b/>
        </w:rPr>
        <w:t>there are a wide array of theoretically meaningful, novel, critical covariates to examine</w:t>
      </w:r>
      <w:r w:rsidRPr="00CE0E3B">
        <w:rPr>
          <w:rFonts w:ascii="Times New Roman" w:hAnsi="Times New Roman" w:cs="Times New Roman"/>
        </w:rPr>
        <w:t xml:space="preserve">, including dimensions of individual differences in reward and threat sensitivity in both youth and adults, reward-related brain function, and associations between parents and offspring on performance-based parameters. </w:t>
      </w:r>
    </w:p>
    <w:p w14:paraId="735A1143" w14:textId="77777777" w:rsidR="00C917D7" w:rsidRPr="00CE0E3B" w:rsidRDefault="00C917D7" w:rsidP="00C917D7">
      <w:pPr>
        <w:pStyle w:val="BodyText"/>
        <w:widowControl w:val="0"/>
        <w:numPr>
          <w:ilvl w:val="0"/>
          <w:numId w:val="20"/>
        </w:numPr>
        <w:spacing w:after="0"/>
        <w:rPr>
          <w:rFonts w:ascii="Times New Roman" w:hAnsi="Times New Roman" w:cs="Times New Roman"/>
        </w:rPr>
      </w:pPr>
      <w:r w:rsidRPr="00CE0E3B">
        <w:rPr>
          <w:rFonts w:ascii="Times New Roman" w:hAnsi="Times New Roman" w:cs="Times New Roman"/>
          <w:b/>
        </w:rPr>
        <w:t>Approach</w:t>
      </w:r>
    </w:p>
    <w:p w14:paraId="615539B7" w14:textId="77777777" w:rsidR="00C917D7" w:rsidRPr="00CE0E3B" w:rsidRDefault="00C917D7" w:rsidP="00C917D7">
      <w:pPr>
        <w:pStyle w:val="BodyText"/>
        <w:widowControl w:val="0"/>
        <w:spacing w:after="0"/>
        <w:rPr>
          <w:rFonts w:ascii="Times New Roman" w:hAnsi="Times New Roman" w:cs="Times New Roman"/>
          <w:noProof/>
        </w:rPr>
      </w:pPr>
      <w:r w:rsidRPr="00CE0E3B">
        <w:rPr>
          <w:rFonts w:ascii="Times New Roman" w:hAnsi="Times New Roman" w:cs="Times New Roman"/>
          <w:b/>
        </w:rPr>
        <w:t xml:space="preserve">C.1 Preliminary Data. </w:t>
      </w:r>
      <w:r w:rsidRPr="00CE0E3B">
        <w:rPr>
          <w:rFonts w:ascii="Times New Roman" w:hAnsi="Times New Roman" w:cs="Times New Roman"/>
        </w:rPr>
        <w:t>Preliminary data demonstrate proof-of-concept and feasibility of the study, as well as</w:t>
      </w:r>
      <w:r w:rsidRPr="00CE0E3B">
        <w:rPr>
          <w:rFonts w:ascii="Times New Roman" w:hAnsi="Times New Roman" w:cs="Times New Roman"/>
          <w:noProof/>
        </w:rPr>
        <w:t xml:space="preserve"> shortcomings of the typically used IGT scoring. </w:t>
      </w:r>
    </w:p>
    <w:p w14:paraId="1D93FD6B" w14:textId="77777777" w:rsidR="00C917D7" w:rsidRPr="00CE0E3B" w:rsidRDefault="00C917D7" w:rsidP="00C917D7">
      <w:pPr>
        <w:widowControl w:val="0"/>
        <w:rPr>
          <w:b/>
        </w:rPr>
      </w:pPr>
      <w:r w:rsidRPr="00CE0E3B">
        <w:rPr>
          <w:b/>
        </w:rPr>
        <w:t>C.1.1 Initial Application of Generative Models to the Original IGT</w:t>
      </w:r>
    </w:p>
    <w:p w14:paraId="516DC6D7" w14:textId="77777777" w:rsidR="00C917D7" w:rsidRPr="00CE0E3B" w:rsidRDefault="00C917D7" w:rsidP="00C917D7">
      <w:pPr>
        <w:widowControl w:val="0"/>
        <w:rPr>
          <w:rFonts w:eastAsia="Cambria"/>
          <w:iCs/>
        </w:rPr>
      </w:pPr>
      <w:r w:rsidRPr="00CE0E3B">
        <w:tab/>
        <w:t>We have conducted an initial analysis on a study of undergraduate students (</w:t>
      </w:r>
      <w:r w:rsidRPr="00CE0E3B">
        <w:rPr>
          <w:i/>
        </w:rPr>
        <w:t xml:space="preserve">n </w:t>
      </w:r>
      <w:r w:rsidRPr="00CE0E3B">
        <w:t>= 50) who completed the original IGT on two occasions separated by one month. In addition to standard scoring, two modeling approaches were employed. First, the five parameter ORL model was estimated for each administration and parameter estimates were extracted (with their posterior distributions) and test-retest correlations were estimated on the posterior means (two-step approach). Second, the five parameter ORL model was estimated using a full generative model that included both assessments simultaneously, as well as estimations of group-level effects, within a single hierarchical model. Test-retest correlation for the standard IGT scoring was moderate (r = .37, p &lt; .05). The test-retest correlations for the two-step approach showed moderate reliability (</w:t>
      </w:r>
      <w:r w:rsidRPr="00CE0E3B">
        <w:rPr>
          <w:rFonts w:eastAsia="Cambria"/>
          <w:bCs/>
          <w:iCs/>
        </w:rPr>
        <w:t>reward learning</w:t>
      </w:r>
      <w:r w:rsidRPr="00CE0E3B">
        <w:rPr>
          <w:rFonts w:eastAsia="Cambria"/>
          <w:bCs/>
        </w:rPr>
        <w:t xml:space="preserve"> rate </w:t>
      </w:r>
      <w:r w:rsidRPr="00CE0E3B">
        <w:rPr>
          <w:rFonts w:eastAsia="Cambria"/>
          <w:bCs/>
          <w:i/>
          <w:iCs/>
        </w:rPr>
        <w:t>r</w:t>
      </w:r>
      <w:r w:rsidRPr="00CE0E3B">
        <w:rPr>
          <w:rFonts w:eastAsia="Cambria"/>
          <w:bCs/>
          <w:iCs/>
        </w:rPr>
        <w:t xml:space="preserve"> </w:t>
      </w:r>
      <w:r w:rsidRPr="00CE0E3B">
        <w:rPr>
          <w:rFonts w:eastAsia="Cambria"/>
          <w:bCs/>
        </w:rPr>
        <w:t xml:space="preserve">= .40; </w:t>
      </w:r>
      <w:r w:rsidRPr="00CE0E3B">
        <w:rPr>
          <w:rFonts w:eastAsia="Cambria"/>
          <w:bCs/>
          <w:iCs/>
        </w:rPr>
        <w:t>punishment learning</w:t>
      </w:r>
      <w:r w:rsidRPr="00CE0E3B">
        <w:rPr>
          <w:rFonts w:eastAsia="Cambria"/>
          <w:bCs/>
        </w:rPr>
        <w:t xml:space="preserve"> rate </w:t>
      </w:r>
      <w:r w:rsidRPr="00CE0E3B">
        <w:rPr>
          <w:rFonts w:eastAsia="Cambria"/>
          <w:bCs/>
          <w:i/>
          <w:iCs/>
        </w:rPr>
        <w:t>r</w:t>
      </w:r>
      <w:r w:rsidRPr="00CE0E3B">
        <w:rPr>
          <w:rFonts w:eastAsia="Cambria"/>
          <w:bCs/>
          <w:iCs/>
        </w:rPr>
        <w:t xml:space="preserve"> </w:t>
      </w:r>
      <w:r w:rsidRPr="00CE0E3B">
        <w:rPr>
          <w:rFonts w:eastAsia="Cambria"/>
          <w:bCs/>
        </w:rPr>
        <w:t xml:space="preserve">= .46; </w:t>
      </w:r>
      <w:r w:rsidRPr="00CE0E3B">
        <w:rPr>
          <w:rFonts w:eastAsia="Cambria"/>
          <w:bCs/>
          <w:iCs/>
        </w:rPr>
        <w:t>memory decay</w:t>
      </w:r>
      <w:r w:rsidRPr="00CE0E3B">
        <w:rPr>
          <w:rFonts w:eastAsia="Cambria"/>
          <w:bCs/>
        </w:rPr>
        <w:t xml:space="preserve"> </w:t>
      </w:r>
      <w:r w:rsidRPr="00CE0E3B">
        <w:rPr>
          <w:rFonts w:eastAsia="Cambria"/>
          <w:bCs/>
          <w:i/>
          <w:iCs/>
        </w:rPr>
        <w:t>r</w:t>
      </w:r>
      <w:r w:rsidRPr="00CE0E3B">
        <w:rPr>
          <w:rFonts w:eastAsia="Cambria"/>
          <w:bCs/>
          <w:iCs/>
        </w:rPr>
        <w:t xml:space="preserve"> </w:t>
      </w:r>
      <w:r w:rsidRPr="00CE0E3B">
        <w:rPr>
          <w:rFonts w:eastAsia="Cambria"/>
          <w:bCs/>
        </w:rPr>
        <w:t xml:space="preserve">= .42; </w:t>
      </w:r>
      <w:r w:rsidRPr="00CE0E3B">
        <w:rPr>
          <w:rFonts w:eastAsia="Cambria"/>
        </w:rPr>
        <w:t xml:space="preserve">win frequency sensitivity </w:t>
      </w:r>
      <w:r w:rsidRPr="00CE0E3B">
        <w:rPr>
          <w:rFonts w:eastAsia="Cambria"/>
          <w:i/>
          <w:iCs/>
        </w:rPr>
        <w:t>r</w:t>
      </w:r>
      <w:r w:rsidRPr="00CE0E3B">
        <w:rPr>
          <w:rFonts w:eastAsia="Cambria"/>
          <w:iCs/>
        </w:rPr>
        <w:t xml:space="preserve"> </w:t>
      </w:r>
      <w:r w:rsidRPr="00CE0E3B">
        <w:rPr>
          <w:rFonts w:eastAsia="Cambria"/>
        </w:rPr>
        <w:t xml:space="preserve">= .40; perseveration </w:t>
      </w:r>
      <w:r w:rsidRPr="00CE0E3B">
        <w:rPr>
          <w:rFonts w:eastAsia="Cambria"/>
          <w:i/>
        </w:rPr>
        <w:t>r</w:t>
      </w:r>
      <w:r w:rsidRPr="00CE0E3B">
        <w:rPr>
          <w:rFonts w:eastAsia="Cambria"/>
        </w:rPr>
        <w:t xml:space="preserve"> </w:t>
      </w:r>
      <w:r w:rsidRPr="00CE0E3B">
        <w:rPr>
          <w:rFonts w:eastAsia="Cambria"/>
          <w:iCs/>
        </w:rPr>
        <w:t>= .64)</w:t>
      </w:r>
      <w:r w:rsidRPr="00CE0E3B">
        <w:t>. In the full generative model, test-retest associations were markedly stronger (</w:t>
      </w:r>
      <w:r w:rsidRPr="00CE0E3B">
        <w:rPr>
          <w:rFonts w:eastAsia="Cambria"/>
          <w:bCs/>
          <w:iCs/>
        </w:rPr>
        <w:t>reward learning</w:t>
      </w:r>
      <w:r w:rsidRPr="00CE0E3B">
        <w:rPr>
          <w:rFonts w:eastAsia="Cambria"/>
          <w:bCs/>
        </w:rPr>
        <w:t xml:space="preserve"> rate </w:t>
      </w:r>
      <w:r w:rsidRPr="00CE0E3B">
        <w:rPr>
          <w:rFonts w:eastAsia="Cambria"/>
          <w:bCs/>
          <w:i/>
          <w:iCs/>
        </w:rPr>
        <w:t>r</w:t>
      </w:r>
      <w:r w:rsidRPr="00CE0E3B">
        <w:rPr>
          <w:rFonts w:eastAsia="Cambria"/>
          <w:bCs/>
          <w:iCs/>
        </w:rPr>
        <w:t xml:space="preserve"> </w:t>
      </w:r>
      <w:r w:rsidRPr="00CE0E3B">
        <w:rPr>
          <w:rFonts w:eastAsia="Cambria"/>
          <w:bCs/>
        </w:rPr>
        <w:t xml:space="preserve">= .76; </w:t>
      </w:r>
      <w:r w:rsidRPr="00CE0E3B">
        <w:rPr>
          <w:rFonts w:eastAsia="Cambria"/>
          <w:bCs/>
          <w:iCs/>
        </w:rPr>
        <w:t>punishment learning</w:t>
      </w:r>
      <w:r w:rsidRPr="00CE0E3B">
        <w:rPr>
          <w:rFonts w:eastAsia="Cambria"/>
          <w:bCs/>
        </w:rPr>
        <w:t xml:space="preserve"> rate </w:t>
      </w:r>
      <w:r w:rsidRPr="00CE0E3B">
        <w:rPr>
          <w:rFonts w:eastAsia="Cambria"/>
          <w:bCs/>
          <w:i/>
          <w:iCs/>
        </w:rPr>
        <w:t>r</w:t>
      </w:r>
      <w:r w:rsidRPr="00CE0E3B">
        <w:rPr>
          <w:rFonts w:eastAsia="Cambria"/>
          <w:bCs/>
          <w:iCs/>
        </w:rPr>
        <w:t xml:space="preserve"> </w:t>
      </w:r>
      <w:r w:rsidRPr="00CE0E3B">
        <w:rPr>
          <w:rFonts w:eastAsia="Cambria"/>
          <w:bCs/>
        </w:rPr>
        <w:t xml:space="preserve">= .70; </w:t>
      </w:r>
      <w:r w:rsidRPr="00CE0E3B">
        <w:rPr>
          <w:rFonts w:eastAsia="Cambria"/>
          <w:bCs/>
          <w:iCs/>
        </w:rPr>
        <w:t>memory decay</w:t>
      </w:r>
      <w:r w:rsidRPr="00CE0E3B">
        <w:rPr>
          <w:rFonts w:eastAsia="Cambria"/>
          <w:bCs/>
        </w:rPr>
        <w:t xml:space="preserve"> </w:t>
      </w:r>
      <w:r w:rsidRPr="00CE0E3B">
        <w:rPr>
          <w:rFonts w:eastAsia="Cambria"/>
          <w:bCs/>
          <w:i/>
          <w:iCs/>
        </w:rPr>
        <w:t>r</w:t>
      </w:r>
      <w:r w:rsidRPr="00CE0E3B">
        <w:rPr>
          <w:rFonts w:eastAsia="Cambria"/>
          <w:bCs/>
          <w:iCs/>
        </w:rPr>
        <w:t xml:space="preserve"> </w:t>
      </w:r>
      <w:r w:rsidRPr="00CE0E3B">
        <w:rPr>
          <w:rFonts w:eastAsia="Cambria"/>
          <w:bCs/>
        </w:rPr>
        <w:t xml:space="preserve">= .81; </w:t>
      </w:r>
      <w:r w:rsidRPr="00CE0E3B">
        <w:rPr>
          <w:rFonts w:eastAsia="Cambria"/>
        </w:rPr>
        <w:t xml:space="preserve">win frequency sensitivity </w:t>
      </w:r>
      <w:r w:rsidRPr="00CE0E3B">
        <w:rPr>
          <w:rFonts w:eastAsia="Cambria"/>
          <w:i/>
          <w:iCs/>
        </w:rPr>
        <w:t>r</w:t>
      </w:r>
      <w:r w:rsidRPr="00CE0E3B">
        <w:rPr>
          <w:rFonts w:eastAsia="Cambria"/>
          <w:iCs/>
        </w:rPr>
        <w:t xml:space="preserve"> </w:t>
      </w:r>
      <w:r w:rsidRPr="00CE0E3B">
        <w:rPr>
          <w:rFonts w:eastAsia="Cambria"/>
        </w:rPr>
        <w:t xml:space="preserve">= .67; perseveration r </w:t>
      </w:r>
      <w:r w:rsidRPr="00CE0E3B">
        <w:rPr>
          <w:rFonts w:eastAsia="Cambria"/>
          <w:iCs/>
        </w:rPr>
        <w:t xml:space="preserve">= .85). Thus, the more sophisticated hierarchical modeling approach provides more reliable parameter estimates. However, we found inconsistent associations between ORL parameters and self-report measures of reward seeking (e.g., behavioral activation system functioning) across assessments. </w:t>
      </w:r>
      <w:r w:rsidRPr="00CE0E3B">
        <w:rPr>
          <w:rFonts w:eastAsia="Cambria"/>
          <w:b/>
          <w:iCs/>
        </w:rPr>
        <w:t>This suggests that the ORL computational model enhances internal validity; however, there may be limitations of the original task design that diminish the associations with external criteria.</w:t>
      </w:r>
    </w:p>
    <w:p w14:paraId="7B71FF31" w14:textId="77777777" w:rsidR="00C917D7" w:rsidRPr="00CE0E3B" w:rsidRDefault="00C917D7" w:rsidP="00C917D7">
      <w:pPr>
        <w:pStyle w:val="BodyText"/>
        <w:widowControl w:val="0"/>
        <w:spacing w:after="0"/>
        <w:rPr>
          <w:rFonts w:ascii="Times New Roman" w:hAnsi="Times New Roman" w:cs="Times New Roman"/>
          <w:b/>
        </w:rPr>
      </w:pPr>
      <w:r w:rsidRPr="00CE0E3B">
        <w:rPr>
          <w:rFonts w:ascii="Times New Roman" w:hAnsi="Times New Roman" w:cs="Times New Roman"/>
          <w:b/>
        </w:rPr>
        <w:lastRenderedPageBreak/>
        <w:t>C.1.2 Standard Scoring of Play or Pass IGT and Family History of Depression</w:t>
      </w:r>
    </w:p>
    <w:p w14:paraId="5F57F9E1" w14:textId="77777777" w:rsidR="00C917D7" w:rsidRPr="00CE0E3B" w:rsidRDefault="00C917D7" w:rsidP="00C917D7">
      <w:pPr>
        <w:pStyle w:val="BodyText"/>
        <w:widowControl w:val="0"/>
        <w:spacing w:after="0"/>
        <w:rPr>
          <w:rFonts w:ascii="Times New Roman" w:hAnsi="Times New Roman" w:cs="Times New Roman"/>
        </w:rPr>
      </w:pPr>
      <w:r w:rsidRPr="00CE0E3B">
        <w:rPr>
          <w:rFonts w:ascii="Times New Roman" w:hAnsi="Times New Roman" w:cs="Times New Roman"/>
        </w:rPr>
        <w:tab/>
        <w:t xml:space="preserve">Within the proposed sample, we examined associations between maternal history of depression and IGT standard scoring using the play or pass version of the IGT. We found no significant differences between offspring of parents with and without a history of depression on standard IGT scoring (i.e., proportion of plays on good/bad decks; change in proportion of plays on good/bad decks from the first to third blocks of the task) in either cross-sectional or longitudinal models. </w:t>
      </w:r>
      <w:r w:rsidRPr="00CE0E3B">
        <w:rPr>
          <w:rFonts w:ascii="Times New Roman" w:hAnsi="Times New Roman" w:cs="Times New Roman"/>
          <w:b/>
        </w:rPr>
        <w:t xml:space="preserve">The null </w:t>
      </w:r>
      <w:proofErr w:type="gramStart"/>
      <w:r w:rsidRPr="00CE0E3B">
        <w:rPr>
          <w:rFonts w:ascii="Times New Roman" w:hAnsi="Times New Roman" w:cs="Times New Roman"/>
          <w:b/>
        </w:rPr>
        <w:t>associations are suggestive</w:t>
      </w:r>
      <w:proofErr w:type="gramEnd"/>
      <w:r w:rsidRPr="00CE0E3B">
        <w:rPr>
          <w:rFonts w:ascii="Times New Roman" w:hAnsi="Times New Roman" w:cs="Times New Roman"/>
          <w:b/>
        </w:rPr>
        <w:t xml:space="preserve"> that a more nuanced understanding of task functionality is needed. Adapting the ORL model for the improved play or pass IGT will permit further critical tests of associations between family history and ORL parameters. </w:t>
      </w:r>
    </w:p>
    <w:p w14:paraId="4D1A08F9" w14:textId="77777777" w:rsidR="00C917D7" w:rsidRPr="00CE0E3B" w:rsidRDefault="00C917D7" w:rsidP="00C917D7">
      <w:pPr>
        <w:widowControl w:val="0"/>
        <w:rPr>
          <w:b/>
        </w:rPr>
      </w:pPr>
      <w:r w:rsidRPr="00CE0E3B">
        <w:rPr>
          <w:b/>
        </w:rPr>
        <w:t>C.2 Research Design &amp; Methods</w:t>
      </w:r>
    </w:p>
    <w:p w14:paraId="7AD7294C" w14:textId="77777777" w:rsidR="00C917D7" w:rsidRPr="00CE0E3B" w:rsidRDefault="00C917D7" w:rsidP="00C917D7">
      <w:pPr>
        <w:pStyle w:val="BodyText"/>
        <w:widowControl w:val="0"/>
        <w:spacing w:after="0"/>
        <w:rPr>
          <w:rFonts w:ascii="Times New Roman" w:hAnsi="Times New Roman" w:cs="Times New Roman"/>
          <w:b/>
          <w:i/>
        </w:rPr>
      </w:pPr>
      <w:r w:rsidRPr="00CE0E3B">
        <w:rPr>
          <w:rFonts w:ascii="Times New Roman" w:hAnsi="Times New Roman" w:cs="Times New Roman"/>
          <w:b/>
          <w:i/>
        </w:rPr>
        <w:t>Overview.</w:t>
      </w:r>
      <w:r w:rsidRPr="00CE0E3B">
        <w:rPr>
          <w:rFonts w:ascii="Times New Roman" w:hAnsi="Times New Roman" w:cs="Times New Roman"/>
          <w:b/>
          <w:i/>
        </w:rPr>
        <w:tab/>
      </w:r>
    </w:p>
    <w:p w14:paraId="2B583794" w14:textId="77777777" w:rsidR="00C917D7" w:rsidRPr="00CE0E3B" w:rsidRDefault="00C917D7" w:rsidP="00C917D7">
      <w:pPr>
        <w:pStyle w:val="BodyText"/>
        <w:widowControl w:val="0"/>
        <w:spacing w:after="0"/>
        <w:ind w:firstLine="360"/>
        <w:rPr>
          <w:rFonts w:ascii="Times New Roman" w:hAnsi="Times New Roman" w:cs="Times New Roman"/>
          <w:i/>
        </w:rPr>
      </w:pPr>
      <w:r w:rsidRPr="00CE0E3B">
        <w:rPr>
          <w:rFonts w:ascii="Times New Roman" w:hAnsi="Times New Roman" w:cs="Times New Roman"/>
        </w:rPr>
        <w:t xml:space="preserve">Data for this project </w:t>
      </w:r>
      <w:proofErr w:type="gramStart"/>
      <w:r w:rsidRPr="00CE0E3B">
        <w:rPr>
          <w:rFonts w:ascii="Times New Roman" w:hAnsi="Times New Roman" w:cs="Times New Roman"/>
        </w:rPr>
        <w:t>come</w:t>
      </w:r>
      <w:proofErr w:type="gramEnd"/>
      <w:r w:rsidRPr="00CE0E3B">
        <w:rPr>
          <w:rFonts w:ascii="Times New Roman" w:hAnsi="Times New Roman" w:cs="Times New Roman"/>
        </w:rPr>
        <w:t xml:space="preserve"> from completed/ongoing work. Sample 1 includes undergraduate students who completed a study of test-retest stability (n = 50 at baseline; n = 46 with both assessments) of reward seeking behaviors. Sample 2 includes youth participants (</w:t>
      </w:r>
      <w:r w:rsidRPr="00CE0E3B">
        <w:rPr>
          <w:rFonts w:ascii="Times New Roman" w:hAnsi="Times New Roman" w:cs="Times New Roman"/>
          <w:i/>
        </w:rPr>
        <w:t xml:space="preserve">n = </w:t>
      </w:r>
      <w:r w:rsidRPr="00CE0E3B">
        <w:rPr>
          <w:rFonts w:ascii="Times New Roman" w:hAnsi="Times New Roman" w:cs="Times New Roman"/>
        </w:rPr>
        <w:t xml:space="preserve">248; aged 9-13 at the initial assessment) and their primary caregivers who participated in a longitudinal study of developmental change in reward function and risk for depression (final assessments will be completed in January 2022). Youth participants and their caregivers were assessed on up to five occasions separated by approximately 9-month intervals. In both studies, all participants completed the play or pass version of the IGT, additional behavioral assessments, and self-report measures. In Sample 2, youth participants completed MRIs at baseline and 18-month assessments. </w:t>
      </w:r>
    </w:p>
    <w:p w14:paraId="7259030D" w14:textId="77777777" w:rsidR="00C917D7" w:rsidRPr="00CE0E3B" w:rsidRDefault="00C917D7" w:rsidP="00C917D7">
      <w:pPr>
        <w:widowControl w:val="0"/>
        <w:rPr>
          <w:b/>
        </w:rPr>
      </w:pPr>
      <w:r w:rsidRPr="00CE0E3B">
        <w:rPr>
          <w:b/>
        </w:rPr>
        <w:t>C.2.1 Procedure.</w:t>
      </w:r>
    </w:p>
    <w:p w14:paraId="5BD70534" w14:textId="77777777" w:rsidR="00C917D7" w:rsidRPr="00CE0E3B" w:rsidRDefault="00C917D7" w:rsidP="00C917D7">
      <w:pPr>
        <w:widowControl w:val="0"/>
        <w:rPr>
          <w:b/>
        </w:rPr>
      </w:pPr>
      <w:r w:rsidRPr="00CE0E3B">
        <w:rPr>
          <w:b/>
        </w:rPr>
        <w:t xml:space="preserve">C.2.1.1 Sample 1. </w:t>
      </w:r>
      <w:r w:rsidRPr="00CE0E3B">
        <w:t xml:space="preserve">Undergraduate students (mean age = 20.34 [SD = 1.43] years, 78.7% female; 55% White; 21% Black/African American; 15% Asian/Asian American; 9% Other; 89% non-Hispanic) completed the play or pass IGT on two occasions separated by approximately four weeks. Participants were recruited from the undergraduate subject pool at Temple University. </w:t>
      </w:r>
    </w:p>
    <w:p w14:paraId="62EF82EA" w14:textId="77777777" w:rsidR="00C917D7" w:rsidRPr="00CE0E3B" w:rsidRDefault="00C917D7" w:rsidP="00C917D7">
      <w:pPr>
        <w:widowControl w:val="0"/>
        <w:rPr>
          <w:b/>
        </w:rPr>
      </w:pPr>
      <w:r w:rsidRPr="00CE0E3B">
        <w:rPr>
          <w:b/>
        </w:rPr>
        <w:t xml:space="preserve">C.2.1.2 Sample 2. </w:t>
      </w:r>
      <w:r w:rsidRPr="00CE0E3B">
        <w:t>The sample included 248 community-based adolescents (57.03% female) recruited from the community</w:t>
      </w:r>
      <w:r w:rsidRPr="00CE0E3B">
        <w:fldChar w:fldCharType="begin"/>
      </w:r>
      <w:r w:rsidRPr="00CE0E3B">
        <w:instrText xml:space="preserve"> ADDIN ZOTERO_ITEM CSL_CITATION {"citationID":"MpjsSoyE","properties":{"formattedCitation":"\\super 78\\nosupersub{}","plainCitation":"78","noteIndex":0},"citationItems":[{"id":9284,"uris":["http://zotero.org/groups/2846094/items/DN3NJFDQ"],"uri":["http://zotero.org/groups/2846094/items/DN3NJFDQ"],"itemData":{"id":9284,"type":"article-journal","abstract":"Although prior work has shown heightened response to negative outcomes and reduced response to positive outcomes in youth with a history of non-suicidal self-injury (NSSI), little is known about the neural processes underlying these responses. Thus, this study examined associations between NSSI engagement and functional activation in specific regions of interest (ROIs) and whole-brain connectivity between striatal, frontal, and limbic region seeds during monetary and social reward tasks. To test for specificity of the influence of NSSI, analyses were conducted with and without depressive symptoms as a covariate. We found that NSSI was associated with decreased activation following monetary gains in all ROIs, even after controlling for depressive symptoms. Exploratory connectivity analyses found that NSSI was associated with differential connectivity between regions including the DS, vmPFC, insula, and parietal operculum cortex when controlling for depressive symptoms. Disrupted connectivity between these regions could suggest altered inhibitory control of emotions and pain processing in individuals with NSSI. Findings suggest dysfunctional reward processes in youth with NSSI, even very early in the course of the behavior.","container-title":"Journal of Clinical Medicine","DOI":"10.3390/jcm10163561","issue":"16","language":"en","note":"number: 16\npublisher: Multidisciplinary Digital Publishing Institute","page":"3561","source":"www.mdpi.com","title":"Examining the Neurobiology of Non-Suicidal Self-Injury in Children and Adolescents: The Role of Reward Responsivity","title-short":"Examining the Neurobiology of Non-Suicidal Self-Injury in Children and Adolescents","volume":"10","author":[{"family":"Case","given":"Julia A. C."},{"family":"Mattoni","given":"Matthew"},{"family":"Olino","given":"Thomas M."}],"issued":{"date-parts":[["2021",1]]}}}],"schema":"https://github.com/citation-style-language/schema/raw/master/csl-citation.json"} </w:instrText>
      </w:r>
      <w:r w:rsidRPr="00CE0E3B">
        <w:fldChar w:fldCharType="separate"/>
      </w:r>
      <w:r w:rsidRPr="00CE0E3B">
        <w:rPr>
          <w:vertAlign w:val="superscript"/>
        </w:rPr>
        <w:t>78</w:t>
      </w:r>
      <w:r w:rsidRPr="00CE0E3B">
        <w:fldChar w:fldCharType="end"/>
      </w:r>
      <w:r w:rsidRPr="00CE0E3B">
        <w:t xml:space="preserve">. English-speaking families from the Philadelphia community with a child between 9-10 or 12-13 years at baseline (Mage= 11.10, SD = 5.25) who resided with at least one biological parent were eligible for participation. Exclusion criteria included child or parental history of bipolar disorder or psychotic spectrum disorder. Youth were also excluded if they were currently taking any </w:t>
      </w:r>
      <w:sdt>
        <w:sdtPr>
          <w:tag w:val="goog_rdk_245"/>
          <w:id w:val="-1654752607"/>
        </w:sdtPr>
        <w:sdtContent/>
      </w:sdt>
      <w:r w:rsidRPr="00CE0E3B">
        <w:t>psychotropic medications (</w:t>
      </w:r>
      <w:proofErr w:type="gramStart"/>
      <w:r w:rsidRPr="00CE0E3B">
        <w:t>with the exception of</w:t>
      </w:r>
      <w:proofErr w:type="gramEnd"/>
      <w:r w:rsidRPr="00CE0E3B">
        <w:t xml:space="preserve"> ADHD medication), met criteria for diagnosis of a serious neurological illness, or had learning or developmental disabilities. Overall intellectual ability for children was also examined at the baseline assessment using the Kaufman Brief Intelligence Test (KBIT-2</w:t>
      </w:r>
      <w:r w:rsidRPr="00CE0E3B">
        <w:fldChar w:fldCharType="begin"/>
      </w:r>
      <w:r w:rsidRPr="00CE0E3B">
        <w:instrText xml:space="preserve"> ADDIN ZOTERO_ITEM CSL_CITATION {"citationID":"adF6FgyO","properties":{"formattedCitation":"\\super 79\\nosupersub{}","plainCitation":"79","noteIndex":0},"citationItems":[{"id":320,"uris":["http://zotero.org/users/5829423/items/ADWHPF4U"],"uri":["http://zotero.org/users/5829423/items/ADWHPF4U"],"itemData":{"id":320,"type":"book","event-place":"Bloomington, MN","publisher":"Pearson, Inc.","publisher-place":"Bloomington, MN","title":",Kaufman brief intelligence test, Second edition","author":[{"family":"Kaufman","given":"A. S."},{"family":"Kaufman","given":"N. L."}],"issued":{"date-parts":[["2004"]]}}}],"schema":"https://github.com/citation-style-language/schema/raw/master/csl-citation.json"} </w:instrText>
      </w:r>
      <w:r w:rsidRPr="00CE0E3B">
        <w:fldChar w:fldCharType="separate"/>
      </w:r>
      <w:r w:rsidRPr="00CE0E3B">
        <w:rPr>
          <w:vertAlign w:val="superscript"/>
        </w:rPr>
        <w:t>79</w:t>
      </w:r>
      <w:r w:rsidRPr="00CE0E3B">
        <w:fldChar w:fldCharType="end"/>
      </w:r>
      <w:r w:rsidRPr="00CE0E3B">
        <w:t xml:space="preserve">), and participants with estimates of overall intelligence levels falling two or more SDs below the mean were excluded (KBIT-2 FSIQ &lt; 70). The sample of youth was racial diversity (46.12% white; 38.79% Black/African American; 12.07% Multiracial; 3.02% Other), but limited variability in ethnic diversity (11.21% Hispanic). </w:t>
      </w:r>
    </w:p>
    <w:p w14:paraId="197E41D9" w14:textId="77777777" w:rsidR="00C917D7" w:rsidRPr="00CE0E3B" w:rsidRDefault="00C917D7" w:rsidP="00C917D7">
      <w:pPr>
        <w:widowControl w:val="0"/>
        <w:rPr>
          <w:b/>
        </w:rPr>
      </w:pPr>
      <w:r w:rsidRPr="00CE0E3B">
        <w:rPr>
          <w:b/>
        </w:rPr>
        <w:t>C.2.2 Assessments.</w:t>
      </w:r>
    </w:p>
    <w:p w14:paraId="1BB0D875" w14:textId="77777777" w:rsidR="00C917D7" w:rsidRPr="00CE0E3B" w:rsidRDefault="00C917D7" w:rsidP="00C917D7">
      <w:pPr>
        <w:widowControl w:val="0"/>
      </w:pPr>
      <w:r w:rsidRPr="00CE0E3B">
        <w:rPr>
          <w:b/>
        </w:rPr>
        <w:tab/>
      </w:r>
      <w:r w:rsidRPr="00CE0E3B">
        <w:t xml:space="preserve">Both samples completed the play or pass version of the IGT on all study occasions. </w:t>
      </w:r>
      <w:r w:rsidRPr="00CE0E3B">
        <w:rPr>
          <w:bCs/>
          <w:color w:val="000000"/>
        </w:rPr>
        <w:t xml:space="preserve">The IGT was composed of three blocks, with each block consisting of 40 trials. Participants were presented with a card from one of four decks on the screen and were asked whether they wanted to “Play” or “Pass” on that card.  If they selected to pass, they proceeded to another trial; if they selected to play, participants won money, lost money, or had no monetary gain or loss for that </w:t>
      </w:r>
      <w:r w:rsidRPr="00CE0E3B">
        <w:rPr>
          <w:bCs/>
          <w:color w:val="000000"/>
        </w:rPr>
        <w:lastRenderedPageBreak/>
        <w:t xml:space="preserve">trial. Each deck varied </w:t>
      </w:r>
      <w:proofErr w:type="gramStart"/>
      <w:r w:rsidRPr="00CE0E3B">
        <w:rPr>
          <w:bCs/>
          <w:color w:val="000000"/>
        </w:rPr>
        <w:t>on</w:t>
      </w:r>
      <w:proofErr w:type="gramEnd"/>
      <w:r w:rsidRPr="00CE0E3B">
        <w:rPr>
          <w:bCs/>
          <w:color w:val="000000"/>
        </w:rPr>
        <w:t xml:space="preserve"> the frequency and rate of reward and punishment. Participants were not aware of the contingencies during the task and needed to learn from feedback which decks were most profitable to draw.</w:t>
      </w:r>
    </w:p>
    <w:p w14:paraId="6A6CC3F0" w14:textId="77777777" w:rsidR="00C917D7" w:rsidRPr="00CE0E3B" w:rsidRDefault="00C917D7" w:rsidP="00C917D7">
      <w:pPr>
        <w:widowControl w:val="0"/>
        <w:rPr>
          <w:b/>
          <w:bCs/>
        </w:rPr>
      </w:pPr>
      <w:r w:rsidRPr="00CE0E3B">
        <w:rPr>
          <w:b/>
        </w:rPr>
        <w:t>C.2.2.1 Sample 1.</w:t>
      </w:r>
      <w:r w:rsidRPr="00CE0E3B">
        <w:t xml:space="preserve"> Participants completed a battery of self-report measures focusing on reward sensitivity, anhedonia, and approach motivation. Focal instruments administered include </w:t>
      </w:r>
      <w:r w:rsidRPr="00CE0E3B">
        <w:rPr>
          <w:bCs/>
        </w:rPr>
        <w:t>Chapman Physical Anhedonia Scale</w:t>
      </w:r>
      <w:r w:rsidRPr="00CE0E3B">
        <w:rPr>
          <w:bCs/>
        </w:rPr>
        <w:fldChar w:fldCharType="begin"/>
      </w:r>
      <w:r w:rsidRPr="00CE0E3B">
        <w:rPr>
          <w:bCs/>
        </w:rPr>
        <w:instrText xml:space="preserve"> ADDIN ZOTERO_ITEM CSL_CITATION {"citationID":"09OWJA6w","properties":{"formattedCitation":"\\super 80\\nosupersub{}","plainCitation":"80","noteIndex":0},"citationItems":[{"id":553,"uris":["http://zotero.org/users/5829423/items/I85KV88L"],"uri":["http://zotero.org/users/5829423/items/I85KV88L"],"itemData":{"id":553,"type":"article-journal","container-title":"Journal of Abnormal Psychology","issue":"4","page":"374-382","title":"Scales for physical and social anhedonia","volume":"85","author":[{"family":"Chapman","given":"L. J."},{"family":"Chapman","given":"J. P."},{"family":"Raulin","given":"M. L."}],"issued":{"date-parts":[["1976"]]}}}],"schema":"https://github.com/citation-style-language/schema/raw/master/csl-citation.json"} </w:instrText>
      </w:r>
      <w:r w:rsidRPr="00CE0E3B">
        <w:rPr>
          <w:bCs/>
        </w:rPr>
        <w:fldChar w:fldCharType="separate"/>
      </w:r>
      <w:r w:rsidRPr="00CE0E3B">
        <w:rPr>
          <w:vertAlign w:val="superscript"/>
        </w:rPr>
        <w:t>80</w:t>
      </w:r>
      <w:r w:rsidRPr="00CE0E3B">
        <w:rPr>
          <w:bCs/>
        </w:rPr>
        <w:fldChar w:fldCharType="end"/>
      </w:r>
      <w:r w:rsidRPr="00CE0E3B">
        <w:rPr>
          <w:bCs/>
        </w:rPr>
        <w:t>; Chapman Social Anhedonia Scale; Fawcett-Clark Pleasure Scale</w:t>
      </w:r>
      <w:r w:rsidRPr="00CE0E3B">
        <w:rPr>
          <w:bCs/>
        </w:rPr>
        <w:fldChar w:fldCharType="begin"/>
      </w:r>
      <w:r w:rsidRPr="00CE0E3B">
        <w:rPr>
          <w:bCs/>
        </w:rPr>
        <w:instrText xml:space="preserve"> ADDIN ZOTERO_ITEM CSL_CITATION {"citationID":"VklB9pkh","properties":{"formattedCitation":"\\super 81\\nosupersub{}","plainCitation":"81","noteIndex":0},"citationItems":[{"id":1366,"uris":["http://zotero.org/users/5829423/items/F4RL8KNP"],"uri":["http://zotero.org/users/5829423/items/F4RL8KNP"],"itemData":{"id":1366,"type":"article-journal","container-title":"Archives of general psychiatry","issue":"1","page":"79","title":"Assessing anhedonia in psychiatric patients: The Pleasure Scale","volume":"40","author":[{"family":"Fawcett","given":"J."},{"family":"Clark","given":"D. C."},{"family":"Scheftner","given":"W. A."},{"family":"Gibbons","given":"R. D."}],"issued":{"date-parts":[["1983"]]}}}],"schema":"https://github.com/citation-style-language/schema/raw/master/csl-citation.json"} </w:instrText>
      </w:r>
      <w:r w:rsidRPr="00CE0E3B">
        <w:rPr>
          <w:bCs/>
        </w:rPr>
        <w:fldChar w:fldCharType="separate"/>
      </w:r>
      <w:r w:rsidRPr="00CE0E3B">
        <w:rPr>
          <w:vertAlign w:val="superscript"/>
        </w:rPr>
        <w:t>81</w:t>
      </w:r>
      <w:r w:rsidRPr="00CE0E3B">
        <w:rPr>
          <w:bCs/>
        </w:rPr>
        <w:fldChar w:fldCharType="end"/>
      </w:r>
      <w:r w:rsidRPr="00CE0E3B">
        <w:rPr>
          <w:bCs/>
        </w:rPr>
        <w:t>; Snaith-Hamilton Pleasure Scale</w:t>
      </w:r>
      <w:r w:rsidRPr="00CE0E3B">
        <w:rPr>
          <w:bCs/>
        </w:rPr>
        <w:fldChar w:fldCharType="begin"/>
      </w:r>
      <w:r w:rsidRPr="00CE0E3B">
        <w:rPr>
          <w:bCs/>
        </w:rPr>
        <w:instrText xml:space="preserve"> ADDIN ZOTERO_ITEM CSL_CITATION {"citationID":"h0FEcfGQ","properties":{"formattedCitation":"\\super 82\\nosupersub{}","plainCitation":"82","noteIndex":0},"citationItems":[{"id":3468,"uris":["http://zotero.org/users/5829423/items/ZP8HYRXN"],"uri":["http://zotero.org/users/5829423/items/ZP8HYRXN"],"itemData":{"id":3468,"type":"article-journal","container-title":"The British Journal of Psychiatry","ISSN":"0007-1250","issue":"1","page":"99-103","title":"A scale for the assessment of hedonic tone the Snaith-Hamilton Pleasure Scale","volume":"167","author":[{"family":"Snaith","given":"R. P."},{"family":"Hamilton","given":"M."},{"family":"Morley","given":"S."},{"family":"Humayan","given":"A."},{"family":"Hargreaves","given":"D."},{"family":"Trigwell","given":"P."}],"issued":{"date-parts":[["1995"]]}}}],"schema":"https://github.com/citation-style-language/schema/raw/master/csl-citation.json"} </w:instrText>
      </w:r>
      <w:r w:rsidRPr="00CE0E3B">
        <w:rPr>
          <w:bCs/>
        </w:rPr>
        <w:fldChar w:fldCharType="separate"/>
      </w:r>
      <w:r w:rsidRPr="00CE0E3B">
        <w:rPr>
          <w:vertAlign w:val="superscript"/>
        </w:rPr>
        <w:t>82</w:t>
      </w:r>
      <w:r w:rsidRPr="00CE0E3B">
        <w:rPr>
          <w:bCs/>
        </w:rPr>
        <w:fldChar w:fldCharType="end"/>
      </w:r>
      <w:r w:rsidRPr="00CE0E3B">
        <w:rPr>
          <w:bCs/>
        </w:rPr>
        <w:t>; Anticipatory and Consummatory Interpersonal Pleasure Scale</w:t>
      </w:r>
      <w:r w:rsidRPr="00CE0E3B">
        <w:rPr>
          <w:bCs/>
        </w:rPr>
        <w:fldChar w:fldCharType="begin"/>
      </w:r>
      <w:r w:rsidRPr="00CE0E3B">
        <w:rPr>
          <w:bCs/>
        </w:rPr>
        <w:instrText xml:space="preserve"> ADDIN ZOTERO_ITEM CSL_CITATION {"citationID":"0ujXIDhF","properties":{"formattedCitation":"\\super 83\\nosupersub{}","plainCitation":"83","noteIndex":0},"citationItems":[{"id":1373,"uris":["http://zotero.org/users/5829423/items/XW2RNGLA"],"uri":["http://zotero.org/users/5829423/items/XW2RNGLA"],"itemData":{"id":1373,"type":"article-journal","container-title":"Psychiatry research","ISSN":"0165-1781","issue":"1","page":"237-243","title":"The assessment of interpersonal pleasure: introduction of the Anticipatory and Consummatory Interpersonal Pleasure Scale (ACIPS) and preliminary findings","volume":"215","author":[{"family":"Gooding","given":"Diane Carol"},{"family":"Pflum","given":"Madeline Johnson"}],"issued":{"date-parts":[["2014"]]}}}],"schema":"https://github.com/citation-style-language/schema/raw/master/csl-citation.json"} </w:instrText>
      </w:r>
      <w:r w:rsidRPr="00CE0E3B">
        <w:rPr>
          <w:bCs/>
        </w:rPr>
        <w:fldChar w:fldCharType="separate"/>
      </w:r>
      <w:r w:rsidRPr="00CE0E3B">
        <w:rPr>
          <w:vertAlign w:val="superscript"/>
        </w:rPr>
        <w:t>83</w:t>
      </w:r>
      <w:r w:rsidRPr="00CE0E3B">
        <w:rPr>
          <w:bCs/>
        </w:rPr>
        <w:fldChar w:fldCharType="end"/>
      </w:r>
      <w:r w:rsidRPr="00CE0E3B">
        <w:rPr>
          <w:bCs/>
        </w:rPr>
        <w:t xml:space="preserve">; Temporal Experience of Pleasure Scale </w:t>
      </w:r>
      <w:r w:rsidRPr="00CE0E3B">
        <w:rPr>
          <w:bCs/>
        </w:rPr>
        <w:fldChar w:fldCharType="begin"/>
      </w:r>
      <w:r w:rsidRPr="00CE0E3B">
        <w:rPr>
          <w:bCs/>
        </w:rPr>
        <w:instrText xml:space="preserve"> ADDIN ZOTERO_ITEM CSL_CITATION {"citationID":"nL2us3Tq","properties":{"formattedCitation":"\\super 84\\nosupersub{}","plainCitation":"84","noteIndex":0},"citationItems":[{"id":1437,"uris":["http://zotero.org/users/5829423/items/88WD9WCS"],"uri":["http://zotero.org/users/5829423/items/88WD9WCS"],"itemData":{"id":1437,"type":"article-journal","container-title":"Journal of Research in Personality","issue":"6","page":"1086-1102","title":"Anticipatory and consummatory components of the experience of pleasure: a scale development study","volume":"40","author":[{"family":"Gard","given":"D. E."},{"family":"Gard","given":"M. G."},{"family":"Kring","given":"A. M."},{"family":"John","given":"O. P."}],"issued":{"date-parts":[["2006"]]}}}],"schema":"https://github.com/citation-style-language/schema/raw/master/csl-citation.json"} </w:instrText>
      </w:r>
      <w:r w:rsidRPr="00CE0E3B">
        <w:rPr>
          <w:bCs/>
        </w:rPr>
        <w:fldChar w:fldCharType="separate"/>
      </w:r>
      <w:r w:rsidRPr="00CE0E3B">
        <w:rPr>
          <w:vertAlign w:val="superscript"/>
        </w:rPr>
        <w:t>84</w:t>
      </w:r>
      <w:r w:rsidRPr="00CE0E3B">
        <w:rPr>
          <w:bCs/>
        </w:rPr>
        <w:fldChar w:fldCharType="end"/>
      </w:r>
      <w:r w:rsidRPr="00CE0E3B">
        <w:rPr>
          <w:bCs/>
        </w:rPr>
        <w:t>; and the Behavioral Activation Scales</w:t>
      </w:r>
      <w:r w:rsidRPr="00CE0E3B">
        <w:rPr>
          <w:bCs/>
        </w:rPr>
        <w:fldChar w:fldCharType="begin"/>
      </w:r>
      <w:r w:rsidRPr="00CE0E3B">
        <w:rPr>
          <w:bCs/>
        </w:rPr>
        <w:instrText xml:space="preserve"> ADDIN ZOTERO_ITEM CSL_CITATION {"citationID":"1qI3s49F","properties":{"formattedCitation":"\\super 85\\nosupersub{}","plainCitation":"85","noteIndex":0},"citationItems":[{"id":574,"uris":["http://zotero.org/users/5829423/items/9WMRUFD2"],"uri":["http://zotero.org/users/5829423/items/9WMRUFD2"],"itemData":{"id":574,"type":"article-journal","container-title":"Journal of Personality and Social Psychology","page":"319-319","title":"Behavioral inhibition, behavioral activation, and affective responses to impending reward and punishment: The BIS/BAS scales","volume":"67","author":[{"family":"Carver","given":"C. S."},{"family":"White","given":"T. L."}],"issued":{"date-parts":[["1994"]]}}}],"schema":"https://github.com/citation-style-language/schema/raw/master/csl-citation.json"} </w:instrText>
      </w:r>
      <w:r w:rsidRPr="00CE0E3B">
        <w:rPr>
          <w:bCs/>
        </w:rPr>
        <w:fldChar w:fldCharType="separate"/>
      </w:r>
      <w:r w:rsidRPr="00CE0E3B">
        <w:rPr>
          <w:vertAlign w:val="superscript"/>
        </w:rPr>
        <w:t>85</w:t>
      </w:r>
      <w:r w:rsidRPr="00CE0E3B">
        <w:rPr>
          <w:bCs/>
        </w:rPr>
        <w:fldChar w:fldCharType="end"/>
      </w:r>
      <w:r w:rsidRPr="00CE0E3B">
        <w:rPr>
          <w:bCs/>
        </w:rPr>
        <w:t xml:space="preserve">. The constructs assessed by each of these measures are represented in the </w:t>
      </w:r>
      <w:proofErr w:type="spellStart"/>
      <w:r w:rsidRPr="00CE0E3B">
        <w:rPr>
          <w:bCs/>
        </w:rPr>
        <w:t>RDoC</w:t>
      </w:r>
      <w:proofErr w:type="spellEnd"/>
      <w:r w:rsidRPr="00CE0E3B">
        <w:rPr>
          <w:bCs/>
        </w:rPr>
        <w:t xml:space="preserve"> PVS. Within Sample 1, internal consistency estimates for these scales were satisfactory (α &gt; .80).</w:t>
      </w:r>
    </w:p>
    <w:p w14:paraId="69A5BA4F" w14:textId="77777777" w:rsidR="00C917D7" w:rsidRPr="00CE0E3B" w:rsidRDefault="00C917D7" w:rsidP="00C917D7">
      <w:pPr>
        <w:widowControl w:val="0"/>
      </w:pPr>
      <w:r w:rsidRPr="00CE0E3B">
        <w:rPr>
          <w:b/>
        </w:rPr>
        <w:t xml:space="preserve">C.2.2.2 Sample 2. </w:t>
      </w:r>
      <w:r w:rsidRPr="00CE0E3B">
        <w:t>Youth participants from Sample 2 completed a battery of self-report measures focusing on reward sensitivity, anhedonia, and approach motivation, as well as the KSADS</w:t>
      </w:r>
      <w:r w:rsidRPr="00CE0E3B">
        <w:fldChar w:fldCharType="begin"/>
      </w:r>
      <w:r w:rsidRPr="00CE0E3B">
        <w:instrText xml:space="preserve"> ADDIN ZOTERO_ITEM CSL_CITATION {"citationID":"EKWFr0TT","properties":{"formattedCitation":"\\super 86\\nosupersub{}","plainCitation":"86","noteIndex":0},"citationItems":[{"id":322,"uris":["http://zotero.org/users/5829423/items/5QHIT3Z9"],"uri":["http://zotero.org/users/5829423/items/5QHIT3Z9"],"itemData":{"id":322,"type":"article-journal","abstract":"Described the psychometric properties of the Schedule for Affective Disorders and Schizophrenia for School-Age Children-Present and Lifetime version (K-SADS-PL) interview, which surveys additional disorders not assessed in prior K-SADS. The K-SADS-PL also contains improved probes and anchor points, includes diagnosis-specific impairment ratings, generates Diagnostic and Statistical Manual of Mental Disorders-III-Revised (DSM-III-R) and Diagnostic and Statistical Manual of Mental Disorders-IV (DSM-IV) diagnoses, and divides symptoms surveyed into a screening interview and 5 diagnostic supplements. Ss were 55 psychiatric outpatients and 11 normal controls (aged 7-17 yrs) and their parents. Concurrent validity of the screen criteria and the K-SADS-PL diagnoses was assessed against standard self-report scales. Results show that the rating scale data supported the concurrent validity of screens and K-SADS-PL diagnoses. Test-retest reliability kappa coefficients were in the excellent range for present and/or lifetime diagnoses of major depression, any bipolar, generalized anxiety, conduct, and oppositional defiant disorder, and in the good range for present diagnoses of posttraumatic stress disorder and attention-deficit hyperactivity disorder. Findings suggest the K-SADS-PL generates reliable and valid child psychiatric diagnoses. (PsycINFO Database Record (c) 2008 APA, all rights reserved).","container-title":"Journal of the American Academy of Child and Adolescent Psychiatry","issue":"7","page":"980-988","source":"PsycINFO","title":"Schedule for Affective Disorders and Schizophrenia for School-Age Children Present and Lifetime version (K-SADS-PL): Initial reliability and validity data","volume":"36","author":[{"family":"Kaufman","given":"Joan"},{"family":"Birmaher","given":"Boris"},{"family":"Brent","given":"David"},{"family":"Rao","given":"Uma"},{"family":"Flynn","given":"C."},{"family":"Moreci","given":"Paula"},{"family":"Williamson","given":"D."},{"family":"Ryan","given":"Neal"}],"issued":{"date-parts":[["1997",7]]}}}],"schema":"https://github.com/citation-style-language/schema/raw/master/csl-citation.json"} </w:instrText>
      </w:r>
      <w:r w:rsidRPr="00CE0E3B">
        <w:fldChar w:fldCharType="separate"/>
      </w:r>
      <w:r w:rsidRPr="00CE0E3B">
        <w:rPr>
          <w:vertAlign w:val="superscript"/>
        </w:rPr>
        <w:t>86</w:t>
      </w:r>
      <w:r w:rsidRPr="00CE0E3B">
        <w:fldChar w:fldCharType="end"/>
      </w:r>
      <w:r w:rsidRPr="00CE0E3B">
        <w:t xml:space="preserve"> to assess lifetime history of psychopathology. Youth participants also completed an MRI assessment that included structural, diffusion, and functional imaging protocols. Parent participants completed a battery of self-report measures focusing on reward sensitivity, anhedonia, and approach motivation, as well as the SCID to assess lifetime history of psychopathology. All assessments were conducted at each assessment, except for MRIs, as noted above. </w:t>
      </w:r>
    </w:p>
    <w:p w14:paraId="15E946AA" w14:textId="77777777" w:rsidR="00C917D7" w:rsidRPr="00CE0E3B" w:rsidRDefault="00C917D7" w:rsidP="00C917D7">
      <w:pPr>
        <w:widowControl w:val="0"/>
      </w:pPr>
      <w:r w:rsidRPr="00CE0E3B">
        <w:tab/>
        <w:t xml:space="preserve">Youth provided self-reports of PVS functioning using the </w:t>
      </w:r>
      <w:r w:rsidRPr="00CE0E3B">
        <w:rPr>
          <w:bCs/>
        </w:rPr>
        <w:t>Behavioral Activation Scales</w:t>
      </w:r>
      <w:r w:rsidRPr="00CE0E3B">
        <w:rPr>
          <w:bCs/>
        </w:rPr>
        <w:fldChar w:fldCharType="begin"/>
      </w:r>
      <w:r w:rsidRPr="00CE0E3B">
        <w:rPr>
          <w:bCs/>
        </w:rPr>
        <w:instrText xml:space="preserve"> ADDIN ZOTERO_ITEM CSL_CITATION {"citationID":"5MJRnJyn","properties":{"formattedCitation":"\\super 85\\nosupersub{}","plainCitation":"85","noteIndex":0},"citationItems":[{"id":574,"uris":["http://zotero.org/users/5829423/items/9WMRUFD2"],"uri":["http://zotero.org/users/5829423/items/9WMRUFD2"],"itemData":{"id":574,"type":"article-journal","container-title":"Journal of Personality and Social Psychology","page":"319-319","title":"Behavioral inhibition, behavioral activation, and affective responses to impending reward and punishment: The BIS/BAS scales","volume":"67","author":[{"family":"Carver","given":"C. S."},{"family":"White","given":"T. L."}],"issued":{"date-parts":[["1994"]]}}}],"schema":"https://github.com/citation-style-language/schema/raw/master/csl-citation.json"} </w:instrText>
      </w:r>
      <w:r w:rsidRPr="00CE0E3B">
        <w:rPr>
          <w:bCs/>
        </w:rPr>
        <w:fldChar w:fldCharType="separate"/>
      </w:r>
      <w:r w:rsidRPr="00CE0E3B">
        <w:rPr>
          <w:vertAlign w:val="superscript"/>
        </w:rPr>
        <w:t>85</w:t>
      </w:r>
      <w:r w:rsidRPr="00CE0E3B">
        <w:rPr>
          <w:bCs/>
        </w:rPr>
        <w:fldChar w:fldCharType="end"/>
      </w:r>
      <w:r w:rsidRPr="00CE0E3B">
        <w:rPr>
          <w:bCs/>
        </w:rPr>
        <w:t>; Pleasure Scale for Children</w:t>
      </w:r>
      <w:r w:rsidRPr="00CE0E3B">
        <w:rPr>
          <w:bCs/>
        </w:rPr>
        <w:fldChar w:fldCharType="begin"/>
      </w:r>
      <w:r w:rsidRPr="00CE0E3B">
        <w:rPr>
          <w:bCs/>
        </w:rPr>
        <w:instrText xml:space="preserve"> ADDIN ZOTERO_ITEM CSL_CITATION {"citationID":"Pw3cf0Nk","properties":{"formattedCitation":"\\super 87\\nosupersub{}","plainCitation":"87","noteIndex":0},"citationItems":[{"id":311,"uris":["http://zotero.org/users/5829423/items/R5ACN8NA"],"uri":["http://zotero.org/users/5829423/items/R5ACN8NA"],"itemData":{"id":311,"type":"article-journal","container-title":"Journal of American Academy of Child &amp; Adolescent Psychiatry","issue":"3","page":"364-372","title":"Evaluation of the pleasure scale in the assessment of anhedonia in children","volume":"28","author":[{"family":"Kazdin","given":"A. E."}],"issued":{"date-parts":[["1989"]]}}}],"schema":"https://github.com/citation-style-language/schema/raw/master/csl-citation.json"} </w:instrText>
      </w:r>
      <w:r w:rsidRPr="00CE0E3B">
        <w:rPr>
          <w:bCs/>
        </w:rPr>
        <w:fldChar w:fldCharType="separate"/>
      </w:r>
      <w:r w:rsidRPr="00CE0E3B">
        <w:rPr>
          <w:vertAlign w:val="superscript"/>
        </w:rPr>
        <w:t>87</w:t>
      </w:r>
      <w:r w:rsidRPr="00CE0E3B">
        <w:rPr>
          <w:bCs/>
        </w:rPr>
        <w:fldChar w:fldCharType="end"/>
      </w:r>
      <w:r w:rsidRPr="00CE0E3B">
        <w:rPr>
          <w:bCs/>
        </w:rPr>
        <w:t>; and Anticipatory and Consummatory Interpersonal Pleasure Scale</w:t>
      </w:r>
      <w:r w:rsidRPr="00CE0E3B">
        <w:rPr>
          <w:bCs/>
        </w:rPr>
        <w:fldChar w:fldCharType="begin"/>
      </w:r>
      <w:r w:rsidRPr="00CE0E3B">
        <w:rPr>
          <w:bCs/>
        </w:rPr>
        <w:instrText xml:space="preserve"> ADDIN ZOTERO_ITEM CSL_CITATION {"citationID":"WuRHRXIo","properties":{"formattedCitation":"\\super 83\\nosupersub{}","plainCitation":"83","noteIndex":0},"citationItems":[{"id":1373,"uris":["http://zotero.org/users/5829423/items/XW2RNGLA"],"uri":["http://zotero.org/users/5829423/items/XW2RNGLA"],"itemData":{"id":1373,"type":"article-journal","container-title":"Psychiatry research","ISSN":"0165-1781","issue":"1","page":"237-243","title":"The assessment of interpersonal pleasure: introduction of the Anticipatory and Consummatory Interpersonal Pleasure Scale (ACIPS) and preliminary findings","volume":"215","author":[{"family":"Gooding","given":"Diane Carol"},{"family":"Pflum","given":"Madeline Johnson"}],"issued":{"date-parts":[["2014"]]}}}],"schema":"https://github.com/citation-style-language/schema/raw/master/csl-citation.json"} </w:instrText>
      </w:r>
      <w:r w:rsidRPr="00CE0E3B">
        <w:rPr>
          <w:bCs/>
        </w:rPr>
        <w:fldChar w:fldCharType="separate"/>
      </w:r>
      <w:r w:rsidRPr="00CE0E3B">
        <w:rPr>
          <w:vertAlign w:val="superscript"/>
        </w:rPr>
        <w:t>83</w:t>
      </w:r>
      <w:r w:rsidRPr="00CE0E3B">
        <w:rPr>
          <w:bCs/>
        </w:rPr>
        <w:fldChar w:fldCharType="end"/>
      </w:r>
      <w:r w:rsidRPr="00CE0E3B">
        <w:rPr>
          <w:bCs/>
        </w:rPr>
        <w:t xml:space="preserve">. Parents also provided reports of offspring PVS using the Behavioral Activation Scales (adapted as an informant report measure); affiliation using the scale from the </w:t>
      </w:r>
      <w:r w:rsidRPr="00CE0E3B">
        <w:t>Early Adolescent Temperament Questionnaire</w:t>
      </w:r>
      <w:r w:rsidRPr="00CE0E3B">
        <w:fldChar w:fldCharType="begin"/>
      </w:r>
      <w:r w:rsidRPr="00CE0E3B">
        <w:instrText xml:space="preserve"> ADDIN ZOTERO_ITEM CSL_CITATION {"citationID":"lTHvfjuX","properties":{"formattedCitation":"\\super 88\\nosupersub{}","plainCitation":"88","noteIndex":0},"citationItems":[{"id":456,"uris":["http://zotero.org/users/5829423/items/P5W8VYSZ"],"uri":["http://zotero.org/users/5829423/items/P5W8VYSZ"],"itemData":{"id":456,"type":"paper-conference","event":"Poster presented at: the 2001 Biennial Meeting of the Society for Research in Child Development. April 20-23, 2001","title":"Revision of the early adolescent temperament questionnaire","author":[{"family":"Ellis","given":"L. K."},{"family":"Rothbart","given":"M. K."}],"issued":{"date-parts":[["2001"]]}}}],"schema":"https://github.com/citation-style-language/schema/raw/master/csl-citation.json"} </w:instrText>
      </w:r>
      <w:r w:rsidRPr="00CE0E3B">
        <w:fldChar w:fldCharType="separate"/>
      </w:r>
      <w:r w:rsidRPr="00CE0E3B">
        <w:rPr>
          <w:vertAlign w:val="superscript"/>
        </w:rPr>
        <w:t>88</w:t>
      </w:r>
      <w:r w:rsidRPr="00CE0E3B">
        <w:fldChar w:fldCharType="end"/>
      </w:r>
      <w:r w:rsidRPr="00CE0E3B">
        <w:t>.</w:t>
      </w:r>
    </w:p>
    <w:p w14:paraId="314892B1" w14:textId="77777777" w:rsidR="00C917D7" w:rsidRPr="00CE0E3B" w:rsidRDefault="00C917D7" w:rsidP="00C917D7">
      <w:pPr>
        <w:widowControl w:val="0"/>
        <w:rPr>
          <w:bCs/>
        </w:rPr>
      </w:pPr>
      <w:r w:rsidRPr="00CE0E3B">
        <w:tab/>
        <w:t xml:space="preserve">Parent self-reports of PVS functioning were from the </w:t>
      </w:r>
      <w:r w:rsidRPr="00CE0E3B">
        <w:rPr>
          <w:bCs/>
        </w:rPr>
        <w:t>Chapman Physical Anhedonia Scale; Chapman Social Anhedonia Scale</w:t>
      </w:r>
      <w:r w:rsidRPr="00CE0E3B">
        <w:rPr>
          <w:bCs/>
        </w:rPr>
        <w:fldChar w:fldCharType="begin"/>
      </w:r>
      <w:r w:rsidRPr="00CE0E3B">
        <w:rPr>
          <w:bCs/>
        </w:rPr>
        <w:instrText xml:space="preserve"> ADDIN ZOTERO_ITEM CSL_CITATION {"citationID":"ZGlnJakx","properties":{"formattedCitation":"\\super 80\\nosupersub{}","plainCitation":"80","noteIndex":0},"citationItems":[{"id":553,"uris":["http://zotero.org/users/5829423/items/I85KV88L"],"uri":["http://zotero.org/users/5829423/items/I85KV88L"],"itemData":{"id":553,"type":"article-journal","container-title":"Journal of Abnormal Psychology","issue":"4","page":"374-382","title":"Scales for physical and social anhedonia","volume":"85","author":[{"family":"Chapman","given":"L. J."},{"family":"Chapman","given":"J. P."},{"family":"Raulin","given":"M. L."}],"issued":{"date-parts":[["1976"]]}}}],"schema":"https://github.com/citation-style-language/schema/raw/master/csl-citation.json"} </w:instrText>
      </w:r>
      <w:r w:rsidRPr="00CE0E3B">
        <w:rPr>
          <w:bCs/>
        </w:rPr>
        <w:fldChar w:fldCharType="separate"/>
      </w:r>
      <w:r w:rsidRPr="00CE0E3B">
        <w:rPr>
          <w:vertAlign w:val="superscript"/>
        </w:rPr>
        <w:t>80</w:t>
      </w:r>
      <w:r w:rsidRPr="00CE0E3B">
        <w:rPr>
          <w:bCs/>
        </w:rPr>
        <w:fldChar w:fldCharType="end"/>
      </w:r>
      <w:r w:rsidRPr="00CE0E3B">
        <w:rPr>
          <w:bCs/>
        </w:rPr>
        <w:t>; Fawcett-Clark Pleasure Scale</w:t>
      </w:r>
      <w:r w:rsidRPr="00CE0E3B">
        <w:rPr>
          <w:bCs/>
        </w:rPr>
        <w:fldChar w:fldCharType="begin"/>
      </w:r>
      <w:r w:rsidRPr="00CE0E3B">
        <w:rPr>
          <w:bCs/>
        </w:rPr>
        <w:instrText xml:space="preserve"> ADDIN ZOTERO_ITEM CSL_CITATION {"citationID":"ZXBzG155","properties":{"formattedCitation":"\\super 81\\nosupersub{}","plainCitation":"81","noteIndex":0},"citationItems":[{"id":1366,"uris":["http://zotero.org/users/5829423/items/F4RL8KNP"],"uri":["http://zotero.org/users/5829423/items/F4RL8KNP"],"itemData":{"id":1366,"type":"article-journal","container-title":"Archives of general psychiatry","issue":"1","page":"79","title":"Assessing anhedonia in psychiatric patients: The Pleasure Scale","volume":"40","author":[{"family":"Fawcett","given":"J."},{"family":"Clark","given":"D. C."},{"family":"Scheftner","given":"W. A."},{"family":"Gibbons","given":"R. D."}],"issued":{"date-parts":[["1983"]]}}}],"schema":"https://github.com/citation-style-language/schema/raw/master/csl-citation.json"} </w:instrText>
      </w:r>
      <w:r w:rsidRPr="00CE0E3B">
        <w:rPr>
          <w:bCs/>
        </w:rPr>
        <w:fldChar w:fldCharType="separate"/>
      </w:r>
      <w:r w:rsidRPr="00CE0E3B">
        <w:rPr>
          <w:vertAlign w:val="superscript"/>
        </w:rPr>
        <w:t>81</w:t>
      </w:r>
      <w:r w:rsidRPr="00CE0E3B">
        <w:rPr>
          <w:bCs/>
        </w:rPr>
        <w:fldChar w:fldCharType="end"/>
      </w:r>
      <w:r w:rsidRPr="00CE0E3B">
        <w:rPr>
          <w:bCs/>
        </w:rPr>
        <w:t>; Behavioral Activation Scales</w:t>
      </w:r>
      <w:r w:rsidRPr="00CE0E3B">
        <w:rPr>
          <w:bCs/>
        </w:rPr>
        <w:fldChar w:fldCharType="begin"/>
      </w:r>
      <w:r w:rsidRPr="00CE0E3B">
        <w:rPr>
          <w:bCs/>
        </w:rPr>
        <w:instrText xml:space="preserve"> ADDIN ZOTERO_ITEM CSL_CITATION {"citationID":"C6FQ9IS4","properties":{"formattedCitation":"\\super 85\\nosupersub{}","plainCitation":"85","noteIndex":0},"citationItems":[{"id":574,"uris":["http://zotero.org/users/5829423/items/9WMRUFD2"],"uri":["http://zotero.org/users/5829423/items/9WMRUFD2"],"itemData":{"id":574,"type":"article-journal","container-title":"Journal of Personality and Social Psychology","page":"319-319","title":"Behavioral inhibition, behavioral activation, and affective responses to impending reward and punishment: The BIS/BAS scales","volume":"67","author":[{"family":"Carver","given":"C. S."},{"family":"White","given":"T. L."}],"issued":{"date-parts":[["1994"]]}}}],"schema":"https://github.com/citation-style-language/schema/raw/master/csl-citation.json"} </w:instrText>
      </w:r>
      <w:r w:rsidRPr="00CE0E3B">
        <w:rPr>
          <w:bCs/>
        </w:rPr>
        <w:fldChar w:fldCharType="separate"/>
      </w:r>
      <w:r w:rsidRPr="00CE0E3B">
        <w:rPr>
          <w:vertAlign w:val="superscript"/>
        </w:rPr>
        <w:t>85</w:t>
      </w:r>
      <w:r w:rsidRPr="00CE0E3B">
        <w:rPr>
          <w:bCs/>
        </w:rPr>
        <w:fldChar w:fldCharType="end"/>
      </w:r>
      <w:r w:rsidRPr="00CE0E3B">
        <w:rPr>
          <w:bCs/>
        </w:rPr>
        <w:t>; and Temporal Experience of Pleasure Scale</w:t>
      </w:r>
      <w:r w:rsidRPr="00CE0E3B">
        <w:rPr>
          <w:bCs/>
        </w:rPr>
        <w:fldChar w:fldCharType="begin"/>
      </w:r>
      <w:r w:rsidRPr="00CE0E3B">
        <w:rPr>
          <w:bCs/>
        </w:rPr>
        <w:instrText xml:space="preserve"> ADDIN ZOTERO_ITEM CSL_CITATION {"citationID":"xq8Xihqn","properties":{"formattedCitation":"\\super 84\\nosupersub{}","plainCitation":"84","noteIndex":0},"citationItems":[{"id":1437,"uris":["http://zotero.org/users/5829423/items/88WD9WCS"],"uri":["http://zotero.org/users/5829423/items/88WD9WCS"],"itemData":{"id":1437,"type":"article-journal","container-title":"Journal of Research in Personality","issue":"6","page":"1086-1102","title":"Anticipatory and consummatory components of the experience of pleasure: a scale development study","volume":"40","author":[{"family":"Gard","given":"D. E."},{"family":"Gard","given":"M. G."},{"family":"Kring","given":"A. M."},{"family":"John","given":"O. P."}],"issued":{"date-parts":[["2006"]]}}}],"schema":"https://github.com/citation-style-language/schema/raw/master/csl-citation.json"} </w:instrText>
      </w:r>
      <w:r w:rsidRPr="00CE0E3B">
        <w:rPr>
          <w:bCs/>
        </w:rPr>
        <w:fldChar w:fldCharType="separate"/>
      </w:r>
      <w:r w:rsidRPr="00CE0E3B">
        <w:rPr>
          <w:vertAlign w:val="superscript"/>
        </w:rPr>
        <w:t>84</w:t>
      </w:r>
      <w:r w:rsidRPr="00CE0E3B">
        <w:rPr>
          <w:bCs/>
        </w:rPr>
        <w:fldChar w:fldCharType="end"/>
      </w:r>
      <w:r w:rsidRPr="00CE0E3B">
        <w:rPr>
          <w:bCs/>
        </w:rPr>
        <w:t xml:space="preserve">. These constructs will be used in correlational analyses with ORL parameters for within person associations. </w:t>
      </w:r>
    </w:p>
    <w:p w14:paraId="48306D36" w14:textId="77777777" w:rsidR="00C917D7" w:rsidRPr="00CE0E3B" w:rsidRDefault="00C917D7" w:rsidP="00C917D7">
      <w:pPr>
        <w:widowControl w:val="0"/>
        <w:rPr>
          <w:bCs/>
        </w:rPr>
      </w:pPr>
      <w:r w:rsidRPr="00CE0E3B">
        <w:rPr>
          <w:bCs/>
        </w:rPr>
        <w:tab/>
        <w:t>Parents were interviewed using the Structured Clinical Interview for DSM-5</w:t>
      </w:r>
      <w:r w:rsidRPr="00CE0E3B">
        <w:rPr>
          <w:bCs/>
        </w:rPr>
        <w:fldChar w:fldCharType="begin"/>
      </w:r>
      <w:r w:rsidRPr="00CE0E3B">
        <w:rPr>
          <w:bCs/>
        </w:rPr>
        <w:instrText xml:space="preserve"> ADDIN ZOTERO_ITEM CSL_CITATION {"citationID":"BKs7j1MY","properties":{"formattedCitation":"\\super 89\\nosupersub{}","plainCitation":"89","noteIndex":0},"citationItems":[{"id":9304,"uris":["http://zotero.org/users/5829423/items/38WM6P37"],"uri":["http://zotero.org/users/5829423/items/38WM6P37"],"itemData":{"id":9304,"type":"book","abstract":"The Structured Clinical Interview for DSM-5® Disorders—Clinician Version (SCID-5-CV) guides the clinician step-by-step through the DSM-5 diagnostic process. Interview questions are provided conveniently alongside each corresponding DSM-5 criterion, to aid in rating each criterion as either present or absent. A unique and valuable tool, the SCID-5-CV covers the DSM-5 diagnoses most commonly seen in clinical settings. The User's Guide for the SC/D-5-CV provides comprehensive instructions on how to use the SCID-5-CV effectively and accurately. It not only describes the rationale, structure, conventions, and usage of the SCID-5-CV, but also discusses in detail how to interpret and apply the specific DSM-5 criteria for each of the disorders included in the SCID-5-CV. A number of sample role-play and homework cases are also included to help clinicians learn how to use the SCID-5-CV. Together with the SCID-5-CV, the User's Guide for the SCID-5-CV will prove invaluable to clinicians, researchers, interviewers, and students in the mental health professions who seek to integrate time-tested interview questions corresponding to the DSM-5 criteria into their DSM-5 diagnostic assessment process. (PsycINFO Database Record (c) 2016 APA, all rights reserved)","collection-title":"User's guide for the SCID-5-CV Structured Clinical Interview for DSM-5® disorders: Clinical version","event-place":"Arlington, VA, US","ISBN":"978-1-58562-524-6","note":"page: xii, 158","number-of-pages":"xii, 158","publisher":"American Psychiatric Publishing, Inc.","publisher-place":"Arlington, VA, US","source":"APA PsycNet","title":"User's guide for the SCID-5-CV Structured Clinical Interview for DSM-5® disorders: Clinical version","title-short":"User's guide for the SCID-5-CV Structured Clinical Interview for DSM-5® disorders","author":[{"family":"First","given":"Michael B."},{"family":"Williams","given":"Janet B. W."},{"family":"Karg","given":"Rhonda S."},{"family":"Spitzer","given":"Robert L."}],"issued":{"date-parts":[["2016"]]}}}],"schema":"https://github.com/citation-style-language/schema/raw/master/csl-citation.json"} </w:instrText>
      </w:r>
      <w:r w:rsidRPr="00CE0E3B">
        <w:rPr>
          <w:bCs/>
        </w:rPr>
        <w:fldChar w:fldCharType="separate"/>
      </w:r>
      <w:r w:rsidRPr="00CE0E3B">
        <w:rPr>
          <w:vertAlign w:val="superscript"/>
        </w:rPr>
        <w:t>89</w:t>
      </w:r>
      <w:r w:rsidRPr="00CE0E3B">
        <w:rPr>
          <w:bCs/>
        </w:rPr>
        <w:fldChar w:fldCharType="end"/>
      </w:r>
      <w:r w:rsidRPr="00CE0E3B">
        <w:rPr>
          <w:bCs/>
        </w:rPr>
        <w:t xml:space="preserve"> at the baseline, 18-month, and 3-month assessments. We have diagnoses of lifetime history of depression. We will use these diagnoses to compare ORL parameters between parents with and without a lifetime history of depression, as well as differences in ORL parameters between offspring of parents with and without a lifetime history of depression. </w:t>
      </w:r>
    </w:p>
    <w:p w14:paraId="04DA9374" w14:textId="77777777" w:rsidR="00C917D7" w:rsidRPr="00CE0E3B" w:rsidRDefault="00C917D7" w:rsidP="00C917D7">
      <w:pPr>
        <w:adjustRightInd w:val="0"/>
        <w:contextualSpacing/>
      </w:pPr>
      <w:r w:rsidRPr="00CE0E3B">
        <w:rPr>
          <w:b/>
          <w:bCs/>
        </w:rPr>
        <w:t xml:space="preserve">Youth Measures of Reward Related Brain Functioning. </w:t>
      </w:r>
      <w:r w:rsidRPr="00CE0E3B">
        <w:t xml:space="preserve">We will implement two fMRI tasks to assess neural reward responsivity using monetary and social stimuli. </w:t>
      </w:r>
    </w:p>
    <w:p w14:paraId="50576CA8" w14:textId="77777777" w:rsidR="00C917D7" w:rsidRPr="00CE0E3B" w:rsidRDefault="00C917D7" w:rsidP="00C917D7">
      <w:pPr>
        <w:adjustRightInd w:val="0"/>
        <w:contextualSpacing/>
      </w:pPr>
      <w:r w:rsidRPr="00CE0E3B">
        <w:rPr>
          <w:b/>
          <w:i/>
          <w:iCs/>
        </w:rPr>
        <w:t>Monetary Reward Task.</w:t>
      </w:r>
      <w:r w:rsidRPr="00CE0E3B">
        <w:rPr>
          <w:i/>
          <w:iCs/>
        </w:rPr>
        <w:t xml:space="preserve"> </w:t>
      </w:r>
      <w:r w:rsidRPr="00CE0E3B">
        <w:t>The study used a monetary incentive task frequently used in studies of adolescent development</w:t>
      </w:r>
      <w:r w:rsidRPr="00CE0E3B">
        <w:fldChar w:fldCharType="begin"/>
      </w:r>
      <w:r w:rsidRPr="00CE0E3B">
        <w:instrText xml:space="preserve"> ADDIN ZOTERO_ITEM CSL_CITATION {"citationID":"ufq3orhe","properties":{"formattedCitation":"\\super 90\\nosupersub{}","plainCitation":"90","noteIndex":0},"citationItems":[{"id":1302,"uris":["http://zotero.org/users/5829423/items/457FXKSA"],"uri":["http://zotero.org/users/5829423/items/457FXKSA"],"itemData":{"id":1302,"type":"article-journal","container-title":"Journal of the American Academy of Child and Adolescent Psychiatry","issue":"2","page":"162-172","title":"Healthy adolescents’ neural response to reward: Associations with puberty, positive affect, and depressive symptoms","volume":"49","author":[{"family":"Forbes","given":"E. E."},{"family":"Ryan","given":"N. D."},{"family":"Phillips","given":"Mary L."},{"family":"Manuck","given":"Stephen B."},{"family":"Worthman","given":"C. M."},{"family":"Moyles","given":"Donna L."},{"family":"Tarr","given":"J. A."},{"family":"Sciarrillo","given":"S. R."},{"family":"Dahl","given":"R. E."}],"issued":{"date-parts":[["2010"]]}}}],"schema":"https://github.com/citation-style-language/schema/raw/master/csl-citation.json"} </w:instrText>
      </w:r>
      <w:r w:rsidRPr="00CE0E3B">
        <w:fldChar w:fldCharType="separate"/>
      </w:r>
      <w:r w:rsidRPr="00CE0E3B">
        <w:rPr>
          <w:vertAlign w:val="superscript"/>
        </w:rPr>
        <w:t>90</w:t>
      </w:r>
      <w:r w:rsidRPr="00CE0E3B">
        <w:fldChar w:fldCharType="end"/>
      </w:r>
      <w:r w:rsidRPr="00CE0E3B">
        <w:t xml:space="preserve"> and depression</w:t>
      </w:r>
      <w:r w:rsidRPr="00CE0E3B">
        <w:fldChar w:fldCharType="begin"/>
      </w:r>
      <w:r w:rsidRPr="00CE0E3B">
        <w:instrText xml:space="preserve"> ADDIN ZOTERO_ITEM CSL_CITATION {"citationID":"fZIZC7sa","properties":{"formattedCitation":"\\super 71,91,92\\nosupersub{}","plainCitation":"71,91,92","noteIndex":0},"citationItems":[{"id":208,"uris":["http://zotero.org/users/5829423/items/4QPFGFUQ"],"uri":["http://zotero.org/users/5829423/items/4QPFGFUQ"],"itemData":{"id":208,"type":"article-journal","container-title":"Developmental Cognitive Neuroscience","ISSN":"1878-9293","page":"55-64","title":"Reduced reward anticipation in youth at high-risk for unipolar depression: A preliminary study","volume":"8","author":[{"family":"Olino","given":"T. M."},{"family":"McMakin","given":"Dana L."},{"family":"Morgan","given":"Judith K."},{"family":"Silk","given":"Jennifer S."},{"family":"Birmaher","given":"Boris"},{"family":"Axelson","given":"David A."},{"family":"Williamson","given":"Douglas E."},{"family":"Dahl","given":"Ronald E."},{"family":"Ryan","given":"Neal D."},{"family":"Forbes","given":"Erika E."}],"issued":{"date-parts":[["2014"]]}}},{"id":1304,"uris":["http://zotero.org/users/5829423/items/VY7PH4Z2"],"uri":["http://zotero.org/users/5829423/items/VY7PH4Z2"],"itemData":{"id":1304,"type":"article-journal","abstract":"The present study provides preliminary evidence that pretreatment reward-related brain function in the striatum and medial prefrontal cortex (PFC) could have relevance for predicting both final level and rate of change of clinical characteristics in adolescents with major depressive disorder. Adolescents with depression underwent a functional MRI scan during a monetary reward task, participated in an 8-week open trial of cognitive behavioral therapy (CBT) or CBT plus selective serotonin reuptake inhibitor, and completed reports of anxiety and depressive symptoms before, during, and after treatment. Clinicians rated adolescents' improvement and severity at the same time points. Growth models were used to examine change in clinical characteristics and its association with brain function. Severity, anxiety symptoms, and depressive symptoms decreased over treatment. Final levels of severity and anxiety symptoms were associated with pretreatment striatal reactivity, and rate of anxiety symptom reduction was associated with greater striatal reactivity and lower medial PFC reactivity.","container-title":"Cognitive Affective &amp; Behavioral Neuroscience","DOI":"10.3758/cabn.10.1.107","ISSN":"1530-7026","issue":"1","page":"107-118","title":"Reward-related brain function as a predictor of treatment response in adolescents with major depressive disorder","volume":"10","author":[{"family":"Forbes","given":"E. E."},{"family":"Olino","given":"T. M."},{"family":"Ryan","given":"N. D."},{"family":"Birmaher","given":"B."},{"family":"Axelson","given":"D."},{"family":"Moyles","given":"D. L."},{"family":"Dahl","given":"R. E."}],"issued":{"date-parts":[["2010",3]]}}},{"id":1307,"uris":["http://zotero.org/users/5829423/items/SIY79F57"],"uri":["http://zotero.org/users/5829423/items/SIY79F57"],"itemData":{"id":1307,"type":"article-journal","abstract":"Objective: Alterations in reward-related brain function and phenomenological aspects of positive affect are increasingly examined in the development of major depressive disorder. The authors tested differences in reward-related brain function in healthy and depressed adolescents, and the authors examined direct links between reward-related brain function and positive mood that occurred in real-world contexts. Method: Fifteen adolescents with major depressive disorder and 28 adolescents with no history of psychiatric disorder, ages 8-17 years, completed a functional magnetic resonance imaging guessing task involving monetary reward. Participants also reported their subjective positive affect in natural environments during a 4-day cell-phone-based ecological momentary assessment. Results: Adolescents with major depressive disorder exhibited less striatal response than healthy comparison adolescents during reward anticipation and reward outcome, but more response in dorsolateral and medial prefrontal cortex. Diminished activation in a caudate region associated with this depression group difference was correlated with lower subjective positive affect in natural environments, particularly within the depressed group. Conclusions: Results support models of altered reward processing and related positive affect in young people with major depressive disorder and indicate that depressed adolescents' brain response to monetary reward is related to their affective experience in natural environments. Additionally, these results suggest that reward- processing paradigms capture brain function relevant to real-world positive affect. (PsycINFO Database Record (c) 2009 APA, all rights reserved) (journal abstract).","container-title":"American Journal of Psychiatry","issue":"1","page":"64-73","title":"Altered striatal activation predicting real-world positive affect in adolescent major depressive disorder","volume":"166","author":[{"family":"Forbes","given":"E. E."},{"family":"Hariri","given":"Ahmad R."},{"family":"Martin","given":"Samantha L."},{"family":"Silk","given":"Jennifer S."},{"family":"Moyles","given":"Donna L."},{"family":"Fisher","given":"Patrick M."},{"family":"Brown","given":"Sarah M."},{"family":"Ryan","given":"Neal D."},{"family":"Birmaher","given":"Boris"},{"family":"Axelson","given":"David A."},{"family":"Dahl","given":"Ronald E."}],"issued":{"date-parts":[["2009",1]]}}}],"schema":"https://github.com/citation-style-language/schema/raw/master/csl-citation.json"} </w:instrText>
      </w:r>
      <w:r w:rsidRPr="00CE0E3B">
        <w:fldChar w:fldCharType="separate"/>
      </w:r>
      <w:r w:rsidRPr="00CE0E3B">
        <w:rPr>
          <w:vertAlign w:val="superscript"/>
        </w:rPr>
        <w:t>71,91,92</w:t>
      </w:r>
      <w:r w:rsidRPr="00CE0E3B">
        <w:fldChar w:fldCharType="end"/>
      </w:r>
      <w:r w:rsidRPr="00CE0E3B">
        <w:t>. Each trial included both anticipation and outcome trials, and participants received win, loss, or no-change feedback for each trial. Task pre-processing and first-level analyses estimated reward anticipation vs. anticipation control and reward outcome vs. outcome control contrasts.</w:t>
      </w:r>
    </w:p>
    <w:p w14:paraId="44F0469E" w14:textId="77777777" w:rsidR="00C917D7" w:rsidRPr="00CE0E3B" w:rsidRDefault="00C917D7" w:rsidP="00C917D7">
      <w:pPr>
        <w:adjustRightInd w:val="0"/>
        <w:contextualSpacing/>
      </w:pPr>
      <w:r w:rsidRPr="00CE0E3B">
        <w:rPr>
          <w:b/>
          <w:i/>
          <w:iCs/>
        </w:rPr>
        <w:t>Social Reward Task.</w:t>
      </w:r>
      <w:r w:rsidRPr="00CE0E3B">
        <w:rPr>
          <w:i/>
          <w:iCs/>
        </w:rPr>
        <w:t xml:space="preserve"> </w:t>
      </w:r>
      <w:r w:rsidRPr="00CE0E3B">
        <w:t>In the Chatroom Interact Task</w:t>
      </w:r>
      <w:r w:rsidRPr="00CE0E3B">
        <w:fldChar w:fldCharType="begin"/>
      </w:r>
      <w:r w:rsidRPr="00CE0E3B">
        <w:instrText xml:space="preserve"> ADDIN ZOTERO_ITEM CSL_CITATION {"citationID":"b0qZjB3m","properties":{"formattedCitation":"\\super 70,93\\nosupersub{}","plainCitation":"70,93","noteIndex":0},"citationItems":[{"id":202,"uris":["http://zotero.org/users/5829423/items/DD6R2AHF"],"uri":["http://zotero.org/users/5829423/items/DD6R2AHF"],"itemData":{"id":202,"type":"article-journal","container-title":"Journal of Child and Adolescent Psychopharmacology","DOI":"10.1089/cap.2014.0165","page":"711-721","title":"Social reward in youth at-risk for depression: A preliminary investigation of subjective and neural differences","volume":"25","author":[{"family":"Olino","given":"T. M."},{"family":"Silk","given":"J. S."},{"family":"Osterritter","given":"C."},{"family":"Forbes","given":"E. E."}],"issued":{"date-parts":[["2015"]]}}},{"id":3305,"uris":["http://zotero.org/users/5829423/items/K63V9BNL"],"uri":["http://zotero.org/users/5829423/items/K63V9BNL"],"itemData":{"id":3305,"type":"article-journal","container-title":"Social cognitive and affective neuroscience","ISSN":"1749-5024","issue":"11","page":"1798-1807","title":"Increased neural response to peer rejection associated with adolescent depression and pubertal development","volume":"9","author":[{"family":"Silk","given":"Jennifer S."},{"family":"Siegle","given":"Greg J."},{"family":"Lee","given":"Kyung Hwa"},{"family":"Nelson","given":"Eric E."},{"family":"Stroud","given":"Laura R."},{"family":"Dahl","given":"Ronald E."}],"issued":{"date-parts":[["2013"]]}}}],"schema":"https://github.com/citation-style-language/schema/raw/master/csl-citation.json"} </w:instrText>
      </w:r>
      <w:r w:rsidRPr="00CE0E3B">
        <w:fldChar w:fldCharType="separate"/>
      </w:r>
      <w:r w:rsidRPr="00CE0E3B">
        <w:rPr>
          <w:vertAlign w:val="superscript"/>
        </w:rPr>
        <w:t>70,93</w:t>
      </w:r>
      <w:r w:rsidRPr="00CE0E3B">
        <w:fldChar w:fldCharType="end"/>
      </w:r>
      <w:r w:rsidRPr="00CE0E3B">
        <w:t xml:space="preserve"> (an updated version of the chatroom task</w:t>
      </w:r>
      <w:r w:rsidRPr="00CE0E3B">
        <w:fldChar w:fldCharType="begin"/>
      </w:r>
      <w:r w:rsidRPr="00CE0E3B">
        <w:instrText xml:space="preserve"> ADDIN ZOTERO_ITEM CSL_CITATION {"citationID":"PyXFnagu","properties":{"formattedCitation":"\\super 94\\uc0\\u8211{}96\\nosupersub{}","plainCitation":"94–96","noteIndex":0},"citationItems":[{"id":1596,"uris":["http://zotero.org/users/5829423/items/J8HC6JXP"],"uri":["http://zotero.org/users/5829423/items/J8HC6JXP"],"itemData":{"id":1596,"type":"article-journal","container-title":"Journal of the American Academy of Child &amp; Adolescent Psychiatry","ISSN":"0890-8567","issue":"9","page":"1059-1067","title":"Behavioral alterations in reward system function: the role of childhood maltreatment and psychopathology","volume":"45","author":[{"family":"Guyer","given":"Amanda E."},{"family":"Kaufman","given":"Joan"},{"family":"Hodgdon","given":"Hilary B."},{"family":"Masten","given":"Carrie L."},{"family":"Jazbec","given":"Sandra"},{"family":"Pine","given":"Daniel S."},{"family":"Ernst","given":"Monique"}],"issued":{"date-parts":[["2006"]]}}},{"id":1595,"uris":["http://zotero.org/users/5829423/items/Q5ZSZ8YQ"],"uri":["http://zotero.org/users/5829423/items/Q5ZSZ8YQ"],"itemData":{"id":1595,"type":"article-journal","abstract":"Context: Amygdala and ventrolateral prefrontal cortex (vlPFC) dysfunction manifests in adolescents with anxiety disorders when they view negatively valenced stimuli in threatening contexts. Such fear-circuitry dysfunction may also manifest when anticipated social evaluation leads socially anxious adolescents to misperceive peers as threatening. Objective: To determine whether photographs of negatively evaluated smiling peers viewed during anticipated social evaluation engage the amygdala and vlPFC differentially in adolescents with and without social anxiety. Design: Case-control study. Setting: Government clinical research institute. Participants: Fourteen adolescents with anxiety disorders associated with marked concerns of social evaluation and 14 adolescents without a psychiatric diagnosis matched on sex, age, intelligence quotient, and socioeconomic status. Main Outcome Measures: Blood oxygenation level-dependent signal measured with event-related functional magnetic resonance imaging. Before and during neuroimaging scans, participants anticipating social evaluation completed peer- and self-appraisals. Event-related analyses were tailored to participants' ratings of specific peers. Results: Participants classified 40 pictures of same-age peers as ones with whom they did or did not want to engage in a social interaction. Anxious adolescents showed greater amygdala activation than healthy adolescents when anticipating evaluation from peers previously rated as undesired for an interaction. Psychophysiological interaction connectivity analyses also revealed a significant positive association between amygdala and vlPFC activation in anxious vs healthy adolescents in response to these stimuli. Conclusions: Anticipating social evaluation from negatively perceived peers modulates amygdala and vlPFC engagement differentially in anxious and healthy adolescents. Amygdala and vlPFC dysfunction manifests in adolescent anxiety disorders in specific contexts of anticipated peer evaluation. (PsycINFO Database Record (c) 2009 APA, all rights reserved) (journal abstract).","container-title":"Archives of general psychiatry","issue":"11","page":"1303-1312","title":"Amygdala and ventrolateral prefrontal cortex function during anticipated peer evaluation in pediatric social anxiety","volume":"65","author":[{"family":"Guyer","given":"Amanda E."},{"family":"Lau","given":"Jennifer Y."},{"family":"McClure-Tone","given":"Erin B."},{"family":"Parrish","given":"Jessica"},{"family":"Shiffrin","given":"Nina D."},{"family":"Reynolds","given":"Richard C."},{"family":"Chen","given":"Gang"},{"family":"Blair","given":"R."},{"family":"Leibenluft","given":"Ellen"},{"family":"Fox","given":"Nathan A."},{"family":"Ernst","given":"Monique"},{"family":"Pine","given":"Daniel S."},{"family":"Nelson","given":"Eric E."}],"issued":{"date-parts":[["2008",11]]}}},{"id":1590,"uris":["http://zotero.org/users/5829423/items/8F6B9BWV"],"uri":["http://zotero.org/users/5829423/items/8F6B9BWV"],"itemData":{"id":1590,"type":"article-journal","abstract":"Neural correlates of social-cognition were assessed in 9- to- 17-year-olds (N=34) using functional magnetic resonance imaging. Participants appraised how unfamiliar peers they had previously identified as being of high or low interest would evaluate them for an anticipated online chat session. Differential age- and sex-related activation patterns emerged in several regions previously implicated in affective processing. These included the ventral striatum, hippocampus, hypothalamus, and insula. In general, activation patterns shifted with age in older relative to younger females but showed no association with age in males. Relating these neural response patterns to changes in adolescent social-cognition enriches theories of adolescent social development through enhanced neurobiological understanding of social behavior. (PsycINFO Database Record (c) 2009 APA, all rights reserved) (journal abstract).","container-title":"Child development","issue":"4","page":"1000-1015","title":"Probing the neural correlates of anticipated peer evaluation in adolescence","volume":"80","author":[{"family":"Guyer","given":"Amanda E."},{"family":"McClure-Tone","given":"Erin B."},{"family":"Shiffrin","given":"Nina D."},{"family":"Pine","given":"Daniel S."},{"family":"Nelson","given":"Eric E."}],"issued":{"date-parts":[["2009",8]]}}}],"schema":"https://github.com/citation-style-language/schema/raw/master/csl-citation.json"} </w:instrText>
      </w:r>
      <w:r w:rsidRPr="00CE0E3B">
        <w:fldChar w:fldCharType="separate"/>
      </w:r>
      <w:r w:rsidRPr="00CE0E3B">
        <w:rPr>
          <w:vertAlign w:val="superscript"/>
        </w:rPr>
        <w:t>94–96</w:t>
      </w:r>
      <w:r w:rsidRPr="00CE0E3B">
        <w:fldChar w:fldCharType="end"/>
      </w:r>
      <w:r w:rsidRPr="00CE0E3B">
        <w:t xml:space="preserve">), adolescents chose and were chosen vs. not chosen for online interactions by same-sex virtual peers. Task pre-processing and first-level analyses estimated a </w:t>
      </w:r>
      <w:r w:rsidRPr="00CE0E3B">
        <w:rPr>
          <w:color w:val="000000"/>
        </w:rPr>
        <w:t>peer acceptance &gt; motor control task contrast</w:t>
      </w:r>
      <w:r w:rsidRPr="00CE0E3B">
        <w:t>.</w:t>
      </w:r>
    </w:p>
    <w:p w14:paraId="50D1F037" w14:textId="77777777" w:rsidR="00C917D7" w:rsidRPr="00CE0E3B" w:rsidRDefault="00C917D7" w:rsidP="00C917D7">
      <w:pPr>
        <w:adjustRightInd w:val="0"/>
        <w:contextualSpacing/>
      </w:pPr>
      <w:r w:rsidRPr="00CE0E3B">
        <w:rPr>
          <w:b/>
          <w:color w:val="000000"/>
        </w:rPr>
        <w:t xml:space="preserve">fMRI Acquisition and Preprocessing. </w:t>
      </w:r>
      <w:r w:rsidRPr="00CE0E3B">
        <w:rPr>
          <w:color w:val="000000"/>
        </w:rPr>
        <w:t xml:space="preserve">Neuroimaging data were acquired using a </w:t>
      </w:r>
      <w:r w:rsidRPr="00CE0E3B">
        <w:t>using wide bore (70cms) 3T Philips Ingenia scanner</w:t>
      </w:r>
      <w:r w:rsidRPr="00CE0E3B">
        <w:rPr>
          <w:color w:val="000000"/>
        </w:rPr>
        <w:t xml:space="preserve"> located at the Thomas Jefferson University. Structural </w:t>
      </w:r>
      <w:r w:rsidRPr="00CE0E3B">
        <w:rPr>
          <w:color w:val="000000"/>
        </w:rPr>
        <w:lastRenderedPageBreak/>
        <w:t xml:space="preserve">3D axial MPRAGE images will be acquired (1mm thick; TR=2200ms; TE=3.29ms; FOV=256x256; Matrix= 256x256; Flip Angle=9°; 192 slices). </w:t>
      </w:r>
      <w:r w:rsidRPr="00CE0E3B">
        <w:t xml:space="preserve">BOLD functional images were acquired with a gradient echo planar imaging sequence and cover 34 axial slices (3 mm thick) beginning at the cerebral vertex and encompassing the entire cerebrum and </w:t>
      </w:r>
      <w:proofErr w:type="gramStart"/>
      <w:r w:rsidRPr="00CE0E3B">
        <w:t>the majority of</w:t>
      </w:r>
      <w:proofErr w:type="gramEnd"/>
      <w:r w:rsidRPr="00CE0E3B">
        <w:t xml:space="preserve"> the cerebellum (TR/TE=2000/25 msec, field of view=20 cm, matrix=64×64). Scanning parameters were selected to optimize BOLD signal quality while maintaining </w:t>
      </w:r>
      <w:proofErr w:type="gramStart"/>
      <w:r w:rsidRPr="00CE0E3B">
        <w:t>a sufficient number of</w:t>
      </w:r>
      <w:proofErr w:type="gramEnd"/>
      <w:r w:rsidRPr="00CE0E3B">
        <w:t xml:space="preserve"> slices to acquire whole-brain data. Scanning was synchronized to stimulus presentation, and multiple images were obtained </w:t>
      </w:r>
      <w:proofErr w:type="gramStart"/>
      <w:r w:rsidRPr="00CE0E3B">
        <w:t>during the course of</w:t>
      </w:r>
      <w:proofErr w:type="gramEnd"/>
      <w:r w:rsidRPr="00CE0E3B">
        <w:t xml:space="preserve"> a trial. </w:t>
      </w:r>
      <w:r w:rsidRPr="00CE0E3B">
        <w:rPr>
          <w:color w:val="000000"/>
        </w:rPr>
        <w:t xml:space="preserve">Data preprocessing and analysis was conducted with Statistical Parametric Mapping software, Version 12 (SPM 12; </w:t>
      </w:r>
      <w:r w:rsidRPr="00CE0E3B">
        <w:t>http://www.fil.ion.ucl.ac.uk/spm</w:t>
      </w:r>
      <w:r w:rsidRPr="00CE0E3B">
        <w:rPr>
          <w:color w:val="000000"/>
        </w:rPr>
        <w:t xml:space="preserve">) using standard procedures. </w:t>
      </w:r>
      <w:r w:rsidRPr="00CE0E3B">
        <w:t xml:space="preserve">For each scan, images for each participant were realigned to the first volume in the time series to correct for head motion. Realigned images were spatially normalized into Montreal Neurological Institute stereotactic space using a 12-parameter affine model, then smoothed to minimize noise and residual difference in </w:t>
      </w:r>
      <w:proofErr w:type="spellStart"/>
      <w:r w:rsidRPr="00CE0E3B">
        <w:t>gyral</w:t>
      </w:r>
      <w:proofErr w:type="spellEnd"/>
      <w:r w:rsidRPr="00CE0E3B">
        <w:t xml:space="preserve"> anatomy with a Gaussian filter set at 6 mm full width at half-maximum. Voxel-wise signal intensities were ratio normalized to the whole-brain global mean. </w:t>
      </w:r>
      <w:r w:rsidRPr="00CE0E3B">
        <w:rPr>
          <w:color w:val="000000"/>
        </w:rPr>
        <w:t xml:space="preserve">The analyses focused on contrasts of monetary reward anticipation &gt; baseline and reward win &gt; baseline and peer acceptance &gt; motor control task. </w:t>
      </w:r>
      <w:r w:rsidRPr="00CE0E3B">
        <w:rPr>
          <w:bCs/>
        </w:rPr>
        <w:t xml:space="preserve">For each contrast, </w:t>
      </w:r>
      <w:r w:rsidRPr="00CE0E3B">
        <w:t xml:space="preserve">neural responses were extracted from an </w:t>
      </w:r>
      <w:r w:rsidRPr="00CE0E3B">
        <w:rPr>
          <w:i/>
        </w:rPr>
        <w:t xml:space="preserve">a priori </w:t>
      </w:r>
      <w:r w:rsidRPr="00CE0E3B">
        <w:t>bilateral VS ROI defined as two 8mm spheres based on MNI coordinates (right: x = 9, y = 9, z = -8; left: x = -9, y = 9, z = -8) from previous meta-analyses</w:t>
      </w:r>
      <w:r w:rsidRPr="00CE0E3B">
        <w:fldChar w:fldCharType="begin"/>
      </w:r>
      <w:r w:rsidRPr="00CE0E3B">
        <w:instrText xml:space="preserve"> ADDIN EN.CITE &lt;EndNote&gt;&lt;Cite&gt;&lt;Author&gt;Di Martino&lt;/Author&gt;&lt;Year&gt;2008&lt;/Year&gt;&lt;RecNum&gt;7141&lt;/RecNum&gt;&lt;DisplayText&gt;&lt;style face="superscript"&gt;234, 235&lt;/style&gt;&lt;/DisplayText&gt;&lt;record&gt;&lt;rec-number&gt;7141&lt;/rec-number&gt;&lt;foreign-keys&gt;&lt;key app="EN" db-id="90zfvwef4029xlevzanxtzfeds5d5ress29a"&gt;7141&lt;/key&gt;&lt;/foreign-keys&gt;&lt;ref-type name="Journal Article"&gt;17&lt;/ref-type&gt;&lt;contributors&gt;&lt;authors&gt;&lt;author&gt;Di Martino, Adriana&lt;/author&gt;&lt;author&gt;Scheres, Anouk&lt;/author&gt;&lt;author&gt;Margulies, DS&lt;/author&gt;&lt;author&gt;Kelly, AMC&lt;/author&gt;&lt;author&gt;Uddin, Lucina Q&lt;/author&gt;&lt;author&gt;Shehzad, Zarrar&lt;/author&gt;&lt;author&gt;Biswal, B&lt;/author&gt;&lt;author&gt;Walters, Judith R&lt;/author&gt;&lt;author&gt;Castellanos, F Xavier&lt;/author&gt;&lt;author&gt;Milham, Michael P&lt;/author&gt;&lt;/authors&gt;&lt;/contributors&gt;&lt;titles&gt;&lt;title&gt;Functional connectivity of human striatum: a resting state FMRI study&lt;/title&gt;&lt;secondary-title&gt;Cerebral cortex&lt;/secondary-title&gt;&lt;/titles&gt;&lt;periodical&gt;&lt;full-title&gt;Cerebral Cortex&lt;/full-title&gt;&lt;abbr-1&gt;Cereb. Cortex&lt;/abbr-1&gt;&lt;abbr-2&gt;Cereb Cortex&lt;/abbr-2&gt;&lt;/periodical&gt;&lt;pages&gt;2735-2747&lt;/pages&gt;&lt;volume&gt;18&lt;/volume&gt;&lt;number&gt;12&lt;/number&gt;&lt;dates&gt;&lt;year&gt;2008&lt;/year&gt;&lt;/dates&gt;&lt;isbn&gt;1047-3211&lt;/isbn&gt;&lt;urls&gt;&lt;/urls&gt;&lt;/record&gt;&lt;/Cite&gt;&lt;Cite&gt;&lt;Author&gt;Postuma&lt;/Author&gt;&lt;Year&gt;2006&lt;/Year&gt;&lt;RecNum&gt;7142&lt;/RecNum&gt;&lt;record&gt;&lt;rec-number&gt;7142&lt;/rec-number&gt;&lt;foreign-keys&gt;&lt;key app="EN" db-id="90zfvwef4029xlevzanxtzfeds5d5ress29a"&gt;7142&lt;/key&gt;&lt;/foreign-keys&gt;&lt;ref-type name="Journal Article"&gt;17&lt;/ref-type&gt;&lt;contributors&gt;&lt;authors&gt;&lt;author&gt;Postuma, Ronald B&lt;/author&gt;&lt;author&gt;Dagher, Alain&lt;/author&gt;&lt;/authors&gt;&lt;/contributors&gt;&lt;titles&gt;&lt;title&gt;Basal ganglia functional connectivity based on a meta-analysis of 126 positron emission tomography and functional magnetic resonance imaging publications&lt;/title&gt;&lt;secondary-title&gt;Cerebral cortex&lt;/secondary-title&gt;&lt;/titles&gt;&lt;periodical&gt;&lt;full-title&gt;Cerebral Cortex&lt;/full-title&gt;&lt;abbr-1&gt;Cereb. Cortex&lt;/abbr-1&gt;&lt;abbr-2&gt;Cereb Cortex&lt;/abbr-2&gt;&lt;/periodical&gt;&lt;pages&gt;1508-1521&lt;/pages&gt;&lt;volume&gt;16&lt;/volume&gt;&lt;number&gt;10&lt;/number&gt;&lt;dates&gt;&lt;year&gt;2006&lt;/year&gt;&lt;/dates&gt;&lt;isbn&gt;1047-3211&lt;/isbn&gt;&lt;urls&gt;&lt;/urls&gt;&lt;/record&gt;&lt;/Cite&gt;&lt;/EndNote&gt;</w:instrText>
      </w:r>
      <w:r w:rsidRPr="00CE0E3B">
        <w:fldChar w:fldCharType="separate"/>
      </w:r>
      <w:hyperlink w:anchor="_ENREF_234" w:tooltip="Di Martino, 2008 #7141" w:history="1">
        <w:r w:rsidRPr="00CE0E3B">
          <w:rPr>
            <w:noProof/>
            <w:vertAlign w:val="superscript"/>
          </w:rPr>
          <w:t>234</w:t>
        </w:r>
      </w:hyperlink>
      <w:r w:rsidRPr="00CE0E3B">
        <w:rPr>
          <w:noProof/>
          <w:vertAlign w:val="superscript"/>
        </w:rPr>
        <w:t xml:space="preserve">, </w:t>
      </w:r>
      <w:hyperlink w:anchor="_ENREF_235" w:tooltip="Postuma, 2006 #7142" w:history="1">
        <w:r w:rsidRPr="00CE0E3B">
          <w:rPr>
            <w:noProof/>
            <w:vertAlign w:val="superscript"/>
          </w:rPr>
          <w:t>235</w:t>
        </w:r>
      </w:hyperlink>
      <w:r w:rsidRPr="00CE0E3B">
        <w:fldChar w:fldCharType="end"/>
      </w:r>
      <w:r w:rsidRPr="00CE0E3B">
        <w:t xml:space="preserve">. </w:t>
      </w:r>
      <w:r w:rsidRPr="00CE0E3B">
        <w:rPr>
          <w:color w:val="000000"/>
        </w:rPr>
        <w:t>These indices will be used in correlational analyses with youth ORL parameters.</w:t>
      </w:r>
    </w:p>
    <w:p w14:paraId="20F95F80" w14:textId="77777777" w:rsidR="00C917D7" w:rsidRPr="00CE0E3B" w:rsidRDefault="00C917D7" w:rsidP="00C917D7">
      <w:pPr>
        <w:widowControl w:val="0"/>
        <w:rPr>
          <w:b/>
        </w:rPr>
      </w:pPr>
      <w:r w:rsidRPr="00CE0E3B">
        <w:rPr>
          <w:b/>
        </w:rPr>
        <w:t>C.2.3 Data Analysis.</w:t>
      </w:r>
    </w:p>
    <w:p w14:paraId="19D16C19" w14:textId="77777777" w:rsidR="00C917D7" w:rsidRPr="00CE0E3B" w:rsidRDefault="00C917D7" w:rsidP="00C917D7">
      <w:pPr>
        <w:widowControl w:val="0"/>
      </w:pPr>
      <w:r w:rsidRPr="00CE0E3B">
        <w:rPr>
          <w:noProof/>
        </w:rPr>
        <w:drawing>
          <wp:anchor distT="0" distB="0" distL="114300" distR="114300" simplePos="0" relativeHeight="251659264" behindDoc="1" locked="0" layoutInCell="1" allowOverlap="1" wp14:anchorId="3CE04DCC" wp14:editId="6B0F85FD">
            <wp:simplePos x="0" y="0"/>
            <wp:positionH relativeFrom="margin">
              <wp:posOffset>3027045</wp:posOffset>
            </wp:positionH>
            <wp:positionV relativeFrom="paragraph">
              <wp:posOffset>1162685</wp:posOffset>
            </wp:positionV>
            <wp:extent cx="3822700" cy="2212340"/>
            <wp:effectExtent l="0" t="0" r="0" b="0"/>
            <wp:wrapTight wrapText="bothSides">
              <wp:wrapPolygon edited="0">
                <wp:start x="0" y="0"/>
                <wp:lineTo x="0" y="21451"/>
                <wp:lineTo x="21528" y="21451"/>
                <wp:lineTo x="21528" y="0"/>
                <wp:lineTo x="0" y="0"/>
              </wp:wrapPolygon>
            </wp:wrapTight>
            <wp:docPr id="1" name="Picture 1" descr="A table with equations and formu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table with equations and formulas&#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822700" cy="2212340"/>
                    </a:xfrm>
                    <a:prstGeom prst="rect">
                      <a:avLst/>
                    </a:prstGeom>
                  </pic:spPr>
                </pic:pic>
              </a:graphicData>
            </a:graphic>
            <wp14:sizeRelH relativeFrom="margin">
              <wp14:pctWidth>0</wp14:pctWidth>
            </wp14:sizeRelH>
            <wp14:sizeRelV relativeFrom="margin">
              <wp14:pctHeight>0</wp14:pctHeight>
            </wp14:sizeRelV>
          </wp:anchor>
        </w:drawing>
      </w:r>
      <w:r w:rsidRPr="00CE0E3B">
        <w:rPr>
          <w:b/>
        </w:rPr>
        <w:t xml:space="preserve">C.2.3.1 Computational model estimation. </w:t>
      </w:r>
      <w:r w:rsidRPr="00CE0E3B">
        <w:t xml:space="preserve">In the updated play or pass IGT, the structure of the task was modified such that individual stimuli are presented to the participants giving them a binary play or pass decision, rather than participants having free choice among four stimuli sets throughout the task. Thus, the existing ORL computational model for the IGT requires adaptation. </w:t>
      </w:r>
      <w:r w:rsidRPr="00CE0E3B">
        <w:rPr>
          <w:rFonts w:eastAsia="Cambria"/>
        </w:rPr>
        <w:t xml:space="preserve">Adaptations will test possible additional RL parameters to the model such as reward and punishment sensitivity. </w:t>
      </w:r>
      <w:r w:rsidRPr="00CE0E3B">
        <w:t>A competing computational model, the Prospect Valence Learning (PVL) model with delta rule</w:t>
      </w:r>
      <w:r w:rsidRPr="00CE0E3B">
        <w:fldChar w:fldCharType="begin"/>
      </w:r>
      <w:r w:rsidRPr="00CE0E3B">
        <w:instrText xml:space="preserve"> ADDIN ZOTERO_ITEM CSL_CITATION {"citationID":"bfwEvzjL","properties":{"formattedCitation":"\\super 29\\nosupersub{}","plainCitation":"29","noteIndex":0},"citationItems":[{"id":9087,"uris":["http://zotero.org/users/5829423/items/NAHA7XIU"],"uri":["http://zotero.org/users/5829423/items/NAHA7XIU"],"itemData":{"id":9087,"type":"article-journal","abstract":"It is a hallmark of a good model to make accurate a priori predictions to new conditions (Busemeyer &amp; Wang, 2000). This study compared 8 decision learning models with respect to their generalizability. Participants performed 2 tasks (the Iowa Gambling Task and the Soochow Gambling Task), and each model made a priori predictions by estimating the parameters for each participant from 1 task and using those same parameters to predict on the other task. Three methods were used to evaluate the models at the individual level of analysis. The first method used a post hoc fit criterion, the second method used a generalization criterion for short-term predictions, and the third method again used a generalization criterion for long-term predictions. The results suggest that the models with the prospect utility function can make generalizable predictions to new conditions, and different learning models are needed for making short-versus long-term predictions on simple gambling tasks.","container-title":"Cognitive Science","DOI":"https://doi.org/10.1080/03640210802352992","ISSN":"1551-6709","issue":"8","language":"en","note":"_eprint: https://onlinelibrary.wiley.com/doi/pdf/10.1080/03640210802352992","page":"1376-1402","source":"Wiley Online Library","title":"Comparison of Decision Learning Models Using the Generalization Criterion Method","volume":"32","author":[{"family":"Ahn","given":"Woo-Young"},{"family":"Busemeyer","given":"Jerome R."},{"family":"Wagenmakers","given":"Eric-Jan"},{"family":"Stout","given":"Julie C."}],"issued":{"date-parts":[["2008"]]}}}],"schema":"https://github.com/citation-style-language/schema/raw/master/csl-citation.json"} </w:instrText>
      </w:r>
      <w:r w:rsidRPr="00CE0E3B">
        <w:fldChar w:fldCharType="separate"/>
      </w:r>
      <w:r w:rsidRPr="00CE0E3B">
        <w:rPr>
          <w:vertAlign w:val="superscript"/>
        </w:rPr>
        <w:t>29</w:t>
      </w:r>
      <w:r w:rsidRPr="00CE0E3B">
        <w:fldChar w:fldCharType="end"/>
      </w:r>
      <w:r w:rsidRPr="00CE0E3B">
        <w:t xml:space="preserve"> will be fit to the IGT data in Sample 1 at the initial and follow-up administrations. We will evaluate models quantitatively based on the Watanabe-Akaike Information Criteria (WAIC) and Leave-One-Out Cross-Validation (LOOIC)</w:t>
      </w:r>
      <w:r w:rsidRPr="00CE0E3B">
        <w:fldChar w:fldCharType="begin"/>
      </w:r>
      <w:r w:rsidRPr="00CE0E3B">
        <w:instrText xml:space="preserve"> ADDIN ZOTERO_ITEM CSL_CITATION {"citationID":"kHVD7zaA","properties":{"formattedCitation":"\\super 97\\nosupersub{}","plainCitation":"97","noteIndex":0},"citationItems":[{"id":9326,"uris":["http://zotero.org/users/5829423/items/7UNJ53BW"],"uri":["http://zotero.org/users/5829423/items/7UNJ53BW"],"itemData":{"id":9326,"type":"article-journal","abstract":"Leave-one-out cross-validation (LOO) and the widely applicable information criterion (WAIC) are methods for estimating pointwise out-of-sample prediction accuracy from a ﬁ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ﬁcient computation of LOO using Pareto-smoothed importance sampling (PSIS), a new procedure for regularizing importance weights. Although WAIC is asymptotically equal to LOO, we demonstrate that PSIS-LOO is more robust in the ﬁnite case with weak priors or inﬂuential observations. As a byproduct of our calculations, we also obtain approximate standard errors for estimated predictive errors and for comparison of predictive errors between two models. We implement the computations in an R package called loo and demonstrate using models ﬁt with the Bayesian inference package Stan.","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CE0E3B">
        <w:fldChar w:fldCharType="separate"/>
      </w:r>
      <w:r w:rsidRPr="00CE0E3B">
        <w:rPr>
          <w:vertAlign w:val="superscript"/>
        </w:rPr>
        <w:t>97</w:t>
      </w:r>
      <w:r w:rsidRPr="00CE0E3B">
        <w:fldChar w:fldCharType="end"/>
      </w:r>
      <w:r w:rsidRPr="00CE0E3B">
        <w:t xml:space="preserve"> and qualitatively using predictive posterior checks in which </w:t>
      </w:r>
      <w:r w:rsidRPr="00CE0E3B">
        <w:rPr>
          <w:rFonts w:eastAsia="Cambria"/>
          <w:bCs/>
        </w:rPr>
        <w:t>fitted model parameters will be used to simulate data and simulated data will be plotted against observed data</w:t>
      </w:r>
      <w:r w:rsidRPr="00CE0E3B">
        <w:t>. The best fitting model will then be used in subsequent analyses. As the ORL model performs well compared to the PVL model</w:t>
      </w:r>
      <w:r w:rsidRPr="00CE0E3B">
        <w:fldChar w:fldCharType="begin"/>
      </w:r>
      <w:r w:rsidRPr="00CE0E3B">
        <w:instrText xml:space="preserve"> ADDIN ZOTERO_ITEM CSL_CITATION {"citationID":"BFdYQvQk","properties":{"formattedCitation":"\\super 8\\nosupersub{}","plainCitation":"8","noteIndex":0},"citationItems":[{"id":9098,"uris":["http://zotero.org/users/5829423/items/UUVAWBLM"],"uri":["http://zotero.org/users/5829423/items/UUVAWBLM"],"itemData":{"id":9098,"type":"article-journal","abstract":"The Iowa Gambling Task (IGT) is widely used to study decision-making within healthy and psychiatric populations. However, the complexity of the IGT makes it difﬁcult to attribute variation in performance to speciﬁc cognitive processes. Several cognitive models have been proposed for the IGT in an effort to address this problem, but currently no single model shows optimal performance for both short- and long-term prediction accuracy and parameter recovery. Here, we propose the Outcome-Representation Learning (ORL) model, a novel model that provides the best compromise between competing models. We test the performance of the ORL model on 393 subjects’ data collected across multiple research sites, and we show that the ORL reveals distinct patterns of decision-making in substance-using populations. Our work highlights the importance of using multiple model comparison metrics to make valid inference with cognitive models and sheds light on learning mechanisms that play a role in underweighting of rare events.","container-title":"Cognitive Science","DOI":"10.1111/cogs.12688","ISSN":"03640213","issue":"8","journalAbbreviation":"Cogn Sci","language":"en","page":"2534-2561","source":"DOI.org (Crossref)","title":"The Outcome-Representation Learning Model: A Novel Reinforcement Learning Model of the Iowa Gambling Task","title-short":"The Outcome-Representation Learning Model","volume":"42","author":[{"family":"Haines","given":"Nathaniel"},{"family":"Vassileva","given":"Jasmin"},{"family":"Ahn","given":"Woo-Young"}],"issued":{"date-parts":[["2018",11]]}}}],"schema":"https://github.com/citation-style-language/schema/raw/master/csl-citation.json"} </w:instrText>
      </w:r>
      <w:r w:rsidRPr="00CE0E3B">
        <w:fldChar w:fldCharType="separate"/>
      </w:r>
      <w:r w:rsidRPr="00CE0E3B">
        <w:rPr>
          <w:vertAlign w:val="superscript"/>
        </w:rPr>
        <w:t>8</w:t>
      </w:r>
      <w:r w:rsidRPr="00CE0E3B">
        <w:fldChar w:fldCharType="end"/>
      </w:r>
      <w:r w:rsidRPr="00CE0E3B">
        <w:t>, we expect the ORL model will show the best fit. Equations for ORL parameters are shown in the adjacent Table</w:t>
      </w:r>
      <w:r w:rsidRPr="00CE0E3B">
        <w:fldChar w:fldCharType="begin"/>
      </w:r>
      <w:r w:rsidRPr="00CE0E3B">
        <w:instrText xml:space="preserve"> ADDIN ZOTERO_ITEM CSL_CITATION {"citationID":"cqhB7wL3","properties":{"formattedCitation":"\\super 8\\nosupersub{}","plainCitation":"8","noteIndex":0},"citationItems":[{"id":9098,"uris":["http://zotero.org/users/5829423/items/UUVAWBLM"],"uri":["http://zotero.org/users/5829423/items/UUVAWBLM"],"itemData":{"id":9098,"type":"article-journal","abstract":"The Iowa Gambling Task (IGT) is widely used to study decision-making within healthy and psychiatric populations. However, the complexity of the IGT makes it difﬁcult to attribute variation in performance to speciﬁc cognitive processes. Several cognitive models have been proposed for the IGT in an effort to address this problem, but currently no single model shows optimal performance for both short- and long-term prediction accuracy and parameter recovery. Here, we propose the Outcome-Representation Learning (ORL) model, a novel model that provides the best compromise between competing models. We test the performance of the ORL model on 393 subjects’ data collected across multiple research sites, and we show that the ORL reveals distinct patterns of decision-making in substance-using populations. Our work highlights the importance of using multiple model comparison metrics to make valid inference with cognitive models and sheds light on learning mechanisms that play a role in underweighting of rare events.","container-title":"Cognitive Science","DOI":"10.1111/cogs.12688","ISSN":"03640213","issue":"8","journalAbbreviation":"Cogn Sci","language":"en","page":"2534-2561","source":"DOI.org (Crossref)","title":"The Outcome-Representation Learning Model: A Novel Reinforcement Learning Model of the Iowa Gambling Task","title-short":"The Outcome-Representation Learning Model","volume":"42","author":[{"family":"Haines","given":"Nathaniel"},{"family":"Vassileva","given":"Jasmin"},{"family":"Ahn","given":"Woo-Young"}],"issued":{"date-parts":[["2018",11]]}}}],"schema":"https://github.com/citation-style-language/schema/raw/master/csl-citation.json"} </w:instrText>
      </w:r>
      <w:r w:rsidRPr="00CE0E3B">
        <w:fldChar w:fldCharType="separate"/>
      </w:r>
      <w:r w:rsidRPr="00CE0E3B">
        <w:rPr>
          <w:vertAlign w:val="superscript"/>
        </w:rPr>
        <w:t>8</w:t>
      </w:r>
      <w:r w:rsidRPr="00CE0E3B">
        <w:fldChar w:fldCharType="end"/>
      </w:r>
      <w:r w:rsidRPr="00CE0E3B">
        <w:t>.</w:t>
      </w:r>
    </w:p>
    <w:p w14:paraId="122CB036" w14:textId="77777777" w:rsidR="00C917D7" w:rsidRPr="00CE0E3B" w:rsidRDefault="00C917D7" w:rsidP="00C917D7">
      <w:pPr>
        <w:widowControl w:val="0"/>
      </w:pPr>
      <w:r w:rsidRPr="00CE0E3B">
        <w:rPr>
          <w:b/>
        </w:rPr>
        <w:tab/>
      </w:r>
      <w:r w:rsidRPr="00CE0E3B">
        <w:t>In Sample 2, we will estimate the best-fitting model from Sample 1 for the youth and adult samples. For examination of test-retest reliability, HBAs will be estimated to examine the correlations between adjacent assessments (H2.1). As we have multiple measures of reward, anhedonia, and approach constructs, p</w:t>
      </w:r>
      <w:r w:rsidRPr="00CE0E3B">
        <w:rPr>
          <w:bCs/>
        </w:rPr>
        <w:t xml:space="preserve">rincipal component analysis will be performed on </w:t>
      </w:r>
      <w:r w:rsidRPr="00CE0E3B">
        <w:rPr>
          <w:bCs/>
        </w:rPr>
        <w:lastRenderedPageBreak/>
        <w:t xml:space="preserve">measures of like constructs to reduce the number of statistical tests conducted and increase reliability of measures. </w:t>
      </w:r>
      <w:r w:rsidRPr="00CE0E3B">
        <w:t xml:space="preserve">After deriving this parsimonious set of constructs, we will examine associations between self- and parent-report measures of reward sensitivity and ORL parameters (H2.2) using complementary methods. First, we will examine these associations at each time point separately in generative models. Second, we will also examine associations between self- and parent-report measures of reward sensitivity treating those repeated assessments as time-varying covariates and examining all assessments simultaneously in a single full generative model. </w:t>
      </w:r>
    </w:p>
    <w:p w14:paraId="5770B2C6" w14:textId="77777777" w:rsidR="00C917D7" w:rsidRPr="00CE0E3B" w:rsidRDefault="00C917D7" w:rsidP="00C917D7">
      <w:pPr>
        <w:widowControl w:val="0"/>
      </w:pPr>
      <w:r w:rsidRPr="00CE0E3B">
        <w:tab/>
        <w:t xml:space="preserve">For examinations of associations between parent and offspring ORL parameters (H2.3), we will examine the models in at least three different ways. First, we will estimate parameters for parents and offspring, separately, and extract parameters for use in analyses outside of generative models. Second, we will estimate models for parents and offspring within-time point within a full generative model. Third, we will estimate a model including all time points for parents and offspring within the same model. </w:t>
      </w:r>
    </w:p>
    <w:p w14:paraId="198747C0" w14:textId="77777777" w:rsidR="00C917D7" w:rsidRPr="00CE0E3B" w:rsidRDefault="00C917D7" w:rsidP="00C917D7">
      <w:pPr>
        <w:widowControl w:val="0"/>
      </w:pPr>
      <w:r w:rsidRPr="00CE0E3B">
        <w:tab/>
        <w:t xml:space="preserve">Beyond examining rank-order similarity of test-retest reliability, we will also examine how changes in youth ORL parameters may be influenced by development (H3.1). We will estimate the influence of offspring age as a predictor of person-level growth in each of the ORL parameters in the model. This model will be further generalized to include parental history of depression (H3.2) as a predictor of the longitudinal change in ORL parameters. These extensions of the models implement unconditional growth models in the context of HBA (H3.1) and conditional growth models in the context of HBA (H3.2). </w:t>
      </w:r>
      <w:r w:rsidRPr="00CE0E3B">
        <w:rPr>
          <w:b/>
        </w:rPr>
        <w:t xml:space="preserve">The optimal play or pass IGT model will be added to the </w:t>
      </w:r>
      <w:proofErr w:type="spellStart"/>
      <w:r w:rsidRPr="00CE0E3B">
        <w:rPr>
          <w:b/>
        </w:rPr>
        <w:t>hBayesDM</w:t>
      </w:r>
      <w:proofErr w:type="spellEnd"/>
      <w:r w:rsidRPr="00CE0E3B">
        <w:rPr>
          <w:b/>
        </w:rPr>
        <w:t xml:space="preserve"> package in R.</w:t>
      </w:r>
      <w:r w:rsidRPr="00CE0E3B">
        <w:t xml:space="preserve"> </w:t>
      </w:r>
    </w:p>
    <w:p w14:paraId="75D840DA" w14:textId="77777777" w:rsidR="00C917D7" w:rsidRPr="00CE0E3B" w:rsidRDefault="00C917D7" w:rsidP="00C917D7">
      <w:pPr>
        <w:widowControl w:val="0"/>
      </w:pPr>
      <w:r w:rsidRPr="00CE0E3B">
        <w:tab/>
        <w:t>As a means of evaluating the incremental value of the results of the analyses with the ORL models, we will also estimate parallel analyses using standard scoring of the IGT. This would include overall proportion of plays on good and bad stimuli and changes in proportion of plays on good and bad stimuli (between the first 40 vs. last 40 trials). Comparisons of associations using the ORL parameters and standard IGT scoring (H2.4) will be made by testing generative model estimates against statistical results from the standard IGT scoring.</w:t>
      </w:r>
    </w:p>
    <w:p w14:paraId="043CDC91" w14:textId="77777777" w:rsidR="00C917D7" w:rsidRPr="00CE0E3B" w:rsidRDefault="00C917D7" w:rsidP="00C917D7">
      <w:pPr>
        <w:widowControl w:val="0"/>
        <w:rPr>
          <w:b/>
          <w:bCs/>
        </w:rPr>
      </w:pPr>
      <w:r w:rsidRPr="00CE0E3B">
        <w:rPr>
          <w:b/>
        </w:rPr>
        <w:t xml:space="preserve">C.2.3.2 </w:t>
      </w:r>
      <w:r w:rsidRPr="00CE0E3B">
        <w:rPr>
          <w:b/>
          <w:bCs/>
        </w:rPr>
        <w:t>Full Generative Models Incorporating Group-Level Effects</w:t>
      </w:r>
    </w:p>
    <w:p w14:paraId="2DE65369" w14:textId="77777777" w:rsidR="00C917D7" w:rsidRPr="00CE0E3B" w:rsidRDefault="00C917D7" w:rsidP="00C917D7">
      <w:pPr>
        <w:widowControl w:val="0"/>
        <w:ind w:firstLine="360"/>
      </w:pPr>
      <w:r w:rsidRPr="00CE0E3B">
        <w:t xml:space="preserve">Full generative models will jointly estimate, within a single hierarchical model, individual-level ORL parameters as well as group-level effects of interest (H1, H2.2, H2.3, H3.1, H3.2). In the most ambitious model, age will be modeled as a </w:t>
      </w:r>
      <w:r w:rsidRPr="00CE0E3B">
        <w:rPr>
          <w:rFonts w:eastAsia="Cambria"/>
        </w:rPr>
        <w:t>within-person predictor of other parameters in the full generative model</w:t>
      </w:r>
      <w:r w:rsidRPr="00CE0E3B">
        <w:rPr>
          <w:rFonts w:eastAsia="Cambria"/>
        </w:rPr>
        <w:fldChar w:fldCharType="begin"/>
      </w:r>
      <w:r w:rsidRPr="00CE0E3B">
        <w:rPr>
          <w:rFonts w:eastAsia="Cambria"/>
        </w:rPr>
        <w:instrText xml:space="preserve"> ADDIN ZOTERO_ITEM CSL_CITATION {"citationID":"psteaJ9j","properties":{"formattedCitation":"\\super 67\\nosupersub{}","plainCitation":"67","noteIndex":0},"citationItems":[{"id":9056,"uris":["http://zotero.org/users/5829423/items/2LU674T2"],"uri":["http://zotero.org/users/5829423/items/2LU674T2"],"itemData":{"id":9056,"type":"article-journal","abstract":"In the real world, many relationships between events are uncertain and probabilistic. Uncertainty is also likely to be a more common feature of daily experience for youth because they have less experience to draw from than adults. Some studies suggest probabilistic learning may be inefficient in youths compared to adults, while others suggest it may be more efficient in youths in mid adolescence. Here we used a probabilistic reinforcement learning task to test how youth age 8-17 (N = 187) and adults age 18-30 (N = 110) learn about stable probabilistic contingencies. Performance increased with age through early-twenties, then stabilized. Using hierarchical Bayesian methods to fit computational reinforcement learning models, we show that all participants’ performance was better explained by models in which negative outcomes had minimal to no impact on learning. The performance increase over age was driven by 1) an increase in learning rate (i.e. decrease in integration time scale); 2) a decrease in noisy/exploratory choices. In mid-adolescence age 13-15, salivary testosterone and learning rate were positively related. We discuss our findings in the context of other studies and hypotheses about adolescent brain development.","container-title":"PLOS Computational Biology","DOI":"10.1371/journal.pcbi.1008524","ISSN":"1553-7358","issue":"7","journalAbbreviation":"PLOS Computational Biology","language":"en","note":"publisher: Public Library of Science","page":"e1008524","source":"PLoS Journals","title":"Modeling changes in probabilistic reinforcement learning during adolescence","volume":"17","author":[{"family":"Xia","given":"Liyu"},{"family":"Master","given":"Sarah L."},{"family":"Eckstein","given":"Maria K."},{"family":"Baribault","given":"Beth"},{"family":"Dahl","given":"Ronald E."},{"family":"Wilbrecht","given":"Linda"},{"family":"Collins","given":"Anne Gabrielle Eva"}],"issued":{"date-parts":[["2021",7,1]]}}}],"schema":"https://github.com/citation-style-language/schema/raw/master/csl-citation.json"} </w:instrText>
      </w:r>
      <w:r w:rsidRPr="00CE0E3B">
        <w:rPr>
          <w:rFonts w:eastAsia="Cambria"/>
        </w:rPr>
        <w:fldChar w:fldCharType="separate"/>
      </w:r>
      <w:r w:rsidRPr="00CE0E3B">
        <w:rPr>
          <w:vertAlign w:val="superscript"/>
        </w:rPr>
        <w:t>67</w:t>
      </w:r>
      <w:r w:rsidRPr="00CE0E3B">
        <w:rPr>
          <w:rFonts w:eastAsia="Cambria"/>
        </w:rPr>
        <w:fldChar w:fldCharType="end"/>
      </w:r>
      <w:r w:rsidRPr="00CE0E3B">
        <w:rPr>
          <w:rFonts w:eastAsia="Cambria"/>
        </w:rPr>
        <w:t>. This regression model will serve as a prior for the group-level mean for person-level parameters, and regression coefficients for the intercept and linear (or quadratic) effects of age will be sampled by the HBA model along with the person-level learning (ORL) parameters. For all parameters of interest (including age-related parameters), we will use weakly informative priors. These models are well equipped to accommodate missing observations and unequal observations, while estimating parameters without bias</w:t>
      </w:r>
      <w:r w:rsidRPr="00CE0E3B">
        <w:rPr>
          <w:rFonts w:eastAsia="Cambria"/>
        </w:rPr>
        <w:fldChar w:fldCharType="begin"/>
      </w:r>
      <w:r w:rsidRPr="00CE0E3B">
        <w:rPr>
          <w:rFonts w:eastAsia="Cambria"/>
        </w:rPr>
        <w:instrText xml:space="preserve"> ADDIN ZOTERO_ITEM CSL_CITATION {"citationID":"doeYCPvD","properties":{"formattedCitation":"\\super 98\\nosupersub{}","plainCitation":"98","noteIndex":0},"citationItems":[{"id":9346,"uris":["http://zotero.org/users/5829423/items/Y7HRSW8T"],"uri":["http://zotero.org/users/5829423/items/Y7HRSW8T"],"itemData":{"id":9346,"type":"article-journal","abstract":"In evaluation of neuropathy, change in neurologic function over time has been assessed using validated scores such as the Neuropathy Impairment Score (NIS), the NIS plus 7 (NIS + 7) and the modified NIS + 7 (mNIS + 7). These scores can be further categorized into sub-scores (i.e., domains). Each domain is composed of multiple questionnaires (i.e., items). Scale scores that sum or average a set of questionnaire items are used to address their substantive questions. Missing data could happen at not only the item level but also at the scale level if a visit is completely missed. In addition, same types of missingness often occur in the patient-reported outcomes. Multiple imputations at both the item and the scale levels have been implemented to generate complete data for making inference. Here, we propose a fully Bayesian approach, hierarchical Bayes, to handle the item-level missing data, and to make inference on each domain and across all the domains. In addition to testing the performance of the proposed approach using simulation studies, the proposed approach is applied to a publically available data.","container-title":"International Journal of Clinical Biostatistics and Biometrics","DOI":"10.23937/2469-5831/1510009","ISSN":"24695831","issue":"1","journalAbbreviation":"Int J Clin Biostat Biom","language":"en","source":"DOI.org (Crossref)","title":"Hierarchical Bayes Approach for Analysis of Item-Level Missing Data","URL":"https://clinmedjournals.org/articles/ijcbb/international-journal-of-clinical-biostatistics-and-biometrics-ijcbb-2-009.php?jid=ijcbb","volume":"2","author":[{"family":"Qiu","given":"Junshan"}],"accessed":{"date-parts":[["2021",10,9]]},"issued":{"date-parts":[["2016",12,31]]}}}],"schema":"https://github.com/citation-style-language/schema/raw/master/csl-citation.json"} </w:instrText>
      </w:r>
      <w:r w:rsidRPr="00CE0E3B">
        <w:rPr>
          <w:rFonts w:eastAsia="Cambria"/>
        </w:rPr>
        <w:fldChar w:fldCharType="separate"/>
      </w:r>
      <w:r w:rsidRPr="00CE0E3B">
        <w:rPr>
          <w:vertAlign w:val="superscript"/>
        </w:rPr>
        <w:t>98</w:t>
      </w:r>
      <w:r w:rsidRPr="00CE0E3B">
        <w:rPr>
          <w:rFonts w:eastAsia="Cambria"/>
        </w:rPr>
        <w:fldChar w:fldCharType="end"/>
      </w:r>
      <w:r w:rsidRPr="00CE0E3B">
        <w:rPr>
          <w:rFonts w:eastAsia="Cambria"/>
        </w:rPr>
        <w:t>.</w:t>
      </w:r>
    </w:p>
    <w:p w14:paraId="781AA77A" w14:textId="77777777" w:rsidR="00C917D7" w:rsidRPr="00CE0E3B" w:rsidRDefault="00C917D7" w:rsidP="00C917D7">
      <w:pPr>
        <w:widowControl w:val="0"/>
        <w:jc w:val="both"/>
        <w:rPr>
          <w:rFonts w:eastAsia="Cambria"/>
          <w:b/>
        </w:rPr>
      </w:pPr>
      <w:r w:rsidRPr="00CE0E3B">
        <w:rPr>
          <w:rFonts w:eastAsia="Cambria"/>
          <w:b/>
        </w:rPr>
        <w:t>HBA Model Implementation</w:t>
      </w:r>
    </w:p>
    <w:p w14:paraId="3197E656" w14:textId="77777777" w:rsidR="00C917D7" w:rsidRPr="00CE0E3B" w:rsidRDefault="00C917D7" w:rsidP="00C917D7">
      <w:pPr>
        <w:widowControl w:val="0"/>
      </w:pPr>
      <w:r w:rsidRPr="00CE0E3B">
        <w:rPr>
          <w:rFonts w:eastAsia="Cambria"/>
        </w:rPr>
        <w:t>Hierarchical Bayesian analysis (HBA) will be conducted using the Stan package</w:t>
      </w:r>
      <w:r w:rsidRPr="00CE0E3B">
        <w:rPr>
          <w:rFonts w:eastAsia="Cambria"/>
        </w:rPr>
        <w:fldChar w:fldCharType="begin"/>
      </w:r>
      <w:r w:rsidRPr="00CE0E3B">
        <w:rPr>
          <w:rFonts w:eastAsia="Cambria"/>
        </w:rPr>
        <w:instrText xml:space="preserve"> ADDIN ZOTERO_ITEM CSL_CITATION {"citationID":"LaEgawfx","properties":{"formattedCitation":"\\super 99\\nosupersub{}","plainCitation":"99","noteIndex":0},"citationItems":[{"id":9296,"uris":["http://zotero.org/users/5829423/items/MPB8GWHV"],"uri":["http://zotero.org/users/5829423/items/MPB8GWHV"],"itemData":{"id":9296,"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language":"en","page":"1-32","source":"www.jstatsoft.org","title":"Stan: A Probabilistic Programming Language","title-short":"Stan","volume":"76","author":[{"family":"Carpenter","given":"Bob"},{"family":"Gelman","given":"Andrew"},{"family":"Hoffman","given":"Matthew D."},{"family":"Lee","given":"Daniel"},{"family":"Goodrich","given":"Ben"},{"family":"Betancourt","given":"Michael"},{"family":"Brubaker","given":"Marcus"},{"family":"Guo","given":"Jiqiang"},{"family":"Li","given":"Peter"},{"family":"Riddell","given":"Allen"}],"issued":{"date-parts":[["2017",1,11]]}}}],"schema":"https://github.com/citation-style-language/schema/raw/master/csl-citation.json"} </w:instrText>
      </w:r>
      <w:r w:rsidRPr="00CE0E3B">
        <w:rPr>
          <w:rFonts w:eastAsia="Cambria"/>
        </w:rPr>
        <w:fldChar w:fldCharType="separate"/>
      </w:r>
      <w:r w:rsidRPr="00CE0E3B">
        <w:rPr>
          <w:vertAlign w:val="superscript"/>
        </w:rPr>
        <w:t>99</w:t>
      </w:r>
      <w:r w:rsidRPr="00CE0E3B">
        <w:rPr>
          <w:rFonts w:eastAsia="Cambria"/>
        </w:rPr>
        <w:fldChar w:fldCharType="end"/>
      </w:r>
      <w:r w:rsidRPr="00CE0E3B">
        <w:rPr>
          <w:rFonts w:eastAsia="Cambria"/>
        </w:rPr>
        <w:t xml:space="preserve">, a probabilistic programming language, which uses Hamiltonian Monte Carlo, a variant of Markov chain Monte Carlo (MCMC) method, to sample from high-dimensional probabilistic models. The </w:t>
      </w:r>
      <w:proofErr w:type="spellStart"/>
      <w:r w:rsidRPr="00CE0E3B">
        <w:rPr>
          <w:rFonts w:eastAsia="Cambria"/>
        </w:rPr>
        <w:t>RStan</w:t>
      </w:r>
      <w:proofErr w:type="spellEnd"/>
      <w:r w:rsidRPr="00CE0E3B">
        <w:rPr>
          <w:rFonts w:eastAsia="Cambria"/>
        </w:rPr>
        <w:t xml:space="preserve"> package</w:t>
      </w:r>
      <w:r w:rsidRPr="00CE0E3B">
        <w:rPr>
          <w:rFonts w:eastAsia="Cambria"/>
        </w:rPr>
        <w:fldChar w:fldCharType="begin"/>
      </w:r>
      <w:r w:rsidRPr="00CE0E3B">
        <w:rPr>
          <w:rFonts w:eastAsia="Cambria"/>
        </w:rPr>
        <w:instrText xml:space="preserve"> ADDIN ZOTERO_ITEM CSL_CITATION {"citationID":"jJDVZSZb","properties":{"formattedCitation":"\\super 100\\nosupersub{}","plainCitation":"100","noteIndex":0},"citationItems":[{"id":9300,"uris":["http://zotero.org/users/5829423/items/K8LW7T3D"],"uri":["http://zotero.org/users/5829423/items/K8LW7T3D"],"itemData":{"id":9300,"type":"book","title":"RStan: the R interface to Stan.","URL":"http://mc-stan.org","version":"R package version 2.16.0.","author":[{"family":"Stan Development Team","given":""}],"issued":{"date-parts":[["2017"]]}}}],"schema":"https://github.com/citation-style-language/schema/raw/master/csl-citation.json"} </w:instrText>
      </w:r>
      <w:r w:rsidRPr="00CE0E3B">
        <w:rPr>
          <w:rFonts w:eastAsia="Cambria"/>
        </w:rPr>
        <w:fldChar w:fldCharType="separate"/>
      </w:r>
      <w:r w:rsidRPr="00CE0E3B">
        <w:rPr>
          <w:vertAlign w:val="superscript"/>
        </w:rPr>
        <w:t>100</w:t>
      </w:r>
      <w:r w:rsidRPr="00CE0E3B">
        <w:rPr>
          <w:rFonts w:eastAsia="Cambria"/>
        </w:rPr>
        <w:fldChar w:fldCharType="end"/>
      </w:r>
      <w:r w:rsidRPr="00CE0E3B">
        <w:rPr>
          <w:rFonts w:eastAsia="Cambria"/>
        </w:rPr>
        <w:t xml:space="preserve"> will be used to interface with Stan. For all HBA analyses, convergence to target distributions will be checked visually by observing trace-plots and numerically by computing </w:t>
      </w:r>
      <w:proofErr w:type="spellStart"/>
      <w:r w:rsidRPr="00CE0E3B">
        <w:rPr>
          <w:rFonts w:eastAsia="Cambria"/>
        </w:rPr>
        <w:t>Rhat</w:t>
      </w:r>
      <w:proofErr w:type="spellEnd"/>
      <w:r w:rsidRPr="00CE0E3B">
        <w:rPr>
          <w:rFonts w:eastAsia="Cambria"/>
        </w:rPr>
        <w:t xml:space="preserve"> values </w:t>
      </w:r>
      <w:r w:rsidRPr="00CE0E3B">
        <w:rPr>
          <w:rFonts w:eastAsia="Cambria"/>
        </w:rPr>
        <w:fldChar w:fldCharType="begin"/>
      </w:r>
      <w:r w:rsidRPr="00CE0E3B">
        <w:rPr>
          <w:rFonts w:eastAsia="Cambria"/>
        </w:rPr>
        <w:instrText xml:space="preserve"> ADDIN ZOTERO_ITEM CSL_CITATION {"citationID":"jIUKkDAk","properties":{"formattedCitation":"\\super 101\\nosupersub{}","plainCitation":"101","noteIndex":0},"citationItems":[{"id":9301,"uris":["http://zotero.org/users/5829423/items/E4UJJLVK"],"uri":["http://zotero.org/users/5829423/items/E4UJJLVK"],"itemData":{"id":9301,"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note":"publisher: Institute of Mathematical Statistics","page":"457-472","source":"Project Euclid","title":"Inference from Iterative Simulation Using Multiple Sequences","volume":"7","author":[{"family":"Gelman","given":"Andrew"},{"family":"Rubin","given":"Donald B."}],"issued":{"date-parts":[["1992",11]]}}}],"schema":"https://github.com/citation-style-language/schema/raw/master/csl-citation.json"} </w:instrText>
      </w:r>
      <w:r w:rsidRPr="00CE0E3B">
        <w:rPr>
          <w:rFonts w:eastAsia="Cambria"/>
        </w:rPr>
        <w:fldChar w:fldCharType="separate"/>
      </w:r>
      <w:r w:rsidRPr="00CE0E3B">
        <w:rPr>
          <w:vertAlign w:val="superscript"/>
        </w:rPr>
        <w:t>101</w:t>
      </w:r>
      <w:r w:rsidRPr="00CE0E3B">
        <w:rPr>
          <w:rFonts w:eastAsia="Cambria"/>
        </w:rPr>
        <w:fldChar w:fldCharType="end"/>
      </w:r>
      <w:r w:rsidRPr="00CE0E3B">
        <w:rPr>
          <w:rFonts w:eastAsia="Cambria"/>
        </w:rPr>
        <w:t>.</w:t>
      </w:r>
    </w:p>
    <w:p w14:paraId="2B6C4430" w14:textId="77777777" w:rsidR="00C917D7" w:rsidRPr="00CE0E3B" w:rsidRDefault="00C917D7" w:rsidP="00C917D7">
      <w:pPr>
        <w:widowControl w:val="0"/>
        <w:rPr>
          <w:b/>
        </w:rPr>
      </w:pPr>
      <w:r w:rsidRPr="00CE0E3B">
        <w:rPr>
          <w:b/>
        </w:rPr>
        <w:t>C.2.3.2 Power Analysis.</w:t>
      </w:r>
    </w:p>
    <w:p w14:paraId="7380C232" w14:textId="77777777" w:rsidR="00C917D7" w:rsidRPr="00CE0E3B" w:rsidRDefault="00C917D7" w:rsidP="00C917D7">
      <w:pPr>
        <w:widowControl w:val="0"/>
      </w:pPr>
      <w:r w:rsidRPr="00CE0E3B">
        <w:rPr>
          <w:bCs/>
        </w:rPr>
        <w:lastRenderedPageBreak/>
        <w:t>For examining power, we used two approaches. First, we used parameter recovery simulations, in which data was simulated using parameters set to known values and a model was subsequently fit to the simulated data to “recover” parameter values. Correlations between known and recovered parameters, or “recovery statistics” represent model performance and reliability of parameters, with values closer to r =1 indicating more precise person-level measures. Using the ORL model fit to data from the original IGT (single administration) for 200 simulated subjects, recovery statistics were acceptable across all parameters (</w:t>
      </w:r>
      <w:r w:rsidRPr="00CE0E3B">
        <w:rPr>
          <w:bCs/>
          <w:i/>
          <w:iCs/>
        </w:rPr>
        <w:t xml:space="preserve">A+ r </w:t>
      </w:r>
      <w:r w:rsidRPr="00CE0E3B">
        <w:rPr>
          <w:bCs/>
        </w:rPr>
        <w:t xml:space="preserve">=.81; </w:t>
      </w:r>
      <w:r w:rsidRPr="00CE0E3B">
        <w:rPr>
          <w:bCs/>
          <w:i/>
          <w:iCs/>
        </w:rPr>
        <w:t>A-</w:t>
      </w:r>
      <w:r w:rsidRPr="00CE0E3B">
        <w:rPr>
          <w:bCs/>
        </w:rPr>
        <w:t xml:space="preserve"> </w:t>
      </w:r>
      <w:r w:rsidRPr="00CE0E3B">
        <w:rPr>
          <w:bCs/>
          <w:i/>
          <w:iCs/>
        </w:rPr>
        <w:t xml:space="preserve">r </w:t>
      </w:r>
      <w:r w:rsidRPr="00CE0E3B">
        <w:rPr>
          <w:bCs/>
        </w:rPr>
        <w:t xml:space="preserve">=.77; </w:t>
      </w:r>
      <w:r w:rsidRPr="00CE0E3B">
        <w:rPr>
          <w:bCs/>
          <w:i/>
          <w:iCs/>
        </w:rPr>
        <w:t xml:space="preserve">K r </w:t>
      </w:r>
      <w:r w:rsidRPr="00CE0E3B">
        <w:rPr>
          <w:bCs/>
        </w:rPr>
        <w:t xml:space="preserve">=.52; </w:t>
      </w:r>
      <w:r w:rsidRPr="00CE0E3B">
        <w:t>β</w:t>
      </w:r>
      <w:r w:rsidRPr="00CE0E3B">
        <w:rPr>
          <w:i/>
          <w:iCs/>
        </w:rPr>
        <w:t xml:space="preserve">f r </w:t>
      </w:r>
      <w:r w:rsidRPr="00CE0E3B">
        <w:t>= .84; β</w:t>
      </w:r>
      <w:r w:rsidRPr="00CE0E3B">
        <w:rPr>
          <w:i/>
          <w:iCs/>
        </w:rPr>
        <w:t xml:space="preserve">p r </w:t>
      </w:r>
      <w:r w:rsidRPr="00CE0E3B">
        <w:t>= .95). As shown in previous work</w:t>
      </w:r>
      <w:r w:rsidRPr="00CE0E3B">
        <w:fldChar w:fldCharType="begin"/>
      </w:r>
      <w:r w:rsidRPr="00CE0E3B">
        <w:instrText xml:space="preserve"> ADDIN ZOTERO_ITEM CSL_CITATION {"citationID":"gva8yCjH","properties":{"formattedCitation":"\\super 60\\nosupersub{}","plainCitation":"60","noteIndex":0},"citationItems":[{"id":8211,"uris":["http://zotero.org/groups/2846094/items/TGH6JMCY"],"uri":["http://zotero.org/groups/2846094/items/TGH6JMCY"],"itemData":{"id":8211,"type":"report","abstract":"Theories of individual differences are foundational to psychological and brain sciences, yet they are traditionally developed and tested using superficial summaries of data (e.g., mean response times) that are both (1) disconnected from our otherwise rich conceptual theories of behavior, and (2) contaminated with measurement error. Traditional approaches therefore lack the flexibility required to test increasingly complex theories of behavior. To resolve this theorydescription gap, we present the generative modeling approach, which involves using background knowledge to formally specify how behavior is generated within people, and in turn how generative processes vary across people. Generative modeling shifts our focus away from estimating descriptive statistical “effects” toward estimating psychologically interpretable parameters, while simultaneously accounting for measurement error that would otherwise attenuate individual difference correlations. We demonstrate the utility of generative models in the context of the “reliability paradox”, a phenomenon wherein highly replicable group effects (e.g., Stroop effect) fail to capture individual differences (e.g., low test-retest reliability). Simulations and empirical data from the Implicit Association Test, and Stroop, Flanker, Posner, and Delay Discounting tasks show that generative models yield (1) more theoretically informative parameters, and (2) higher test-retest estimates relative to traditional approaches, illustrating their potential for enhancing theory development.","genre":"preprint","language":"en","note":"DOI: 10.31234/osf.io/xr7y3","publisher":"PsyArXiv","source":"DOI.org (Crossref)","title":"Theoretically Informed Generative Models Can Advance the Psychological and Brain Sciences: Lessons from the Reliability Paradox","title-short":"Theoretically Informed Generative Models Can Advance the Psychological and Brain Sciences","URL":"https://osf.io/xr7y3","author":[{"family":"Haines","given":"Nathaniel"},{"family":"Kvam","given":"Peter D."},{"family":"Irving","given":"Louis H."},{"family":"Smith","given":"Colin"},{"family":"Beauchaine","given":"Theodore P."},{"family":"Pitt","given":"Mark A."},{"family":"Ahn","given":"Woo-Young"},{"family":"Turner","given":"Brandon"}],"accessed":{"date-parts":[["2021",4,28]]},"issued":{"date-parts":[["2020",8,24]]}}}],"schema":"https://github.com/citation-style-language/schema/raw/master/csl-citation.json"} </w:instrText>
      </w:r>
      <w:r w:rsidRPr="00CE0E3B">
        <w:fldChar w:fldCharType="separate"/>
      </w:r>
      <w:r w:rsidRPr="00CE0E3B">
        <w:rPr>
          <w:vertAlign w:val="superscript"/>
        </w:rPr>
        <w:t>60</w:t>
      </w:r>
      <w:r w:rsidRPr="00CE0E3B">
        <w:fldChar w:fldCharType="end"/>
      </w:r>
      <w:r w:rsidRPr="00CE0E3B">
        <w:t xml:space="preserve">, person-level parameter precision is increased when data from multiple administrations is modeled jointly in a hierarchical model, and thus our more elaborate models should show enhanced recovery statistics. </w:t>
      </w:r>
    </w:p>
    <w:p w14:paraId="2DA6F36C" w14:textId="77777777" w:rsidR="00C917D7" w:rsidRPr="00CE0E3B" w:rsidRDefault="00C917D7" w:rsidP="00C917D7">
      <w:pPr>
        <w:widowControl w:val="0"/>
      </w:pPr>
      <w:r w:rsidRPr="00CE0E3B">
        <w:tab/>
        <w:t>Additionally, we used a Bayesian power analysis to examine the sample size needed to detect differences in parameters between groups (e.g., adolescents with and without a maternal risk of depression), one of the most conservative statistical tests we will conduct. Previous research has reported a medium effect size for comparing decision making metrics for adolescents with/without a familial risk for depression</w:t>
      </w:r>
      <w:r w:rsidRPr="00CE0E3B">
        <w:fldChar w:fldCharType="begin"/>
      </w:r>
      <w:r w:rsidRPr="00CE0E3B">
        <w:instrText xml:space="preserve"> ADDIN ZOTERO_ITEM CSL_CITATION {"citationID":"X2xnfqm0","properties":{"formattedCitation":"\\super 102\\nosupersub{}","plainCitation":"102","noteIndex":0},"citationItems":[{"id":2647,"uris":["http://zotero.org/users/5829423/items/Q4SC95BV"],"uri":["http://zotero.org/users/5829423/items/Q4SC95BV"],"itemData":{"id":2647,"type":"article-journal","container-title":"Psychological Medicine","ISSN":"1469-8978","issue":"02","page":"375-380","title":"Decision making in young people at familial risk of depression","volume":"45","author":[{"family":"Mannie","given":"Z. N."},{"family":"Williams","given":"C."},{"family":"Browning","given":"M."},{"family":"Cowen","given":"P. J."}],"issued":{"date-parts":[["2015"]]}}}],"schema":"https://github.com/citation-style-language/schema/raw/master/csl-citation.json"} </w:instrText>
      </w:r>
      <w:r w:rsidRPr="00CE0E3B">
        <w:fldChar w:fldCharType="separate"/>
      </w:r>
      <w:r w:rsidRPr="00CE0E3B">
        <w:rPr>
          <w:vertAlign w:val="superscript"/>
        </w:rPr>
        <w:t>102</w:t>
      </w:r>
      <w:r w:rsidRPr="00CE0E3B">
        <w:fldChar w:fldCharType="end"/>
      </w:r>
      <w:r w:rsidRPr="00CE0E3B">
        <w:t>. Using a conservative between group comparison, we would need groups of 65 each for 82% of estimates to detect a medium effect size (d = .5) within the 95% credible interval (analogous to 80% power at an alpha of .05).</w:t>
      </w:r>
    </w:p>
    <w:p w14:paraId="78D5486D" w14:textId="77777777" w:rsidR="00C917D7" w:rsidRPr="00CE0E3B" w:rsidRDefault="00C917D7" w:rsidP="00C917D7">
      <w:pPr>
        <w:widowControl w:val="0"/>
        <w:rPr>
          <w:b/>
        </w:rPr>
      </w:pPr>
      <w:r w:rsidRPr="00CE0E3B">
        <w:rPr>
          <w:b/>
        </w:rPr>
        <w:t>C.2.4 Potential Pitfalls</w:t>
      </w:r>
    </w:p>
    <w:p w14:paraId="294887C4" w14:textId="77777777" w:rsidR="00C917D7" w:rsidRPr="00CE0E3B" w:rsidRDefault="00C917D7" w:rsidP="00C917D7">
      <w:pPr>
        <w:widowControl w:val="0"/>
        <w:rPr>
          <w:b/>
        </w:rPr>
      </w:pPr>
      <w:r w:rsidRPr="00CE0E3B">
        <w:tab/>
        <w:t xml:space="preserve">Our focus is on adapting the five parameter ORL model that was developed for use with the original IGT. As we administered the play or pass version of the IGT, the optimal model may be different. We have noted throughout that we would consider including additional parameters </w:t>
      </w:r>
      <w:proofErr w:type="gramStart"/>
      <w:r w:rsidRPr="00CE0E3B">
        <w:t>to</w:t>
      </w:r>
      <w:proofErr w:type="gramEnd"/>
      <w:r w:rsidRPr="00CE0E3B">
        <w:t xml:space="preserve"> the model. We also expect that the same form of the model will </w:t>
      </w:r>
      <w:proofErr w:type="gramStart"/>
      <w:r w:rsidRPr="00CE0E3B">
        <w:t>fit for</w:t>
      </w:r>
      <w:proofErr w:type="gramEnd"/>
      <w:r w:rsidRPr="00CE0E3B">
        <w:t xml:space="preserve"> our youth and adult samples. If we find that different models best describe youth and adult IGT performance, when examining associations between offspring and parent IGT performance, we will use extracted reward learning parameters (and their distributions) in a two-step approach. </w:t>
      </w:r>
      <w:r w:rsidRPr="00CE0E3B">
        <w:rPr>
          <w:b/>
        </w:rPr>
        <w:br w:type="page"/>
      </w:r>
    </w:p>
    <w:p w14:paraId="5E8D41F1" w14:textId="77777777" w:rsidR="00C917D7" w:rsidRPr="00CE0E3B" w:rsidRDefault="00C917D7" w:rsidP="00C917D7">
      <w:pPr>
        <w:pStyle w:val="BodyText"/>
        <w:widowControl w:val="0"/>
        <w:spacing w:after="0"/>
        <w:rPr>
          <w:rFonts w:ascii="Times New Roman" w:hAnsi="Times New Roman" w:cs="Times New Roman"/>
        </w:rPr>
      </w:pPr>
      <w:r w:rsidRPr="00CE0E3B">
        <w:rPr>
          <w:rFonts w:ascii="Times New Roman" w:hAnsi="Times New Roman" w:cs="Times New Roman"/>
          <w:b/>
        </w:rPr>
        <w:lastRenderedPageBreak/>
        <w:t>Bibliography</w:t>
      </w:r>
    </w:p>
    <w:p w14:paraId="6C27AF49" w14:textId="77777777" w:rsidR="00C917D7" w:rsidRPr="00CE0E3B" w:rsidRDefault="00C917D7" w:rsidP="00C917D7">
      <w:pPr>
        <w:pStyle w:val="Bibliography"/>
        <w:rPr>
          <w:rFonts w:ascii="Times New Roman" w:hAnsi="Times New Roman"/>
        </w:rPr>
      </w:pPr>
      <w:r w:rsidRPr="00CE0E3B">
        <w:rPr>
          <w:rFonts w:ascii="Times New Roman" w:hAnsi="Times New Roman"/>
          <w:b/>
        </w:rPr>
        <w:fldChar w:fldCharType="begin"/>
      </w:r>
      <w:r w:rsidRPr="00CE0E3B">
        <w:rPr>
          <w:rFonts w:ascii="Times New Roman" w:hAnsi="Times New Roman"/>
          <w:b/>
        </w:rPr>
        <w:instrText xml:space="preserve"> ADDIN ZOTERO_BIBL {"uncited":[],"omitted":[],"custom":[]} CSL_BIBLIOGRAPHY </w:instrText>
      </w:r>
      <w:r w:rsidRPr="00CE0E3B">
        <w:rPr>
          <w:rFonts w:ascii="Times New Roman" w:hAnsi="Times New Roman"/>
          <w:b/>
        </w:rPr>
        <w:fldChar w:fldCharType="separate"/>
      </w:r>
      <w:r w:rsidRPr="00CE0E3B">
        <w:rPr>
          <w:rFonts w:ascii="Times New Roman" w:hAnsi="Times New Roman"/>
        </w:rPr>
        <w:t>1</w:t>
      </w:r>
      <w:r w:rsidRPr="00CE0E3B">
        <w:rPr>
          <w:rFonts w:ascii="Times New Roman" w:hAnsi="Times New Roman"/>
        </w:rPr>
        <w:tab/>
        <w:t xml:space="preserve">Bechara A, Damasio AR, Damasio H, Anderson SW. Insensitivity to future consequences following damage to human prefrontal cortex. </w:t>
      </w:r>
      <w:r w:rsidRPr="00CE0E3B">
        <w:rPr>
          <w:rFonts w:ascii="Times New Roman" w:hAnsi="Times New Roman"/>
          <w:i/>
          <w:iCs/>
        </w:rPr>
        <w:t>Cognition</w:t>
      </w:r>
      <w:r w:rsidRPr="00CE0E3B">
        <w:rPr>
          <w:rFonts w:ascii="Times New Roman" w:hAnsi="Times New Roman"/>
        </w:rPr>
        <w:t xml:space="preserve"> 1994;</w:t>
      </w:r>
      <w:r w:rsidRPr="00CE0E3B">
        <w:rPr>
          <w:rFonts w:ascii="Times New Roman" w:hAnsi="Times New Roman"/>
          <w:b/>
          <w:bCs/>
        </w:rPr>
        <w:t>50</w:t>
      </w:r>
      <w:r w:rsidRPr="00CE0E3B">
        <w:rPr>
          <w:rFonts w:ascii="Times New Roman" w:hAnsi="Times New Roman"/>
        </w:rPr>
        <w:t>:7–15.</w:t>
      </w:r>
    </w:p>
    <w:p w14:paraId="497C8392" w14:textId="77777777" w:rsidR="00C917D7" w:rsidRPr="00CE0E3B" w:rsidRDefault="00C917D7" w:rsidP="00C917D7">
      <w:pPr>
        <w:pStyle w:val="Bibliography"/>
        <w:rPr>
          <w:rFonts w:ascii="Times New Roman" w:hAnsi="Times New Roman"/>
        </w:rPr>
      </w:pPr>
      <w:r w:rsidRPr="00CE0E3B">
        <w:rPr>
          <w:rFonts w:ascii="Times New Roman" w:hAnsi="Times New Roman"/>
        </w:rPr>
        <w:t>2</w:t>
      </w:r>
      <w:r w:rsidRPr="00CE0E3B">
        <w:rPr>
          <w:rFonts w:ascii="Times New Roman" w:hAnsi="Times New Roman"/>
        </w:rPr>
        <w:tab/>
        <w:t xml:space="preserve">King KM, Patock-Peckham JA, Dager AD, Thimm K, Gates JR. On the Mismeasurement of Impulsivity: Trait, Behavioral, and Neural Models in Alcohol Research among Adolescents and Young Adults. </w:t>
      </w:r>
      <w:r w:rsidRPr="00CE0E3B">
        <w:rPr>
          <w:rFonts w:ascii="Times New Roman" w:hAnsi="Times New Roman"/>
          <w:i/>
          <w:iCs/>
        </w:rPr>
        <w:t>Curr Addict Rep</w:t>
      </w:r>
      <w:r w:rsidRPr="00CE0E3B">
        <w:rPr>
          <w:rFonts w:ascii="Times New Roman" w:hAnsi="Times New Roman"/>
        </w:rPr>
        <w:t xml:space="preserve"> 2014;</w:t>
      </w:r>
      <w:r w:rsidRPr="00CE0E3B">
        <w:rPr>
          <w:rFonts w:ascii="Times New Roman" w:hAnsi="Times New Roman"/>
          <w:b/>
          <w:bCs/>
        </w:rPr>
        <w:t>1</w:t>
      </w:r>
      <w:r w:rsidRPr="00CE0E3B">
        <w:rPr>
          <w:rFonts w:ascii="Times New Roman" w:hAnsi="Times New Roman"/>
        </w:rPr>
        <w:t>:19–32. https://doi.org/10.1007/s40429-013-0005-4.</w:t>
      </w:r>
    </w:p>
    <w:p w14:paraId="48D06236" w14:textId="77777777" w:rsidR="00C917D7" w:rsidRPr="00CE0E3B" w:rsidRDefault="00C917D7" w:rsidP="00C917D7">
      <w:pPr>
        <w:pStyle w:val="Bibliography"/>
        <w:rPr>
          <w:rFonts w:ascii="Times New Roman" w:hAnsi="Times New Roman"/>
        </w:rPr>
      </w:pPr>
      <w:r w:rsidRPr="00CE0E3B">
        <w:rPr>
          <w:rFonts w:ascii="Times New Roman" w:hAnsi="Times New Roman"/>
        </w:rPr>
        <w:t>3</w:t>
      </w:r>
      <w:r w:rsidRPr="00CE0E3B">
        <w:rPr>
          <w:rFonts w:ascii="Times New Roman" w:hAnsi="Times New Roman"/>
        </w:rPr>
        <w:tab/>
        <w:t xml:space="preserve">Insel TR, Wang PS. Rethinking mental illness. </w:t>
      </w:r>
      <w:r w:rsidRPr="00CE0E3B">
        <w:rPr>
          <w:rFonts w:ascii="Times New Roman" w:hAnsi="Times New Roman"/>
          <w:i/>
          <w:iCs/>
        </w:rPr>
        <w:t>JAMA</w:t>
      </w:r>
      <w:r w:rsidRPr="00CE0E3B">
        <w:rPr>
          <w:rFonts w:ascii="Times New Roman" w:hAnsi="Times New Roman"/>
        </w:rPr>
        <w:t xml:space="preserve"> 2010;</w:t>
      </w:r>
      <w:r w:rsidRPr="00CE0E3B">
        <w:rPr>
          <w:rFonts w:ascii="Times New Roman" w:hAnsi="Times New Roman"/>
          <w:b/>
          <w:bCs/>
        </w:rPr>
        <w:t>303</w:t>
      </w:r>
      <w:r w:rsidRPr="00CE0E3B">
        <w:rPr>
          <w:rFonts w:ascii="Times New Roman" w:hAnsi="Times New Roman"/>
        </w:rPr>
        <w:t>:1970–1.</w:t>
      </w:r>
    </w:p>
    <w:p w14:paraId="7D549A37" w14:textId="77777777" w:rsidR="00C917D7" w:rsidRPr="00CE0E3B" w:rsidRDefault="00C917D7" w:rsidP="00C917D7">
      <w:pPr>
        <w:pStyle w:val="Bibliography"/>
        <w:rPr>
          <w:rFonts w:ascii="Times New Roman" w:hAnsi="Times New Roman"/>
        </w:rPr>
      </w:pPr>
      <w:r w:rsidRPr="00CE0E3B">
        <w:rPr>
          <w:rFonts w:ascii="Times New Roman" w:hAnsi="Times New Roman"/>
        </w:rPr>
        <w:t>4</w:t>
      </w:r>
      <w:r w:rsidRPr="00CE0E3B">
        <w:rPr>
          <w:rFonts w:ascii="Times New Roman" w:hAnsi="Times New Roman"/>
        </w:rPr>
        <w:tab/>
        <w:t xml:space="preserve">Cuthbert BN, Insel TR. Toward the future of psychiatric diagnosis: the seven pillars of </w:t>
      </w:r>
      <w:proofErr w:type="spellStart"/>
      <w:r w:rsidRPr="00CE0E3B">
        <w:rPr>
          <w:rFonts w:ascii="Times New Roman" w:hAnsi="Times New Roman"/>
        </w:rPr>
        <w:t>RDoC</w:t>
      </w:r>
      <w:proofErr w:type="spellEnd"/>
      <w:r w:rsidRPr="00CE0E3B">
        <w:rPr>
          <w:rFonts w:ascii="Times New Roman" w:hAnsi="Times New Roman"/>
        </w:rPr>
        <w:t xml:space="preserve">. </w:t>
      </w:r>
      <w:r w:rsidRPr="00CE0E3B">
        <w:rPr>
          <w:rFonts w:ascii="Times New Roman" w:hAnsi="Times New Roman"/>
          <w:i/>
          <w:iCs/>
        </w:rPr>
        <w:t>BMC Medicine</w:t>
      </w:r>
      <w:r w:rsidRPr="00CE0E3B">
        <w:rPr>
          <w:rFonts w:ascii="Times New Roman" w:hAnsi="Times New Roman"/>
        </w:rPr>
        <w:t xml:space="preserve"> 2013;</w:t>
      </w:r>
      <w:r w:rsidRPr="00CE0E3B">
        <w:rPr>
          <w:rFonts w:ascii="Times New Roman" w:hAnsi="Times New Roman"/>
          <w:b/>
          <w:bCs/>
        </w:rPr>
        <w:t>11</w:t>
      </w:r>
      <w:r w:rsidRPr="00CE0E3B">
        <w:rPr>
          <w:rFonts w:ascii="Times New Roman" w:hAnsi="Times New Roman"/>
        </w:rPr>
        <w:t>:126.</w:t>
      </w:r>
    </w:p>
    <w:p w14:paraId="31AD1FB3" w14:textId="77777777" w:rsidR="00C917D7" w:rsidRPr="00CE0E3B" w:rsidRDefault="00C917D7" w:rsidP="00C917D7">
      <w:pPr>
        <w:pStyle w:val="Bibliography"/>
        <w:rPr>
          <w:rFonts w:ascii="Times New Roman" w:hAnsi="Times New Roman"/>
        </w:rPr>
      </w:pPr>
      <w:r w:rsidRPr="00CE0E3B">
        <w:rPr>
          <w:rFonts w:ascii="Times New Roman" w:hAnsi="Times New Roman"/>
        </w:rPr>
        <w:t>5</w:t>
      </w:r>
      <w:r w:rsidRPr="00CE0E3B">
        <w:rPr>
          <w:rFonts w:ascii="Times New Roman" w:hAnsi="Times New Roman"/>
        </w:rPr>
        <w:tab/>
      </w:r>
      <w:proofErr w:type="spellStart"/>
      <w:r w:rsidRPr="00CE0E3B">
        <w:rPr>
          <w:rFonts w:ascii="Times New Roman" w:hAnsi="Times New Roman"/>
        </w:rPr>
        <w:t>Sanislow</w:t>
      </w:r>
      <w:proofErr w:type="spellEnd"/>
      <w:r w:rsidRPr="00CE0E3B">
        <w:rPr>
          <w:rFonts w:ascii="Times New Roman" w:hAnsi="Times New Roman"/>
        </w:rPr>
        <w:t xml:space="preserve"> CA, Pine DS, Quinn KJ, Kozak MJ, Garvey MA, Heinssen RK, </w:t>
      </w:r>
      <w:r w:rsidRPr="00CE0E3B">
        <w:rPr>
          <w:rFonts w:ascii="Times New Roman" w:hAnsi="Times New Roman"/>
          <w:i/>
          <w:iCs/>
        </w:rPr>
        <w:t>et al.</w:t>
      </w:r>
      <w:r w:rsidRPr="00CE0E3B">
        <w:rPr>
          <w:rFonts w:ascii="Times New Roman" w:hAnsi="Times New Roman"/>
        </w:rPr>
        <w:t xml:space="preserve"> Developing constructs for psychopathology research: research domain criteria. </w:t>
      </w:r>
      <w:r w:rsidRPr="00CE0E3B">
        <w:rPr>
          <w:rFonts w:ascii="Times New Roman" w:hAnsi="Times New Roman"/>
          <w:i/>
          <w:iCs/>
        </w:rPr>
        <w:t>Journal of Abnormal Psychology</w:t>
      </w:r>
      <w:r w:rsidRPr="00CE0E3B">
        <w:rPr>
          <w:rFonts w:ascii="Times New Roman" w:hAnsi="Times New Roman"/>
        </w:rPr>
        <w:t xml:space="preserve"> 2010;</w:t>
      </w:r>
      <w:r w:rsidRPr="00CE0E3B">
        <w:rPr>
          <w:rFonts w:ascii="Times New Roman" w:hAnsi="Times New Roman"/>
          <w:b/>
          <w:bCs/>
        </w:rPr>
        <w:t>119</w:t>
      </w:r>
      <w:r w:rsidRPr="00CE0E3B">
        <w:rPr>
          <w:rFonts w:ascii="Times New Roman" w:hAnsi="Times New Roman"/>
        </w:rPr>
        <w:t>:631–9.</w:t>
      </w:r>
    </w:p>
    <w:p w14:paraId="59A5E945" w14:textId="77777777" w:rsidR="00C917D7" w:rsidRPr="00CE0E3B" w:rsidRDefault="00C917D7" w:rsidP="00C917D7">
      <w:pPr>
        <w:pStyle w:val="Bibliography"/>
        <w:rPr>
          <w:rFonts w:ascii="Times New Roman" w:hAnsi="Times New Roman"/>
        </w:rPr>
      </w:pPr>
      <w:r w:rsidRPr="00CE0E3B">
        <w:rPr>
          <w:rFonts w:ascii="Times New Roman" w:hAnsi="Times New Roman"/>
        </w:rPr>
        <w:t>6</w:t>
      </w:r>
      <w:r w:rsidRPr="00CE0E3B">
        <w:rPr>
          <w:rFonts w:ascii="Times New Roman" w:hAnsi="Times New Roman"/>
        </w:rPr>
        <w:tab/>
        <w:t xml:space="preserve">Bechara A, Dolan S, Denburg N, Hindes A, Anderson SW, Nathan PE. Decision-making deficits, linked to a dysfunctional ventromedial prefrontal cortex, revealed in alcohol and stimulant abusers. </w:t>
      </w:r>
      <w:proofErr w:type="spellStart"/>
      <w:r w:rsidRPr="00CE0E3B">
        <w:rPr>
          <w:rFonts w:ascii="Times New Roman" w:hAnsi="Times New Roman"/>
          <w:i/>
          <w:iCs/>
        </w:rPr>
        <w:t>Neuropsychologia</w:t>
      </w:r>
      <w:proofErr w:type="spellEnd"/>
      <w:r w:rsidRPr="00CE0E3B">
        <w:rPr>
          <w:rFonts w:ascii="Times New Roman" w:hAnsi="Times New Roman"/>
        </w:rPr>
        <w:t xml:space="preserve"> 2001;</w:t>
      </w:r>
      <w:r w:rsidRPr="00CE0E3B">
        <w:rPr>
          <w:rFonts w:ascii="Times New Roman" w:hAnsi="Times New Roman"/>
          <w:b/>
          <w:bCs/>
        </w:rPr>
        <w:t>39</w:t>
      </w:r>
      <w:r w:rsidRPr="00CE0E3B">
        <w:rPr>
          <w:rFonts w:ascii="Times New Roman" w:hAnsi="Times New Roman"/>
        </w:rPr>
        <w:t>:376–89. https://doi.org/10.1016/S0028-3932(00)00136-6.</w:t>
      </w:r>
    </w:p>
    <w:p w14:paraId="4CF2F4B3" w14:textId="77777777" w:rsidR="00C917D7" w:rsidRPr="00CE0E3B" w:rsidRDefault="00C917D7" w:rsidP="00C917D7">
      <w:pPr>
        <w:pStyle w:val="Bibliography"/>
        <w:rPr>
          <w:rFonts w:ascii="Times New Roman" w:hAnsi="Times New Roman"/>
        </w:rPr>
      </w:pPr>
      <w:r w:rsidRPr="00CE0E3B">
        <w:rPr>
          <w:rFonts w:ascii="Times New Roman" w:hAnsi="Times New Roman"/>
        </w:rPr>
        <w:t>7</w:t>
      </w:r>
      <w:r w:rsidRPr="00CE0E3B">
        <w:rPr>
          <w:rFonts w:ascii="Times New Roman" w:hAnsi="Times New Roman"/>
        </w:rPr>
        <w:tab/>
        <w:t xml:space="preserve">Ahn W-Y, Haines N, Zhang L. Revealing Neurocomputational Mechanisms of Reinforcement Learning and Decision-Making With the </w:t>
      </w:r>
      <w:proofErr w:type="spellStart"/>
      <w:r w:rsidRPr="00CE0E3B">
        <w:rPr>
          <w:rFonts w:ascii="Times New Roman" w:hAnsi="Times New Roman"/>
        </w:rPr>
        <w:t>hBayesDM</w:t>
      </w:r>
      <w:proofErr w:type="spellEnd"/>
      <w:r w:rsidRPr="00CE0E3B">
        <w:rPr>
          <w:rFonts w:ascii="Times New Roman" w:hAnsi="Times New Roman"/>
        </w:rPr>
        <w:t xml:space="preserve"> Package. </w:t>
      </w:r>
      <w:r w:rsidRPr="00CE0E3B">
        <w:rPr>
          <w:rFonts w:ascii="Times New Roman" w:hAnsi="Times New Roman"/>
          <w:i/>
          <w:iCs/>
        </w:rPr>
        <w:t>Computational Psychiatry</w:t>
      </w:r>
      <w:r w:rsidRPr="00CE0E3B">
        <w:rPr>
          <w:rFonts w:ascii="Times New Roman" w:hAnsi="Times New Roman"/>
        </w:rPr>
        <w:t xml:space="preserve"> 2017;</w:t>
      </w:r>
      <w:r w:rsidRPr="00CE0E3B">
        <w:rPr>
          <w:rFonts w:ascii="Times New Roman" w:hAnsi="Times New Roman"/>
          <w:b/>
          <w:bCs/>
        </w:rPr>
        <w:t>1</w:t>
      </w:r>
      <w:r w:rsidRPr="00CE0E3B">
        <w:rPr>
          <w:rFonts w:ascii="Times New Roman" w:hAnsi="Times New Roman"/>
        </w:rPr>
        <w:t>:24. https://doi.org/10.1162/CPSY_a_00002.</w:t>
      </w:r>
    </w:p>
    <w:p w14:paraId="1FA261CD" w14:textId="77777777" w:rsidR="00C917D7" w:rsidRPr="00CE0E3B" w:rsidRDefault="00C917D7" w:rsidP="00C917D7">
      <w:pPr>
        <w:pStyle w:val="Bibliography"/>
        <w:rPr>
          <w:rFonts w:ascii="Times New Roman" w:hAnsi="Times New Roman"/>
        </w:rPr>
      </w:pPr>
      <w:r w:rsidRPr="00CE0E3B">
        <w:rPr>
          <w:rFonts w:ascii="Times New Roman" w:hAnsi="Times New Roman"/>
        </w:rPr>
        <w:t>8</w:t>
      </w:r>
      <w:r w:rsidRPr="00CE0E3B">
        <w:rPr>
          <w:rFonts w:ascii="Times New Roman" w:hAnsi="Times New Roman"/>
        </w:rPr>
        <w:tab/>
        <w:t xml:space="preserve">Haines N, </w:t>
      </w:r>
      <w:proofErr w:type="spellStart"/>
      <w:r w:rsidRPr="00CE0E3B">
        <w:rPr>
          <w:rFonts w:ascii="Times New Roman" w:hAnsi="Times New Roman"/>
        </w:rPr>
        <w:t>Vassileva</w:t>
      </w:r>
      <w:proofErr w:type="spellEnd"/>
      <w:r w:rsidRPr="00CE0E3B">
        <w:rPr>
          <w:rFonts w:ascii="Times New Roman" w:hAnsi="Times New Roman"/>
        </w:rPr>
        <w:t xml:space="preserve"> J, Ahn W-Y. The Outcome-Representation Learning Model: A Novel Reinforcement Learning Model of the Iowa Gambling Task. </w:t>
      </w:r>
      <w:proofErr w:type="spellStart"/>
      <w:r w:rsidRPr="00CE0E3B">
        <w:rPr>
          <w:rFonts w:ascii="Times New Roman" w:hAnsi="Times New Roman"/>
          <w:i/>
          <w:iCs/>
        </w:rPr>
        <w:t>Cogn</w:t>
      </w:r>
      <w:proofErr w:type="spellEnd"/>
      <w:r w:rsidRPr="00CE0E3B">
        <w:rPr>
          <w:rFonts w:ascii="Times New Roman" w:hAnsi="Times New Roman"/>
          <w:i/>
          <w:iCs/>
        </w:rPr>
        <w:t xml:space="preserve"> Sci</w:t>
      </w:r>
      <w:r w:rsidRPr="00CE0E3B">
        <w:rPr>
          <w:rFonts w:ascii="Times New Roman" w:hAnsi="Times New Roman"/>
        </w:rPr>
        <w:t xml:space="preserve"> 2018;</w:t>
      </w:r>
      <w:r w:rsidRPr="00CE0E3B">
        <w:rPr>
          <w:rFonts w:ascii="Times New Roman" w:hAnsi="Times New Roman"/>
          <w:b/>
          <w:bCs/>
        </w:rPr>
        <w:t>42</w:t>
      </w:r>
      <w:r w:rsidRPr="00CE0E3B">
        <w:rPr>
          <w:rFonts w:ascii="Times New Roman" w:hAnsi="Times New Roman"/>
        </w:rPr>
        <w:t>:2534–61. https://doi.org/10.1111/cogs.12688.</w:t>
      </w:r>
    </w:p>
    <w:p w14:paraId="338EC918" w14:textId="77777777" w:rsidR="00C917D7" w:rsidRPr="00CE0E3B" w:rsidRDefault="00C917D7" w:rsidP="00C917D7">
      <w:pPr>
        <w:pStyle w:val="Bibliography"/>
        <w:rPr>
          <w:rFonts w:ascii="Times New Roman" w:hAnsi="Times New Roman"/>
        </w:rPr>
      </w:pPr>
      <w:r w:rsidRPr="00CE0E3B">
        <w:rPr>
          <w:rFonts w:ascii="Times New Roman" w:hAnsi="Times New Roman"/>
        </w:rPr>
        <w:t>9</w:t>
      </w:r>
      <w:r w:rsidRPr="00CE0E3B">
        <w:rPr>
          <w:rFonts w:ascii="Times New Roman" w:hAnsi="Times New Roman"/>
        </w:rPr>
        <w:tab/>
        <w:t xml:space="preserve">Cauffman E, Shulman EP, Steinberg L, Claus E, Banich MT, Graham S, </w:t>
      </w:r>
      <w:r w:rsidRPr="00CE0E3B">
        <w:rPr>
          <w:rFonts w:ascii="Times New Roman" w:hAnsi="Times New Roman"/>
          <w:i/>
          <w:iCs/>
        </w:rPr>
        <w:t>et al.</w:t>
      </w:r>
      <w:r w:rsidRPr="00CE0E3B">
        <w:rPr>
          <w:rFonts w:ascii="Times New Roman" w:hAnsi="Times New Roman"/>
        </w:rPr>
        <w:t xml:space="preserve"> Age differences in affective decision making as indexed by performance on the Iowa Gambling Task. </w:t>
      </w:r>
      <w:r w:rsidRPr="00CE0E3B">
        <w:rPr>
          <w:rFonts w:ascii="Times New Roman" w:hAnsi="Times New Roman"/>
          <w:i/>
          <w:iCs/>
        </w:rPr>
        <w:t>Developmental Psychology</w:t>
      </w:r>
      <w:r w:rsidRPr="00CE0E3B">
        <w:rPr>
          <w:rFonts w:ascii="Times New Roman" w:hAnsi="Times New Roman"/>
        </w:rPr>
        <w:t xml:space="preserve"> 2010;</w:t>
      </w:r>
      <w:r w:rsidRPr="00CE0E3B">
        <w:rPr>
          <w:rFonts w:ascii="Times New Roman" w:hAnsi="Times New Roman"/>
          <w:b/>
          <w:bCs/>
        </w:rPr>
        <w:t>46</w:t>
      </w:r>
      <w:r w:rsidRPr="00CE0E3B">
        <w:rPr>
          <w:rFonts w:ascii="Times New Roman" w:hAnsi="Times New Roman"/>
        </w:rPr>
        <w:t>:193.</w:t>
      </w:r>
    </w:p>
    <w:p w14:paraId="07C56C79" w14:textId="77777777" w:rsidR="00C917D7" w:rsidRPr="00CE0E3B" w:rsidRDefault="00C917D7" w:rsidP="00C917D7">
      <w:pPr>
        <w:pStyle w:val="Bibliography"/>
        <w:rPr>
          <w:rFonts w:ascii="Times New Roman" w:hAnsi="Times New Roman"/>
        </w:rPr>
      </w:pPr>
      <w:r w:rsidRPr="00CE0E3B">
        <w:rPr>
          <w:rFonts w:ascii="Times New Roman" w:hAnsi="Times New Roman"/>
        </w:rPr>
        <w:t>10</w:t>
      </w:r>
      <w:r w:rsidRPr="00CE0E3B">
        <w:rPr>
          <w:rFonts w:ascii="Times New Roman" w:hAnsi="Times New Roman"/>
        </w:rPr>
        <w:tab/>
        <w:t xml:space="preserve">Case JAC, </w:t>
      </w:r>
      <w:proofErr w:type="spellStart"/>
      <w:r w:rsidRPr="00CE0E3B">
        <w:rPr>
          <w:rFonts w:ascii="Times New Roman" w:hAnsi="Times New Roman"/>
        </w:rPr>
        <w:t>Olino</w:t>
      </w:r>
      <w:proofErr w:type="spellEnd"/>
      <w:r w:rsidRPr="00CE0E3B">
        <w:rPr>
          <w:rFonts w:ascii="Times New Roman" w:hAnsi="Times New Roman"/>
        </w:rPr>
        <w:t xml:space="preserve"> TM. Approach and avoidance patterns in reward learning across domains: An initial examination of the Social Iowa Gambling Task. </w:t>
      </w:r>
      <w:proofErr w:type="spellStart"/>
      <w:r w:rsidRPr="00CE0E3B">
        <w:rPr>
          <w:rFonts w:ascii="Times New Roman" w:hAnsi="Times New Roman"/>
          <w:i/>
          <w:iCs/>
        </w:rPr>
        <w:t>Behaviour</w:t>
      </w:r>
      <w:proofErr w:type="spellEnd"/>
      <w:r w:rsidRPr="00CE0E3B">
        <w:rPr>
          <w:rFonts w:ascii="Times New Roman" w:hAnsi="Times New Roman"/>
          <w:i/>
          <w:iCs/>
        </w:rPr>
        <w:t xml:space="preserve"> Research and Therapy</w:t>
      </w:r>
      <w:r w:rsidRPr="00CE0E3B">
        <w:rPr>
          <w:rFonts w:ascii="Times New Roman" w:hAnsi="Times New Roman"/>
        </w:rPr>
        <w:t xml:space="preserve"> 2020;</w:t>
      </w:r>
      <w:r w:rsidRPr="00CE0E3B">
        <w:rPr>
          <w:rFonts w:ascii="Times New Roman" w:hAnsi="Times New Roman"/>
          <w:b/>
          <w:bCs/>
        </w:rPr>
        <w:t>125</w:t>
      </w:r>
      <w:r w:rsidRPr="00CE0E3B">
        <w:rPr>
          <w:rFonts w:ascii="Times New Roman" w:hAnsi="Times New Roman"/>
        </w:rPr>
        <w:t>:103547. https://doi.org/10.1016/j.brat.2019.103547.</w:t>
      </w:r>
    </w:p>
    <w:p w14:paraId="3BDF0DC3" w14:textId="77777777" w:rsidR="00C917D7" w:rsidRPr="00CE0E3B" w:rsidRDefault="00C917D7" w:rsidP="00C917D7">
      <w:pPr>
        <w:pStyle w:val="Bibliography"/>
        <w:rPr>
          <w:rFonts w:ascii="Times New Roman" w:hAnsi="Times New Roman"/>
        </w:rPr>
      </w:pPr>
      <w:r w:rsidRPr="00CE0E3B">
        <w:rPr>
          <w:rFonts w:ascii="Times New Roman" w:hAnsi="Times New Roman"/>
        </w:rPr>
        <w:t>11</w:t>
      </w:r>
      <w:r w:rsidRPr="00CE0E3B">
        <w:rPr>
          <w:rFonts w:ascii="Times New Roman" w:hAnsi="Times New Roman"/>
        </w:rPr>
        <w:tab/>
        <w:t xml:space="preserve">Goodman SH, Gotlib IH. Risk for psychopathology in the children of depressed mothers: A developmental model for understanding mechanisms of transmission. </w:t>
      </w:r>
      <w:r w:rsidRPr="00CE0E3B">
        <w:rPr>
          <w:rFonts w:ascii="Times New Roman" w:hAnsi="Times New Roman"/>
          <w:i/>
          <w:iCs/>
        </w:rPr>
        <w:t>Psychological Review</w:t>
      </w:r>
      <w:r w:rsidRPr="00CE0E3B">
        <w:rPr>
          <w:rFonts w:ascii="Times New Roman" w:hAnsi="Times New Roman"/>
        </w:rPr>
        <w:t xml:space="preserve"> 1999;</w:t>
      </w:r>
      <w:r w:rsidRPr="00CE0E3B">
        <w:rPr>
          <w:rFonts w:ascii="Times New Roman" w:hAnsi="Times New Roman"/>
          <w:b/>
          <w:bCs/>
        </w:rPr>
        <w:t>106</w:t>
      </w:r>
      <w:r w:rsidRPr="00CE0E3B">
        <w:rPr>
          <w:rFonts w:ascii="Times New Roman" w:hAnsi="Times New Roman"/>
        </w:rPr>
        <w:t>:458–90.</w:t>
      </w:r>
    </w:p>
    <w:p w14:paraId="771FC754" w14:textId="77777777" w:rsidR="00C917D7" w:rsidRPr="00CE0E3B" w:rsidRDefault="00C917D7" w:rsidP="00C917D7">
      <w:pPr>
        <w:pStyle w:val="Bibliography"/>
        <w:rPr>
          <w:rFonts w:ascii="Times New Roman" w:hAnsi="Times New Roman"/>
        </w:rPr>
      </w:pPr>
      <w:r w:rsidRPr="00CE0E3B">
        <w:rPr>
          <w:rFonts w:ascii="Times New Roman" w:hAnsi="Times New Roman"/>
        </w:rPr>
        <w:t>12</w:t>
      </w:r>
      <w:r w:rsidRPr="00CE0E3B">
        <w:rPr>
          <w:rFonts w:ascii="Times New Roman" w:hAnsi="Times New Roman"/>
        </w:rPr>
        <w:tab/>
        <w:t xml:space="preserve">Kendler KS, Gardner CO, Prescott CA. Toward a comprehensive developmental model for major depression in women. </w:t>
      </w:r>
      <w:r w:rsidRPr="00CE0E3B">
        <w:rPr>
          <w:rFonts w:ascii="Times New Roman" w:hAnsi="Times New Roman"/>
          <w:i/>
          <w:iCs/>
        </w:rPr>
        <w:t>American Journal of Psychiatry</w:t>
      </w:r>
      <w:r w:rsidRPr="00CE0E3B">
        <w:rPr>
          <w:rFonts w:ascii="Times New Roman" w:hAnsi="Times New Roman"/>
        </w:rPr>
        <w:t xml:space="preserve"> 2002;</w:t>
      </w:r>
      <w:r w:rsidRPr="00CE0E3B">
        <w:rPr>
          <w:rFonts w:ascii="Times New Roman" w:hAnsi="Times New Roman"/>
          <w:b/>
          <w:bCs/>
        </w:rPr>
        <w:t>159</w:t>
      </w:r>
      <w:r w:rsidRPr="00CE0E3B">
        <w:rPr>
          <w:rFonts w:ascii="Times New Roman" w:hAnsi="Times New Roman"/>
        </w:rPr>
        <w:t>:1133–45.</w:t>
      </w:r>
    </w:p>
    <w:p w14:paraId="192EEB63" w14:textId="77777777" w:rsidR="00C917D7" w:rsidRPr="00CE0E3B" w:rsidRDefault="00C917D7" w:rsidP="00C917D7">
      <w:pPr>
        <w:pStyle w:val="Bibliography"/>
        <w:rPr>
          <w:rFonts w:ascii="Times New Roman" w:hAnsi="Times New Roman"/>
        </w:rPr>
      </w:pPr>
      <w:r w:rsidRPr="00CE0E3B">
        <w:rPr>
          <w:rFonts w:ascii="Times New Roman" w:hAnsi="Times New Roman"/>
        </w:rPr>
        <w:t>13</w:t>
      </w:r>
      <w:r w:rsidRPr="00CE0E3B">
        <w:rPr>
          <w:rFonts w:ascii="Times New Roman" w:hAnsi="Times New Roman"/>
        </w:rPr>
        <w:tab/>
      </w:r>
      <w:proofErr w:type="spellStart"/>
      <w:r w:rsidRPr="00CE0E3B">
        <w:rPr>
          <w:rFonts w:ascii="Times New Roman" w:hAnsi="Times New Roman"/>
        </w:rPr>
        <w:t>Wiecki</w:t>
      </w:r>
      <w:proofErr w:type="spellEnd"/>
      <w:r w:rsidRPr="00CE0E3B">
        <w:rPr>
          <w:rFonts w:ascii="Times New Roman" w:hAnsi="Times New Roman"/>
        </w:rPr>
        <w:t xml:space="preserve"> TV, Poland J, Frank MJ. Model-Based Cognitive Neuroscience Approaches to Computational Psychiatry: Clustering and Classification. </w:t>
      </w:r>
      <w:r w:rsidRPr="00CE0E3B">
        <w:rPr>
          <w:rFonts w:ascii="Times New Roman" w:hAnsi="Times New Roman"/>
          <w:i/>
          <w:iCs/>
        </w:rPr>
        <w:t>Clinical Psychological Science</w:t>
      </w:r>
      <w:r w:rsidRPr="00CE0E3B">
        <w:rPr>
          <w:rFonts w:ascii="Times New Roman" w:hAnsi="Times New Roman"/>
        </w:rPr>
        <w:t xml:space="preserve"> 2015;</w:t>
      </w:r>
      <w:r w:rsidRPr="00CE0E3B">
        <w:rPr>
          <w:rFonts w:ascii="Times New Roman" w:hAnsi="Times New Roman"/>
          <w:b/>
          <w:bCs/>
        </w:rPr>
        <w:t>3</w:t>
      </w:r>
      <w:r w:rsidRPr="00CE0E3B">
        <w:rPr>
          <w:rFonts w:ascii="Times New Roman" w:hAnsi="Times New Roman"/>
        </w:rPr>
        <w:t>:378–99. https://doi.org/10.1177/2167702614565359.</w:t>
      </w:r>
    </w:p>
    <w:p w14:paraId="3808F0D5" w14:textId="77777777" w:rsidR="00C917D7" w:rsidRPr="00CE0E3B" w:rsidRDefault="00C917D7" w:rsidP="00C917D7">
      <w:pPr>
        <w:pStyle w:val="Bibliography"/>
        <w:rPr>
          <w:rFonts w:ascii="Times New Roman" w:hAnsi="Times New Roman"/>
        </w:rPr>
      </w:pPr>
      <w:r w:rsidRPr="00CE0E3B">
        <w:rPr>
          <w:rFonts w:ascii="Times New Roman" w:hAnsi="Times New Roman"/>
        </w:rPr>
        <w:t>14</w:t>
      </w:r>
      <w:r w:rsidRPr="00CE0E3B">
        <w:rPr>
          <w:rFonts w:ascii="Times New Roman" w:hAnsi="Times New Roman"/>
        </w:rPr>
        <w:tab/>
        <w:t xml:space="preserve">Huys QJM, Maia TV, Frank MJ. Computational psychiatry as a bridge from neuroscience to clinical applications. </w:t>
      </w:r>
      <w:r w:rsidRPr="00CE0E3B">
        <w:rPr>
          <w:rFonts w:ascii="Times New Roman" w:hAnsi="Times New Roman"/>
          <w:i/>
          <w:iCs/>
        </w:rPr>
        <w:t xml:space="preserve">Nat </w:t>
      </w:r>
      <w:proofErr w:type="spellStart"/>
      <w:r w:rsidRPr="00CE0E3B">
        <w:rPr>
          <w:rFonts w:ascii="Times New Roman" w:hAnsi="Times New Roman"/>
          <w:i/>
          <w:iCs/>
        </w:rPr>
        <w:t>Neurosci</w:t>
      </w:r>
      <w:proofErr w:type="spellEnd"/>
      <w:r w:rsidRPr="00CE0E3B">
        <w:rPr>
          <w:rFonts w:ascii="Times New Roman" w:hAnsi="Times New Roman"/>
        </w:rPr>
        <w:t xml:space="preserve"> 2016;</w:t>
      </w:r>
      <w:r w:rsidRPr="00CE0E3B">
        <w:rPr>
          <w:rFonts w:ascii="Times New Roman" w:hAnsi="Times New Roman"/>
          <w:b/>
          <w:bCs/>
        </w:rPr>
        <w:t>19</w:t>
      </w:r>
      <w:r w:rsidRPr="00CE0E3B">
        <w:rPr>
          <w:rFonts w:ascii="Times New Roman" w:hAnsi="Times New Roman"/>
        </w:rPr>
        <w:t>:404–13. https://doi.org/10.1038/nn.4238.</w:t>
      </w:r>
    </w:p>
    <w:p w14:paraId="4A0BFA3D" w14:textId="77777777" w:rsidR="00C917D7" w:rsidRPr="00CE0E3B" w:rsidRDefault="00C917D7" w:rsidP="00C917D7">
      <w:pPr>
        <w:pStyle w:val="Bibliography"/>
        <w:rPr>
          <w:rFonts w:ascii="Times New Roman" w:hAnsi="Times New Roman"/>
        </w:rPr>
      </w:pPr>
      <w:r w:rsidRPr="00CE0E3B">
        <w:rPr>
          <w:rFonts w:ascii="Times New Roman" w:hAnsi="Times New Roman"/>
        </w:rPr>
        <w:t>15</w:t>
      </w:r>
      <w:r w:rsidRPr="00CE0E3B">
        <w:rPr>
          <w:rFonts w:ascii="Times New Roman" w:hAnsi="Times New Roman"/>
        </w:rPr>
        <w:tab/>
        <w:t xml:space="preserve">Chen C, Takahashi T, Nakagawa S, Inoue T, </w:t>
      </w:r>
      <w:proofErr w:type="spellStart"/>
      <w:r w:rsidRPr="00CE0E3B">
        <w:rPr>
          <w:rFonts w:ascii="Times New Roman" w:hAnsi="Times New Roman"/>
        </w:rPr>
        <w:t>Kusumi</w:t>
      </w:r>
      <w:proofErr w:type="spellEnd"/>
      <w:r w:rsidRPr="00CE0E3B">
        <w:rPr>
          <w:rFonts w:ascii="Times New Roman" w:hAnsi="Times New Roman"/>
        </w:rPr>
        <w:t xml:space="preserve"> I. Reinforcement learning in depression: A review of computational research. </w:t>
      </w:r>
      <w:r w:rsidRPr="00CE0E3B">
        <w:rPr>
          <w:rFonts w:ascii="Times New Roman" w:hAnsi="Times New Roman"/>
          <w:i/>
          <w:iCs/>
        </w:rPr>
        <w:t>Neuroscience &amp; Biobehavioral Reviews</w:t>
      </w:r>
      <w:r w:rsidRPr="00CE0E3B">
        <w:rPr>
          <w:rFonts w:ascii="Times New Roman" w:hAnsi="Times New Roman"/>
        </w:rPr>
        <w:t xml:space="preserve"> 2015;</w:t>
      </w:r>
      <w:r w:rsidRPr="00CE0E3B">
        <w:rPr>
          <w:rFonts w:ascii="Times New Roman" w:hAnsi="Times New Roman"/>
          <w:b/>
          <w:bCs/>
        </w:rPr>
        <w:t>55</w:t>
      </w:r>
      <w:r w:rsidRPr="00CE0E3B">
        <w:rPr>
          <w:rFonts w:ascii="Times New Roman" w:hAnsi="Times New Roman"/>
        </w:rPr>
        <w:t>:247–67. https://doi.org/10.1016/j.neubiorev.2015.05.005.</w:t>
      </w:r>
    </w:p>
    <w:p w14:paraId="488BCE5A" w14:textId="77777777" w:rsidR="00C917D7" w:rsidRPr="00CE0E3B" w:rsidRDefault="00C917D7" w:rsidP="00C917D7">
      <w:pPr>
        <w:pStyle w:val="Bibliography"/>
        <w:rPr>
          <w:rFonts w:ascii="Times New Roman" w:hAnsi="Times New Roman"/>
        </w:rPr>
      </w:pPr>
      <w:r w:rsidRPr="00CE0E3B">
        <w:rPr>
          <w:rFonts w:ascii="Times New Roman" w:hAnsi="Times New Roman"/>
        </w:rPr>
        <w:t>16</w:t>
      </w:r>
      <w:r w:rsidRPr="00CE0E3B">
        <w:rPr>
          <w:rFonts w:ascii="Times New Roman" w:hAnsi="Times New Roman"/>
        </w:rPr>
        <w:tab/>
        <w:t xml:space="preserve">PVS Work Group. </w:t>
      </w:r>
      <w:r w:rsidRPr="00CE0E3B">
        <w:rPr>
          <w:rFonts w:ascii="Times New Roman" w:hAnsi="Times New Roman"/>
          <w:i/>
          <w:iCs/>
        </w:rPr>
        <w:t>Positive Valence Systems: Workshop proceedings.</w:t>
      </w:r>
      <w:r w:rsidRPr="00CE0E3B">
        <w:rPr>
          <w:rFonts w:ascii="Times New Roman" w:hAnsi="Times New Roman"/>
        </w:rPr>
        <w:t xml:space="preserve"> 2011.</w:t>
      </w:r>
    </w:p>
    <w:p w14:paraId="36782485" w14:textId="77777777" w:rsidR="00C917D7" w:rsidRPr="00CE0E3B" w:rsidRDefault="00C917D7" w:rsidP="00C917D7">
      <w:pPr>
        <w:pStyle w:val="Bibliography"/>
        <w:rPr>
          <w:rFonts w:ascii="Times New Roman" w:hAnsi="Times New Roman"/>
        </w:rPr>
      </w:pPr>
      <w:r w:rsidRPr="00CE0E3B">
        <w:rPr>
          <w:rFonts w:ascii="Times New Roman" w:hAnsi="Times New Roman"/>
        </w:rPr>
        <w:t>17</w:t>
      </w:r>
      <w:r w:rsidRPr="00CE0E3B">
        <w:rPr>
          <w:rFonts w:ascii="Times New Roman" w:hAnsi="Times New Roman"/>
        </w:rPr>
        <w:tab/>
        <w:t xml:space="preserve">Siqueira ASS de, Flaks MK, Biella MM, Mauer S, Borges MK, Aprahamian I. Decision Making assessed by the Iowa Gambling Task and Major Depressive Disorder A systematic review. </w:t>
      </w:r>
      <w:r w:rsidRPr="00CE0E3B">
        <w:rPr>
          <w:rFonts w:ascii="Times New Roman" w:hAnsi="Times New Roman"/>
          <w:i/>
          <w:iCs/>
        </w:rPr>
        <w:t xml:space="preserve">Dement </w:t>
      </w:r>
      <w:proofErr w:type="spellStart"/>
      <w:r w:rsidRPr="00CE0E3B">
        <w:rPr>
          <w:rFonts w:ascii="Times New Roman" w:hAnsi="Times New Roman"/>
          <w:i/>
          <w:iCs/>
        </w:rPr>
        <w:t>Neuropsychol</w:t>
      </w:r>
      <w:proofErr w:type="spellEnd"/>
      <w:r w:rsidRPr="00CE0E3B">
        <w:rPr>
          <w:rFonts w:ascii="Times New Roman" w:hAnsi="Times New Roman"/>
        </w:rPr>
        <w:t xml:space="preserve"> 2018;</w:t>
      </w:r>
      <w:r w:rsidRPr="00CE0E3B">
        <w:rPr>
          <w:rFonts w:ascii="Times New Roman" w:hAnsi="Times New Roman"/>
          <w:b/>
          <w:bCs/>
        </w:rPr>
        <w:t>12</w:t>
      </w:r>
      <w:r w:rsidRPr="00CE0E3B">
        <w:rPr>
          <w:rFonts w:ascii="Times New Roman" w:hAnsi="Times New Roman"/>
        </w:rPr>
        <w:t>:250–5. https://doi.org/10.1590/1980-57642018dn12-030005.</w:t>
      </w:r>
    </w:p>
    <w:p w14:paraId="3A1DC348" w14:textId="77777777" w:rsidR="00C917D7" w:rsidRPr="00CE0E3B" w:rsidRDefault="00C917D7" w:rsidP="00C917D7">
      <w:pPr>
        <w:pStyle w:val="Bibliography"/>
        <w:rPr>
          <w:rFonts w:ascii="Times New Roman" w:hAnsi="Times New Roman"/>
        </w:rPr>
      </w:pPr>
      <w:r w:rsidRPr="00CE0E3B">
        <w:rPr>
          <w:rFonts w:ascii="Times New Roman" w:hAnsi="Times New Roman"/>
        </w:rPr>
        <w:lastRenderedPageBreak/>
        <w:t>18</w:t>
      </w:r>
      <w:r w:rsidRPr="00CE0E3B">
        <w:rPr>
          <w:rFonts w:ascii="Times New Roman" w:hAnsi="Times New Roman"/>
        </w:rPr>
        <w:tab/>
        <w:t xml:space="preserve">Cella M, Dymond S, Cooper A. Impaired flexible decision-making in major depressive disorder. </w:t>
      </w:r>
      <w:r w:rsidRPr="00CE0E3B">
        <w:rPr>
          <w:rFonts w:ascii="Times New Roman" w:hAnsi="Times New Roman"/>
          <w:i/>
          <w:iCs/>
        </w:rPr>
        <w:t>Journal of Affective Disorders</w:t>
      </w:r>
      <w:r w:rsidRPr="00CE0E3B">
        <w:rPr>
          <w:rFonts w:ascii="Times New Roman" w:hAnsi="Times New Roman"/>
        </w:rPr>
        <w:t xml:space="preserve"> 2010;</w:t>
      </w:r>
      <w:r w:rsidRPr="00CE0E3B">
        <w:rPr>
          <w:rFonts w:ascii="Times New Roman" w:hAnsi="Times New Roman"/>
          <w:b/>
          <w:bCs/>
        </w:rPr>
        <w:t>124</w:t>
      </w:r>
      <w:r w:rsidRPr="00CE0E3B">
        <w:rPr>
          <w:rFonts w:ascii="Times New Roman" w:hAnsi="Times New Roman"/>
        </w:rPr>
        <w:t>:207–10.</w:t>
      </w:r>
    </w:p>
    <w:p w14:paraId="22D96724" w14:textId="77777777" w:rsidR="00C917D7" w:rsidRPr="00CE0E3B" w:rsidRDefault="00C917D7" w:rsidP="00C917D7">
      <w:pPr>
        <w:pStyle w:val="Bibliography"/>
        <w:rPr>
          <w:rFonts w:ascii="Times New Roman" w:hAnsi="Times New Roman"/>
        </w:rPr>
      </w:pPr>
      <w:r w:rsidRPr="00CE0E3B">
        <w:rPr>
          <w:rFonts w:ascii="Times New Roman" w:hAnsi="Times New Roman"/>
        </w:rPr>
        <w:t>19</w:t>
      </w:r>
      <w:r w:rsidRPr="00CE0E3B">
        <w:rPr>
          <w:rFonts w:ascii="Times New Roman" w:hAnsi="Times New Roman"/>
        </w:rPr>
        <w:tab/>
        <w:t xml:space="preserve">Must A, Horvath S, Nemeth VL, Janka Z. The Iowa Gambling Task in depression – what have we learned about sub-optimal decision-making strategies? </w:t>
      </w:r>
      <w:r w:rsidRPr="00CE0E3B">
        <w:rPr>
          <w:rFonts w:ascii="Times New Roman" w:hAnsi="Times New Roman"/>
          <w:i/>
          <w:iCs/>
        </w:rPr>
        <w:t>Front Psychol</w:t>
      </w:r>
      <w:r w:rsidRPr="00CE0E3B">
        <w:rPr>
          <w:rFonts w:ascii="Times New Roman" w:hAnsi="Times New Roman"/>
        </w:rPr>
        <w:t xml:space="preserve"> 2013;</w:t>
      </w:r>
      <w:proofErr w:type="gramStart"/>
      <w:r w:rsidRPr="00CE0E3B">
        <w:rPr>
          <w:rFonts w:ascii="Times New Roman" w:hAnsi="Times New Roman"/>
          <w:b/>
          <w:bCs/>
        </w:rPr>
        <w:t>4</w:t>
      </w:r>
      <w:r w:rsidRPr="00CE0E3B">
        <w:rPr>
          <w:rFonts w:ascii="Times New Roman" w:hAnsi="Times New Roman"/>
        </w:rPr>
        <w:t>:.</w:t>
      </w:r>
      <w:proofErr w:type="gramEnd"/>
      <w:r w:rsidRPr="00CE0E3B">
        <w:rPr>
          <w:rFonts w:ascii="Times New Roman" w:hAnsi="Times New Roman"/>
        </w:rPr>
        <w:t xml:space="preserve"> https://doi.org/10.3389/fpsyg.2013.00732.</w:t>
      </w:r>
    </w:p>
    <w:p w14:paraId="09569C95" w14:textId="77777777" w:rsidR="00C917D7" w:rsidRPr="00CE0E3B" w:rsidRDefault="00C917D7" w:rsidP="00C917D7">
      <w:pPr>
        <w:pStyle w:val="Bibliography"/>
        <w:rPr>
          <w:rFonts w:ascii="Times New Roman" w:hAnsi="Times New Roman"/>
        </w:rPr>
      </w:pPr>
      <w:r w:rsidRPr="00CE0E3B">
        <w:rPr>
          <w:rFonts w:ascii="Times New Roman" w:hAnsi="Times New Roman"/>
        </w:rPr>
        <w:t>20</w:t>
      </w:r>
      <w:r w:rsidRPr="00CE0E3B">
        <w:rPr>
          <w:rFonts w:ascii="Times New Roman" w:hAnsi="Times New Roman"/>
        </w:rPr>
        <w:tab/>
      </w:r>
      <w:proofErr w:type="spellStart"/>
      <w:r w:rsidRPr="00CE0E3B">
        <w:rPr>
          <w:rFonts w:ascii="Times New Roman" w:hAnsi="Times New Roman"/>
        </w:rPr>
        <w:t>Solowij</w:t>
      </w:r>
      <w:proofErr w:type="spellEnd"/>
      <w:r w:rsidRPr="00CE0E3B">
        <w:rPr>
          <w:rFonts w:ascii="Times New Roman" w:hAnsi="Times New Roman"/>
        </w:rPr>
        <w:t xml:space="preserve"> N, Jones KA, Rozman ME, Davis SM, </w:t>
      </w:r>
      <w:proofErr w:type="spellStart"/>
      <w:r w:rsidRPr="00CE0E3B">
        <w:rPr>
          <w:rFonts w:ascii="Times New Roman" w:hAnsi="Times New Roman"/>
        </w:rPr>
        <w:t>Ciarrochi</w:t>
      </w:r>
      <w:proofErr w:type="spellEnd"/>
      <w:r w:rsidRPr="00CE0E3B">
        <w:rPr>
          <w:rFonts w:ascii="Times New Roman" w:hAnsi="Times New Roman"/>
        </w:rPr>
        <w:t xml:space="preserve"> J, Heaven PCL, </w:t>
      </w:r>
      <w:r w:rsidRPr="00CE0E3B">
        <w:rPr>
          <w:rFonts w:ascii="Times New Roman" w:hAnsi="Times New Roman"/>
          <w:i/>
          <w:iCs/>
        </w:rPr>
        <w:t>et al.</w:t>
      </w:r>
      <w:r w:rsidRPr="00CE0E3B">
        <w:rPr>
          <w:rFonts w:ascii="Times New Roman" w:hAnsi="Times New Roman"/>
        </w:rPr>
        <w:t xml:space="preserve"> Reflection impulsivity in adolescent cannabis users: a comparison with alcohol-using and non-substance-using adolescents. </w:t>
      </w:r>
      <w:r w:rsidRPr="00CE0E3B">
        <w:rPr>
          <w:rFonts w:ascii="Times New Roman" w:hAnsi="Times New Roman"/>
          <w:i/>
          <w:iCs/>
        </w:rPr>
        <w:t>Psychopharmacology</w:t>
      </w:r>
      <w:r w:rsidRPr="00CE0E3B">
        <w:rPr>
          <w:rFonts w:ascii="Times New Roman" w:hAnsi="Times New Roman"/>
        </w:rPr>
        <w:t xml:space="preserve"> 2012;</w:t>
      </w:r>
      <w:r w:rsidRPr="00CE0E3B">
        <w:rPr>
          <w:rFonts w:ascii="Times New Roman" w:hAnsi="Times New Roman"/>
          <w:b/>
          <w:bCs/>
        </w:rPr>
        <w:t>219</w:t>
      </w:r>
      <w:r w:rsidRPr="00CE0E3B">
        <w:rPr>
          <w:rFonts w:ascii="Times New Roman" w:hAnsi="Times New Roman"/>
        </w:rPr>
        <w:t>:575–86. https://doi.org/10.1007/s00213-011-2486-y.</w:t>
      </w:r>
    </w:p>
    <w:p w14:paraId="5AC1C510" w14:textId="77777777" w:rsidR="00C917D7" w:rsidRPr="00CE0E3B" w:rsidRDefault="00C917D7" w:rsidP="00C917D7">
      <w:pPr>
        <w:pStyle w:val="Bibliography"/>
        <w:rPr>
          <w:rFonts w:ascii="Times New Roman" w:hAnsi="Times New Roman"/>
        </w:rPr>
      </w:pPr>
      <w:r w:rsidRPr="00CE0E3B">
        <w:rPr>
          <w:rFonts w:ascii="Times New Roman" w:hAnsi="Times New Roman"/>
        </w:rPr>
        <w:t>21</w:t>
      </w:r>
      <w:r w:rsidRPr="00CE0E3B">
        <w:rPr>
          <w:rFonts w:ascii="Times New Roman" w:hAnsi="Times New Roman"/>
        </w:rPr>
        <w:tab/>
        <w:t xml:space="preserve">Byrne KA, Norris DD, Worthy DA. Dopamine, depressive symptoms, and decision-making: the relationship between spontaneous eye blink rate and depressive symptoms predicts Iowa Gambling Task performance. </w:t>
      </w:r>
      <w:proofErr w:type="spellStart"/>
      <w:r w:rsidRPr="00CE0E3B">
        <w:rPr>
          <w:rFonts w:ascii="Times New Roman" w:hAnsi="Times New Roman"/>
          <w:i/>
          <w:iCs/>
        </w:rPr>
        <w:t>Cogn</w:t>
      </w:r>
      <w:proofErr w:type="spellEnd"/>
      <w:r w:rsidRPr="00CE0E3B">
        <w:rPr>
          <w:rFonts w:ascii="Times New Roman" w:hAnsi="Times New Roman"/>
          <w:i/>
          <w:iCs/>
        </w:rPr>
        <w:t xml:space="preserve"> Affect </w:t>
      </w:r>
      <w:proofErr w:type="spellStart"/>
      <w:r w:rsidRPr="00CE0E3B">
        <w:rPr>
          <w:rFonts w:ascii="Times New Roman" w:hAnsi="Times New Roman"/>
          <w:i/>
          <w:iCs/>
        </w:rPr>
        <w:t>Behav</w:t>
      </w:r>
      <w:proofErr w:type="spellEnd"/>
      <w:r w:rsidRPr="00CE0E3B">
        <w:rPr>
          <w:rFonts w:ascii="Times New Roman" w:hAnsi="Times New Roman"/>
          <w:i/>
          <w:iCs/>
        </w:rPr>
        <w:t xml:space="preserve"> </w:t>
      </w:r>
      <w:proofErr w:type="spellStart"/>
      <w:r w:rsidRPr="00CE0E3B">
        <w:rPr>
          <w:rFonts w:ascii="Times New Roman" w:hAnsi="Times New Roman"/>
          <w:i/>
          <w:iCs/>
        </w:rPr>
        <w:t>Neurosci</w:t>
      </w:r>
      <w:proofErr w:type="spellEnd"/>
      <w:r w:rsidRPr="00CE0E3B">
        <w:rPr>
          <w:rFonts w:ascii="Times New Roman" w:hAnsi="Times New Roman"/>
        </w:rPr>
        <w:t xml:space="preserve"> 2016;</w:t>
      </w:r>
      <w:r w:rsidRPr="00CE0E3B">
        <w:rPr>
          <w:rFonts w:ascii="Times New Roman" w:hAnsi="Times New Roman"/>
          <w:b/>
          <w:bCs/>
        </w:rPr>
        <w:t>16</w:t>
      </w:r>
      <w:r w:rsidRPr="00CE0E3B">
        <w:rPr>
          <w:rFonts w:ascii="Times New Roman" w:hAnsi="Times New Roman"/>
        </w:rPr>
        <w:t>:23–36. https://doi.org/10.3758/s13415-015-0377-0.</w:t>
      </w:r>
    </w:p>
    <w:p w14:paraId="56B1D4D9" w14:textId="77777777" w:rsidR="00C917D7" w:rsidRPr="00CE0E3B" w:rsidRDefault="00C917D7" w:rsidP="00C917D7">
      <w:pPr>
        <w:pStyle w:val="Bibliography"/>
        <w:rPr>
          <w:rFonts w:ascii="Times New Roman" w:hAnsi="Times New Roman"/>
        </w:rPr>
      </w:pPr>
      <w:r w:rsidRPr="00CE0E3B">
        <w:rPr>
          <w:rFonts w:ascii="Times New Roman" w:hAnsi="Times New Roman"/>
        </w:rPr>
        <w:t>22</w:t>
      </w:r>
      <w:r w:rsidRPr="00CE0E3B">
        <w:rPr>
          <w:rFonts w:ascii="Times New Roman" w:hAnsi="Times New Roman"/>
        </w:rPr>
        <w:tab/>
        <w:t xml:space="preserve">Mueller EM, Nguyen J, Ray WJ, Borkovec TD. Future-oriented decision-making in Generalized Anxiety Disorder is evident across different versions of the Iowa Gambling Task. </w:t>
      </w:r>
      <w:r w:rsidRPr="00CE0E3B">
        <w:rPr>
          <w:rFonts w:ascii="Times New Roman" w:hAnsi="Times New Roman"/>
          <w:i/>
          <w:iCs/>
        </w:rPr>
        <w:t>Journal of Behavior Therapy and Experimental Psychiatry</w:t>
      </w:r>
      <w:r w:rsidRPr="00CE0E3B">
        <w:rPr>
          <w:rFonts w:ascii="Times New Roman" w:hAnsi="Times New Roman"/>
        </w:rPr>
        <w:t xml:space="preserve"> 2010;</w:t>
      </w:r>
      <w:r w:rsidRPr="00CE0E3B">
        <w:rPr>
          <w:rFonts w:ascii="Times New Roman" w:hAnsi="Times New Roman"/>
          <w:b/>
          <w:bCs/>
        </w:rPr>
        <w:t>41</w:t>
      </w:r>
      <w:r w:rsidRPr="00CE0E3B">
        <w:rPr>
          <w:rFonts w:ascii="Times New Roman" w:hAnsi="Times New Roman"/>
        </w:rPr>
        <w:t>:165–71.</w:t>
      </w:r>
    </w:p>
    <w:p w14:paraId="7F3F6118" w14:textId="77777777" w:rsidR="00C917D7" w:rsidRPr="00CE0E3B" w:rsidRDefault="00C917D7" w:rsidP="00C917D7">
      <w:pPr>
        <w:pStyle w:val="Bibliography"/>
        <w:rPr>
          <w:rFonts w:ascii="Times New Roman" w:hAnsi="Times New Roman"/>
        </w:rPr>
      </w:pPr>
      <w:r w:rsidRPr="00CE0E3B">
        <w:rPr>
          <w:rFonts w:ascii="Times New Roman" w:hAnsi="Times New Roman"/>
        </w:rPr>
        <w:t>23</w:t>
      </w:r>
      <w:r w:rsidRPr="00CE0E3B">
        <w:rPr>
          <w:rFonts w:ascii="Times New Roman" w:hAnsi="Times New Roman"/>
        </w:rPr>
        <w:tab/>
      </w:r>
      <w:proofErr w:type="spellStart"/>
      <w:r w:rsidRPr="00CE0E3B">
        <w:rPr>
          <w:rFonts w:ascii="Times New Roman" w:hAnsi="Times New Roman"/>
        </w:rPr>
        <w:t>Smoski</w:t>
      </w:r>
      <w:proofErr w:type="spellEnd"/>
      <w:r w:rsidRPr="00CE0E3B">
        <w:rPr>
          <w:rFonts w:ascii="Times New Roman" w:hAnsi="Times New Roman"/>
        </w:rPr>
        <w:t xml:space="preserve"> MJ, Lynch TR, Rosenthal MZ, </w:t>
      </w:r>
      <w:proofErr w:type="spellStart"/>
      <w:r w:rsidRPr="00CE0E3B">
        <w:rPr>
          <w:rFonts w:ascii="Times New Roman" w:hAnsi="Times New Roman"/>
        </w:rPr>
        <w:t>Cheavens</w:t>
      </w:r>
      <w:proofErr w:type="spellEnd"/>
      <w:r w:rsidRPr="00CE0E3B">
        <w:rPr>
          <w:rFonts w:ascii="Times New Roman" w:hAnsi="Times New Roman"/>
        </w:rPr>
        <w:t xml:space="preserve"> JS, Chapman AL, Krishnan RR. Decision-making and risk aversion among depressive adults. </w:t>
      </w:r>
      <w:r w:rsidRPr="00CE0E3B">
        <w:rPr>
          <w:rFonts w:ascii="Times New Roman" w:hAnsi="Times New Roman"/>
          <w:i/>
          <w:iCs/>
        </w:rPr>
        <w:t>Journal of Behavior Therapy and Experimental Psychiatry</w:t>
      </w:r>
      <w:r w:rsidRPr="00CE0E3B">
        <w:rPr>
          <w:rFonts w:ascii="Times New Roman" w:hAnsi="Times New Roman"/>
        </w:rPr>
        <w:t xml:space="preserve"> 2008;</w:t>
      </w:r>
      <w:r w:rsidRPr="00CE0E3B">
        <w:rPr>
          <w:rFonts w:ascii="Times New Roman" w:hAnsi="Times New Roman"/>
          <w:b/>
          <w:bCs/>
        </w:rPr>
        <w:t>39</w:t>
      </w:r>
      <w:r w:rsidRPr="00CE0E3B">
        <w:rPr>
          <w:rFonts w:ascii="Times New Roman" w:hAnsi="Times New Roman"/>
        </w:rPr>
        <w:t>:567–76. https://doi.org/10.1016/j.jbtep.2008.01.004.</w:t>
      </w:r>
    </w:p>
    <w:p w14:paraId="3D7CD4DF" w14:textId="77777777" w:rsidR="00C917D7" w:rsidRPr="00CE0E3B" w:rsidRDefault="00C917D7" w:rsidP="00C917D7">
      <w:pPr>
        <w:pStyle w:val="Bibliography"/>
        <w:rPr>
          <w:rFonts w:ascii="Times New Roman" w:hAnsi="Times New Roman"/>
        </w:rPr>
      </w:pPr>
      <w:r w:rsidRPr="00CE0E3B">
        <w:rPr>
          <w:rFonts w:ascii="Times New Roman" w:hAnsi="Times New Roman"/>
        </w:rPr>
        <w:t>24</w:t>
      </w:r>
      <w:r w:rsidRPr="00CE0E3B">
        <w:rPr>
          <w:rFonts w:ascii="Times New Roman" w:hAnsi="Times New Roman"/>
        </w:rPr>
        <w:tab/>
        <w:t xml:space="preserve">Baeza-Velasco C. Decision-making in major depressive disorder_ Subjective complaint, objective performance, and discrepancy between both. </w:t>
      </w:r>
      <w:r w:rsidRPr="00CE0E3B">
        <w:rPr>
          <w:rFonts w:ascii="Times New Roman" w:hAnsi="Times New Roman"/>
          <w:i/>
          <w:iCs/>
        </w:rPr>
        <w:t>Journal of Affective Disorders</w:t>
      </w:r>
      <w:r w:rsidRPr="00CE0E3B">
        <w:rPr>
          <w:rFonts w:ascii="Times New Roman" w:hAnsi="Times New Roman"/>
        </w:rPr>
        <w:t xml:space="preserve"> 2020:6.</w:t>
      </w:r>
    </w:p>
    <w:p w14:paraId="78FF524A" w14:textId="77777777" w:rsidR="00C917D7" w:rsidRPr="00CE0E3B" w:rsidRDefault="00C917D7" w:rsidP="00C917D7">
      <w:pPr>
        <w:pStyle w:val="Bibliography"/>
        <w:rPr>
          <w:rFonts w:ascii="Times New Roman" w:hAnsi="Times New Roman"/>
        </w:rPr>
      </w:pPr>
      <w:r w:rsidRPr="00CE0E3B">
        <w:rPr>
          <w:rFonts w:ascii="Times New Roman" w:hAnsi="Times New Roman"/>
        </w:rPr>
        <w:t>25</w:t>
      </w:r>
      <w:r w:rsidRPr="00CE0E3B">
        <w:rPr>
          <w:rFonts w:ascii="Times New Roman" w:hAnsi="Times New Roman"/>
        </w:rPr>
        <w:tab/>
      </w:r>
      <w:proofErr w:type="spellStart"/>
      <w:r w:rsidRPr="00CE0E3B">
        <w:rPr>
          <w:rFonts w:ascii="Times New Roman" w:hAnsi="Times New Roman"/>
        </w:rPr>
        <w:t>Jollant</w:t>
      </w:r>
      <w:proofErr w:type="spellEnd"/>
      <w:r w:rsidRPr="00CE0E3B">
        <w:rPr>
          <w:rFonts w:ascii="Times New Roman" w:hAnsi="Times New Roman"/>
        </w:rPr>
        <w:t xml:space="preserve"> F. Prefrontal inositol levels and implicit decision-making in healthy individuals and depressed patients. </w:t>
      </w:r>
      <w:r w:rsidRPr="00CE0E3B">
        <w:rPr>
          <w:rFonts w:ascii="Times New Roman" w:hAnsi="Times New Roman"/>
          <w:i/>
          <w:iCs/>
        </w:rPr>
        <w:t>European Neuropsychopharmacology</w:t>
      </w:r>
      <w:r w:rsidRPr="00CE0E3B">
        <w:rPr>
          <w:rFonts w:ascii="Times New Roman" w:hAnsi="Times New Roman"/>
        </w:rPr>
        <w:t xml:space="preserve"> 2016;</w:t>
      </w:r>
      <w:r w:rsidRPr="00CE0E3B">
        <w:rPr>
          <w:rFonts w:ascii="Times New Roman" w:hAnsi="Times New Roman"/>
          <w:b/>
          <w:bCs/>
        </w:rPr>
        <w:t>26</w:t>
      </w:r>
      <w:r w:rsidRPr="00CE0E3B">
        <w:rPr>
          <w:rFonts w:ascii="Times New Roman" w:hAnsi="Times New Roman"/>
        </w:rPr>
        <w:t>:1255–63.</w:t>
      </w:r>
    </w:p>
    <w:p w14:paraId="7604D492" w14:textId="77777777" w:rsidR="00C917D7" w:rsidRPr="00CE0E3B" w:rsidRDefault="00C917D7" w:rsidP="00C917D7">
      <w:pPr>
        <w:pStyle w:val="Bibliography"/>
        <w:rPr>
          <w:rFonts w:ascii="Times New Roman" w:hAnsi="Times New Roman"/>
        </w:rPr>
      </w:pPr>
      <w:r w:rsidRPr="00CE0E3B">
        <w:rPr>
          <w:rFonts w:ascii="Times New Roman" w:hAnsi="Times New Roman"/>
        </w:rPr>
        <w:t>26</w:t>
      </w:r>
      <w:r w:rsidRPr="00CE0E3B">
        <w:rPr>
          <w:rFonts w:ascii="Times New Roman" w:hAnsi="Times New Roman"/>
        </w:rPr>
        <w:tab/>
        <w:t xml:space="preserve">McGovern AR, Alexopoulos GS, Yuen GS, Morimoto SS, Gunning-Dixon FM. Reward-related decision making in older adults: relationship to clinical presentation of depression: Decision making in older adults with late-life depression. </w:t>
      </w:r>
      <w:r w:rsidRPr="00CE0E3B">
        <w:rPr>
          <w:rFonts w:ascii="Times New Roman" w:hAnsi="Times New Roman"/>
          <w:i/>
          <w:iCs/>
        </w:rPr>
        <w:t xml:space="preserve">Int J </w:t>
      </w:r>
      <w:proofErr w:type="spellStart"/>
      <w:r w:rsidRPr="00CE0E3B">
        <w:rPr>
          <w:rFonts w:ascii="Times New Roman" w:hAnsi="Times New Roman"/>
          <w:i/>
          <w:iCs/>
        </w:rPr>
        <w:t>Geriatr</w:t>
      </w:r>
      <w:proofErr w:type="spellEnd"/>
      <w:r w:rsidRPr="00CE0E3B">
        <w:rPr>
          <w:rFonts w:ascii="Times New Roman" w:hAnsi="Times New Roman"/>
          <w:i/>
          <w:iCs/>
        </w:rPr>
        <w:t xml:space="preserve"> Psychiatry</w:t>
      </w:r>
      <w:r w:rsidRPr="00CE0E3B">
        <w:rPr>
          <w:rFonts w:ascii="Times New Roman" w:hAnsi="Times New Roman"/>
        </w:rPr>
        <w:t xml:space="preserve"> 2014;</w:t>
      </w:r>
      <w:r w:rsidRPr="00CE0E3B">
        <w:rPr>
          <w:rFonts w:ascii="Times New Roman" w:hAnsi="Times New Roman"/>
          <w:b/>
          <w:bCs/>
        </w:rPr>
        <w:t>29</w:t>
      </w:r>
      <w:r w:rsidRPr="00CE0E3B">
        <w:rPr>
          <w:rFonts w:ascii="Times New Roman" w:hAnsi="Times New Roman"/>
        </w:rPr>
        <w:t>:1125–31. https://doi.org/10.1002/gps.4200.</w:t>
      </w:r>
    </w:p>
    <w:p w14:paraId="325BD043" w14:textId="77777777" w:rsidR="00C917D7" w:rsidRPr="00CE0E3B" w:rsidRDefault="00C917D7" w:rsidP="00C917D7">
      <w:pPr>
        <w:pStyle w:val="Bibliography"/>
        <w:rPr>
          <w:rFonts w:ascii="Times New Roman" w:hAnsi="Times New Roman"/>
        </w:rPr>
      </w:pPr>
      <w:r w:rsidRPr="00CE0E3B">
        <w:rPr>
          <w:rFonts w:ascii="Times New Roman" w:hAnsi="Times New Roman"/>
        </w:rPr>
        <w:t>27</w:t>
      </w:r>
      <w:r w:rsidRPr="00CE0E3B">
        <w:rPr>
          <w:rFonts w:ascii="Times New Roman" w:hAnsi="Times New Roman"/>
        </w:rPr>
        <w:tab/>
        <w:t xml:space="preserve">Icenogle G, Steinberg L, </w:t>
      </w:r>
      <w:proofErr w:type="spellStart"/>
      <w:r w:rsidRPr="00CE0E3B">
        <w:rPr>
          <w:rFonts w:ascii="Times New Roman" w:hAnsi="Times New Roman"/>
        </w:rPr>
        <w:t>Olino</w:t>
      </w:r>
      <w:proofErr w:type="spellEnd"/>
      <w:r w:rsidRPr="00CE0E3B">
        <w:rPr>
          <w:rFonts w:ascii="Times New Roman" w:hAnsi="Times New Roman"/>
        </w:rPr>
        <w:t xml:space="preserve"> TM, Shulman EP, Chein J, </w:t>
      </w:r>
      <w:proofErr w:type="spellStart"/>
      <w:r w:rsidRPr="00CE0E3B">
        <w:rPr>
          <w:rFonts w:ascii="Times New Roman" w:hAnsi="Times New Roman"/>
        </w:rPr>
        <w:t>Alampay</w:t>
      </w:r>
      <w:proofErr w:type="spellEnd"/>
      <w:r w:rsidRPr="00CE0E3B">
        <w:rPr>
          <w:rFonts w:ascii="Times New Roman" w:hAnsi="Times New Roman"/>
        </w:rPr>
        <w:t xml:space="preserve"> LP, </w:t>
      </w:r>
      <w:r w:rsidRPr="00CE0E3B">
        <w:rPr>
          <w:rFonts w:ascii="Times New Roman" w:hAnsi="Times New Roman"/>
          <w:i/>
          <w:iCs/>
        </w:rPr>
        <w:t>et al.</w:t>
      </w:r>
      <w:r w:rsidRPr="00CE0E3B">
        <w:rPr>
          <w:rFonts w:ascii="Times New Roman" w:hAnsi="Times New Roman"/>
        </w:rPr>
        <w:t xml:space="preserve"> Puberty predicts approach but not avoidance on the Iowa Gambling Task in a multinational sample. </w:t>
      </w:r>
      <w:r w:rsidRPr="00CE0E3B">
        <w:rPr>
          <w:rFonts w:ascii="Times New Roman" w:hAnsi="Times New Roman"/>
          <w:i/>
          <w:iCs/>
        </w:rPr>
        <w:t>Child Development</w:t>
      </w:r>
      <w:r w:rsidRPr="00CE0E3B">
        <w:rPr>
          <w:rFonts w:ascii="Times New Roman" w:hAnsi="Times New Roman"/>
        </w:rPr>
        <w:t xml:space="preserve"> 2017;</w:t>
      </w:r>
      <w:r w:rsidRPr="00CE0E3B">
        <w:rPr>
          <w:rFonts w:ascii="Times New Roman" w:hAnsi="Times New Roman"/>
          <w:b/>
          <w:bCs/>
        </w:rPr>
        <w:t>88</w:t>
      </w:r>
      <w:r w:rsidRPr="00CE0E3B">
        <w:rPr>
          <w:rFonts w:ascii="Times New Roman" w:hAnsi="Times New Roman"/>
        </w:rPr>
        <w:t>:1598–614.</w:t>
      </w:r>
    </w:p>
    <w:p w14:paraId="0751717C" w14:textId="77777777" w:rsidR="00C917D7" w:rsidRPr="00CE0E3B" w:rsidRDefault="00C917D7" w:rsidP="00C917D7">
      <w:pPr>
        <w:pStyle w:val="Bibliography"/>
        <w:rPr>
          <w:rFonts w:ascii="Times New Roman" w:hAnsi="Times New Roman"/>
        </w:rPr>
      </w:pPr>
      <w:r w:rsidRPr="00CE0E3B">
        <w:rPr>
          <w:rFonts w:ascii="Times New Roman" w:hAnsi="Times New Roman"/>
        </w:rPr>
        <w:t>28</w:t>
      </w:r>
      <w:r w:rsidRPr="00CE0E3B">
        <w:rPr>
          <w:rFonts w:ascii="Times New Roman" w:hAnsi="Times New Roman"/>
        </w:rPr>
        <w:tab/>
        <w:t xml:space="preserve">Kildahl N, Hansen S, </w:t>
      </w:r>
      <w:proofErr w:type="spellStart"/>
      <w:r w:rsidRPr="00CE0E3B">
        <w:rPr>
          <w:rFonts w:ascii="Times New Roman" w:hAnsi="Times New Roman"/>
        </w:rPr>
        <w:t>Brevers</w:t>
      </w:r>
      <w:proofErr w:type="spellEnd"/>
      <w:r w:rsidRPr="00CE0E3B">
        <w:rPr>
          <w:rFonts w:ascii="Times New Roman" w:hAnsi="Times New Roman"/>
        </w:rPr>
        <w:t xml:space="preserve"> D, Skewes J. Individual differences in learning during decision-making may predict specific harms associated with gambling. </w:t>
      </w:r>
      <w:r w:rsidRPr="00CE0E3B">
        <w:rPr>
          <w:rFonts w:ascii="Times New Roman" w:hAnsi="Times New Roman"/>
          <w:i/>
          <w:iCs/>
        </w:rPr>
        <w:t>Addictive Behaviors</w:t>
      </w:r>
      <w:r w:rsidRPr="00CE0E3B">
        <w:rPr>
          <w:rFonts w:ascii="Times New Roman" w:hAnsi="Times New Roman"/>
        </w:rPr>
        <w:t xml:space="preserve"> 2020;</w:t>
      </w:r>
      <w:r w:rsidRPr="00CE0E3B">
        <w:rPr>
          <w:rFonts w:ascii="Times New Roman" w:hAnsi="Times New Roman"/>
          <w:b/>
          <w:bCs/>
        </w:rPr>
        <w:t>110</w:t>
      </w:r>
      <w:r w:rsidRPr="00CE0E3B">
        <w:rPr>
          <w:rFonts w:ascii="Times New Roman" w:hAnsi="Times New Roman"/>
        </w:rPr>
        <w:t>:106496. https://doi.org/10.1016/j.addbeh.2020.106496.</w:t>
      </w:r>
    </w:p>
    <w:p w14:paraId="5A7B5F0A" w14:textId="77777777" w:rsidR="00C917D7" w:rsidRPr="00CE0E3B" w:rsidRDefault="00C917D7" w:rsidP="00C917D7">
      <w:pPr>
        <w:pStyle w:val="Bibliography"/>
        <w:rPr>
          <w:rFonts w:ascii="Times New Roman" w:hAnsi="Times New Roman"/>
        </w:rPr>
      </w:pPr>
      <w:r w:rsidRPr="00CE0E3B">
        <w:rPr>
          <w:rFonts w:ascii="Times New Roman" w:hAnsi="Times New Roman"/>
        </w:rPr>
        <w:t>29</w:t>
      </w:r>
      <w:r w:rsidRPr="00CE0E3B">
        <w:rPr>
          <w:rFonts w:ascii="Times New Roman" w:hAnsi="Times New Roman"/>
        </w:rPr>
        <w:tab/>
        <w:t xml:space="preserve">Ahn W-Y, </w:t>
      </w:r>
      <w:proofErr w:type="spellStart"/>
      <w:r w:rsidRPr="00CE0E3B">
        <w:rPr>
          <w:rFonts w:ascii="Times New Roman" w:hAnsi="Times New Roman"/>
        </w:rPr>
        <w:t>Busemeyer</w:t>
      </w:r>
      <w:proofErr w:type="spellEnd"/>
      <w:r w:rsidRPr="00CE0E3B">
        <w:rPr>
          <w:rFonts w:ascii="Times New Roman" w:hAnsi="Times New Roman"/>
        </w:rPr>
        <w:t xml:space="preserve"> JR, </w:t>
      </w:r>
      <w:proofErr w:type="spellStart"/>
      <w:r w:rsidRPr="00CE0E3B">
        <w:rPr>
          <w:rFonts w:ascii="Times New Roman" w:hAnsi="Times New Roman"/>
        </w:rPr>
        <w:t>Wagenmakers</w:t>
      </w:r>
      <w:proofErr w:type="spellEnd"/>
      <w:r w:rsidRPr="00CE0E3B">
        <w:rPr>
          <w:rFonts w:ascii="Times New Roman" w:hAnsi="Times New Roman"/>
        </w:rPr>
        <w:t xml:space="preserve"> E-J, Stout JC. Comparison of Decision Learning Models Using the Generalization Criterion Method. </w:t>
      </w:r>
      <w:r w:rsidRPr="00CE0E3B">
        <w:rPr>
          <w:rFonts w:ascii="Times New Roman" w:hAnsi="Times New Roman"/>
          <w:i/>
          <w:iCs/>
        </w:rPr>
        <w:t>Cognitive Science</w:t>
      </w:r>
      <w:r w:rsidRPr="00CE0E3B">
        <w:rPr>
          <w:rFonts w:ascii="Times New Roman" w:hAnsi="Times New Roman"/>
        </w:rPr>
        <w:t xml:space="preserve"> 2008;</w:t>
      </w:r>
      <w:r w:rsidRPr="00CE0E3B">
        <w:rPr>
          <w:rFonts w:ascii="Times New Roman" w:hAnsi="Times New Roman"/>
          <w:b/>
          <w:bCs/>
        </w:rPr>
        <w:t>32</w:t>
      </w:r>
      <w:r w:rsidRPr="00CE0E3B">
        <w:rPr>
          <w:rFonts w:ascii="Times New Roman" w:hAnsi="Times New Roman"/>
        </w:rPr>
        <w:t>:1376–402. https://doi.org/10.1080/03640210802352992.</w:t>
      </w:r>
    </w:p>
    <w:p w14:paraId="49F9D6ED" w14:textId="77777777" w:rsidR="00C917D7" w:rsidRPr="00CE0E3B" w:rsidRDefault="00C917D7" w:rsidP="00C917D7">
      <w:pPr>
        <w:pStyle w:val="Bibliography"/>
        <w:rPr>
          <w:rFonts w:ascii="Times New Roman" w:hAnsi="Times New Roman"/>
        </w:rPr>
      </w:pPr>
      <w:r w:rsidRPr="00CE0E3B">
        <w:rPr>
          <w:rFonts w:ascii="Times New Roman" w:hAnsi="Times New Roman"/>
        </w:rPr>
        <w:t>30</w:t>
      </w:r>
      <w:r w:rsidRPr="00CE0E3B">
        <w:rPr>
          <w:rFonts w:ascii="Times New Roman" w:hAnsi="Times New Roman"/>
        </w:rPr>
        <w:tab/>
      </w:r>
      <w:proofErr w:type="spellStart"/>
      <w:r w:rsidRPr="00CE0E3B">
        <w:rPr>
          <w:rFonts w:ascii="Times New Roman" w:hAnsi="Times New Roman"/>
        </w:rPr>
        <w:t>Busemeyer</w:t>
      </w:r>
      <w:proofErr w:type="spellEnd"/>
      <w:r w:rsidRPr="00CE0E3B">
        <w:rPr>
          <w:rFonts w:ascii="Times New Roman" w:hAnsi="Times New Roman"/>
        </w:rPr>
        <w:t xml:space="preserve"> JR, Stout JC. </w:t>
      </w:r>
      <w:proofErr w:type="gramStart"/>
      <w:r w:rsidRPr="00CE0E3B">
        <w:rPr>
          <w:rFonts w:ascii="Times New Roman" w:hAnsi="Times New Roman"/>
        </w:rPr>
        <w:t>A contribution</w:t>
      </w:r>
      <w:proofErr w:type="gramEnd"/>
      <w:r w:rsidRPr="00CE0E3B">
        <w:rPr>
          <w:rFonts w:ascii="Times New Roman" w:hAnsi="Times New Roman"/>
        </w:rPr>
        <w:t xml:space="preserve"> of cognitive decision models to clinical assessment: Decomposing performance on the Bechara gambling task. </w:t>
      </w:r>
      <w:r w:rsidRPr="00CE0E3B">
        <w:rPr>
          <w:rFonts w:ascii="Times New Roman" w:hAnsi="Times New Roman"/>
          <w:i/>
          <w:iCs/>
        </w:rPr>
        <w:t>Psychological Assessment</w:t>
      </w:r>
      <w:r w:rsidRPr="00CE0E3B">
        <w:rPr>
          <w:rFonts w:ascii="Times New Roman" w:hAnsi="Times New Roman"/>
        </w:rPr>
        <w:t xml:space="preserve"> 2002;</w:t>
      </w:r>
      <w:r w:rsidRPr="00CE0E3B">
        <w:rPr>
          <w:rFonts w:ascii="Times New Roman" w:hAnsi="Times New Roman"/>
          <w:b/>
          <w:bCs/>
        </w:rPr>
        <w:t>14</w:t>
      </w:r>
      <w:r w:rsidRPr="00CE0E3B">
        <w:rPr>
          <w:rFonts w:ascii="Times New Roman" w:hAnsi="Times New Roman"/>
        </w:rPr>
        <w:t>:253–62. https://doi.org/10.1037/1040-3590.14.3.253.</w:t>
      </w:r>
    </w:p>
    <w:p w14:paraId="10B72934" w14:textId="77777777" w:rsidR="00C917D7" w:rsidRPr="00CE0E3B" w:rsidRDefault="00C917D7" w:rsidP="00C917D7">
      <w:pPr>
        <w:pStyle w:val="Bibliography"/>
        <w:rPr>
          <w:rFonts w:ascii="Times New Roman" w:hAnsi="Times New Roman"/>
        </w:rPr>
      </w:pPr>
      <w:r w:rsidRPr="00CE0E3B">
        <w:rPr>
          <w:rFonts w:ascii="Times New Roman" w:hAnsi="Times New Roman"/>
        </w:rPr>
        <w:t>31</w:t>
      </w:r>
      <w:r w:rsidRPr="00CE0E3B">
        <w:rPr>
          <w:rFonts w:ascii="Times New Roman" w:hAnsi="Times New Roman"/>
        </w:rPr>
        <w:tab/>
        <w:t xml:space="preserve">Worthy DA, Pang B, Byrne KA. Decomposing the roles of perseveration and expected value representation in models of the Iowa gambling task. </w:t>
      </w:r>
      <w:r w:rsidRPr="00CE0E3B">
        <w:rPr>
          <w:rFonts w:ascii="Times New Roman" w:hAnsi="Times New Roman"/>
          <w:i/>
          <w:iCs/>
        </w:rPr>
        <w:t>Front Psychol</w:t>
      </w:r>
      <w:r w:rsidRPr="00CE0E3B">
        <w:rPr>
          <w:rFonts w:ascii="Times New Roman" w:hAnsi="Times New Roman"/>
        </w:rPr>
        <w:t xml:space="preserve"> 2013;</w:t>
      </w:r>
      <w:proofErr w:type="gramStart"/>
      <w:r w:rsidRPr="00CE0E3B">
        <w:rPr>
          <w:rFonts w:ascii="Times New Roman" w:hAnsi="Times New Roman"/>
          <w:b/>
          <w:bCs/>
        </w:rPr>
        <w:t>4</w:t>
      </w:r>
      <w:r w:rsidRPr="00CE0E3B">
        <w:rPr>
          <w:rFonts w:ascii="Times New Roman" w:hAnsi="Times New Roman"/>
        </w:rPr>
        <w:t>:.</w:t>
      </w:r>
      <w:proofErr w:type="gramEnd"/>
      <w:r w:rsidRPr="00CE0E3B">
        <w:rPr>
          <w:rFonts w:ascii="Times New Roman" w:hAnsi="Times New Roman"/>
        </w:rPr>
        <w:t xml:space="preserve"> https://doi.org/10.3389/fpsyg.2013.00640.</w:t>
      </w:r>
    </w:p>
    <w:p w14:paraId="5DB460F8" w14:textId="77777777" w:rsidR="00C917D7" w:rsidRPr="00CE0E3B" w:rsidRDefault="00C917D7" w:rsidP="00C917D7">
      <w:pPr>
        <w:pStyle w:val="Bibliography"/>
        <w:rPr>
          <w:rFonts w:ascii="Times New Roman" w:hAnsi="Times New Roman"/>
        </w:rPr>
      </w:pPr>
      <w:r w:rsidRPr="00CE0E3B">
        <w:rPr>
          <w:rFonts w:ascii="Times New Roman" w:hAnsi="Times New Roman"/>
        </w:rPr>
        <w:t>32</w:t>
      </w:r>
      <w:r w:rsidRPr="00CE0E3B">
        <w:rPr>
          <w:rFonts w:ascii="Times New Roman" w:hAnsi="Times New Roman"/>
        </w:rPr>
        <w:tab/>
      </w:r>
      <w:proofErr w:type="spellStart"/>
      <w:r w:rsidRPr="00CE0E3B">
        <w:rPr>
          <w:rFonts w:ascii="Times New Roman" w:hAnsi="Times New Roman"/>
        </w:rPr>
        <w:t>Alacreu</w:t>
      </w:r>
      <w:proofErr w:type="spellEnd"/>
      <w:r w:rsidRPr="00CE0E3B">
        <w:rPr>
          <w:rFonts w:ascii="Times New Roman" w:hAnsi="Times New Roman"/>
        </w:rPr>
        <w:t xml:space="preserve">-Crespo A, Guillaume S, </w:t>
      </w:r>
      <w:proofErr w:type="spellStart"/>
      <w:r w:rsidRPr="00CE0E3B">
        <w:rPr>
          <w:rFonts w:ascii="Times New Roman" w:hAnsi="Times New Roman"/>
        </w:rPr>
        <w:t>Sénèque</w:t>
      </w:r>
      <w:proofErr w:type="spellEnd"/>
      <w:r w:rsidRPr="00CE0E3B">
        <w:rPr>
          <w:rFonts w:ascii="Times New Roman" w:hAnsi="Times New Roman"/>
        </w:rPr>
        <w:t xml:space="preserve"> M, </w:t>
      </w:r>
      <w:proofErr w:type="spellStart"/>
      <w:r w:rsidRPr="00CE0E3B">
        <w:rPr>
          <w:rFonts w:ascii="Times New Roman" w:hAnsi="Times New Roman"/>
        </w:rPr>
        <w:t>Olié</w:t>
      </w:r>
      <w:proofErr w:type="spellEnd"/>
      <w:r w:rsidRPr="00CE0E3B">
        <w:rPr>
          <w:rFonts w:ascii="Times New Roman" w:hAnsi="Times New Roman"/>
        </w:rPr>
        <w:t xml:space="preserve"> E, </w:t>
      </w:r>
      <w:proofErr w:type="spellStart"/>
      <w:r w:rsidRPr="00CE0E3B">
        <w:rPr>
          <w:rFonts w:ascii="Times New Roman" w:hAnsi="Times New Roman"/>
        </w:rPr>
        <w:t>Courtet</w:t>
      </w:r>
      <w:proofErr w:type="spellEnd"/>
      <w:r w:rsidRPr="00CE0E3B">
        <w:rPr>
          <w:rFonts w:ascii="Times New Roman" w:hAnsi="Times New Roman"/>
        </w:rPr>
        <w:t xml:space="preserve"> P. Cognitive modelling to assess decision-making impairments in patients with current depression and with/without suicide history. </w:t>
      </w:r>
      <w:r w:rsidRPr="00CE0E3B">
        <w:rPr>
          <w:rFonts w:ascii="Times New Roman" w:hAnsi="Times New Roman"/>
          <w:i/>
          <w:iCs/>
        </w:rPr>
        <w:t>European Neuropsychopharmacology</w:t>
      </w:r>
      <w:r w:rsidRPr="00CE0E3B">
        <w:rPr>
          <w:rFonts w:ascii="Times New Roman" w:hAnsi="Times New Roman"/>
        </w:rPr>
        <w:t xml:space="preserve"> 2020;</w:t>
      </w:r>
      <w:r w:rsidRPr="00CE0E3B">
        <w:rPr>
          <w:rFonts w:ascii="Times New Roman" w:hAnsi="Times New Roman"/>
          <w:b/>
          <w:bCs/>
        </w:rPr>
        <w:t>36</w:t>
      </w:r>
      <w:r w:rsidRPr="00CE0E3B">
        <w:rPr>
          <w:rFonts w:ascii="Times New Roman" w:hAnsi="Times New Roman"/>
        </w:rPr>
        <w:t>:50–9. https://doi.org/10.1016/j.euroneuro.2020.04.006.</w:t>
      </w:r>
    </w:p>
    <w:p w14:paraId="6BF8E2F5" w14:textId="77777777" w:rsidR="00C917D7" w:rsidRPr="00CE0E3B" w:rsidRDefault="00C917D7" w:rsidP="00C917D7">
      <w:pPr>
        <w:pStyle w:val="Bibliography"/>
        <w:rPr>
          <w:rFonts w:ascii="Times New Roman" w:hAnsi="Times New Roman"/>
        </w:rPr>
      </w:pPr>
      <w:r w:rsidRPr="00CE0E3B">
        <w:rPr>
          <w:rFonts w:ascii="Times New Roman" w:hAnsi="Times New Roman"/>
        </w:rPr>
        <w:lastRenderedPageBreak/>
        <w:t>33</w:t>
      </w:r>
      <w:r w:rsidRPr="00CE0E3B">
        <w:rPr>
          <w:rFonts w:ascii="Times New Roman" w:hAnsi="Times New Roman"/>
        </w:rPr>
        <w:tab/>
      </w:r>
      <w:proofErr w:type="spellStart"/>
      <w:r w:rsidRPr="00CE0E3B">
        <w:rPr>
          <w:rFonts w:ascii="Times New Roman" w:hAnsi="Times New Roman"/>
        </w:rPr>
        <w:t>d’Acremont</w:t>
      </w:r>
      <w:proofErr w:type="spellEnd"/>
      <w:r w:rsidRPr="00CE0E3B">
        <w:rPr>
          <w:rFonts w:ascii="Times New Roman" w:hAnsi="Times New Roman"/>
        </w:rPr>
        <w:t xml:space="preserve"> M, Lu Z-L, Li X, Van der Linden M, Bechara A. Neural correlates of risk prediction error during reinforcement learning in humans. </w:t>
      </w:r>
      <w:proofErr w:type="spellStart"/>
      <w:r w:rsidRPr="00CE0E3B">
        <w:rPr>
          <w:rFonts w:ascii="Times New Roman" w:hAnsi="Times New Roman"/>
          <w:i/>
          <w:iCs/>
        </w:rPr>
        <w:t>NeuroImage</w:t>
      </w:r>
      <w:proofErr w:type="spellEnd"/>
      <w:r w:rsidRPr="00CE0E3B">
        <w:rPr>
          <w:rFonts w:ascii="Times New Roman" w:hAnsi="Times New Roman"/>
        </w:rPr>
        <w:t xml:space="preserve"> 2009;</w:t>
      </w:r>
      <w:r w:rsidRPr="00CE0E3B">
        <w:rPr>
          <w:rFonts w:ascii="Times New Roman" w:hAnsi="Times New Roman"/>
          <w:b/>
          <w:bCs/>
        </w:rPr>
        <w:t>47</w:t>
      </w:r>
      <w:r w:rsidRPr="00CE0E3B">
        <w:rPr>
          <w:rFonts w:ascii="Times New Roman" w:hAnsi="Times New Roman"/>
        </w:rPr>
        <w:t>:1929–39. https://doi.org/10.1016/j.neuroimage.2009.04.096.</w:t>
      </w:r>
    </w:p>
    <w:p w14:paraId="4627BB2D" w14:textId="77777777" w:rsidR="00C917D7" w:rsidRPr="00CE0E3B" w:rsidRDefault="00C917D7" w:rsidP="00C917D7">
      <w:pPr>
        <w:pStyle w:val="Bibliography"/>
        <w:rPr>
          <w:rFonts w:ascii="Times New Roman" w:hAnsi="Times New Roman"/>
        </w:rPr>
      </w:pPr>
      <w:r w:rsidRPr="00CE0E3B">
        <w:rPr>
          <w:rFonts w:ascii="Times New Roman" w:hAnsi="Times New Roman"/>
        </w:rPr>
        <w:t>34</w:t>
      </w:r>
      <w:r w:rsidRPr="00CE0E3B">
        <w:rPr>
          <w:rFonts w:ascii="Times New Roman" w:hAnsi="Times New Roman"/>
        </w:rPr>
        <w:tab/>
        <w:t xml:space="preserve">Ahn W-Y, Krawitz A, Kim W, </w:t>
      </w:r>
      <w:proofErr w:type="spellStart"/>
      <w:r w:rsidRPr="00CE0E3B">
        <w:rPr>
          <w:rFonts w:ascii="Times New Roman" w:hAnsi="Times New Roman"/>
        </w:rPr>
        <w:t>Busemeyer</w:t>
      </w:r>
      <w:proofErr w:type="spellEnd"/>
      <w:r w:rsidRPr="00CE0E3B">
        <w:rPr>
          <w:rFonts w:ascii="Times New Roman" w:hAnsi="Times New Roman"/>
        </w:rPr>
        <w:t xml:space="preserve"> JR, Brown JW. A model-based fMRI analysis with hierarchical Bayesian parameter estimation. </w:t>
      </w:r>
      <w:r w:rsidRPr="00CE0E3B">
        <w:rPr>
          <w:rFonts w:ascii="Times New Roman" w:hAnsi="Times New Roman"/>
          <w:i/>
          <w:iCs/>
        </w:rPr>
        <w:t>Journal of Neuroscience, Psychology, and Economics</w:t>
      </w:r>
      <w:r w:rsidRPr="00CE0E3B">
        <w:rPr>
          <w:rFonts w:ascii="Times New Roman" w:hAnsi="Times New Roman"/>
        </w:rPr>
        <w:t xml:space="preserve"> 2011;</w:t>
      </w:r>
      <w:r w:rsidRPr="00CE0E3B">
        <w:rPr>
          <w:rFonts w:ascii="Times New Roman" w:hAnsi="Times New Roman"/>
          <w:b/>
          <w:bCs/>
        </w:rPr>
        <w:t>4</w:t>
      </w:r>
      <w:r w:rsidRPr="00CE0E3B">
        <w:rPr>
          <w:rFonts w:ascii="Times New Roman" w:hAnsi="Times New Roman"/>
        </w:rPr>
        <w:t>:95–110. https://doi.org/10.1037/a0020684.</w:t>
      </w:r>
    </w:p>
    <w:p w14:paraId="7D449605" w14:textId="77777777" w:rsidR="00C917D7" w:rsidRPr="00CE0E3B" w:rsidRDefault="00C917D7" w:rsidP="00C917D7">
      <w:pPr>
        <w:pStyle w:val="Bibliography"/>
        <w:rPr>
          <w:rFonts w:ascii="Times New Roman" w:hAnsi="Times New Roman"/>
        </w:rPr>
      </w:pPr>
      <w:r w:rsidRPr="00CE0E3B">
        <w:rPr>
          <w:rFonts w:ascii="Times New Roman" w:hAnsi="Times New Roman"/>
        </w:rPr>
        <w:t>35</w:t>
      </w:r>
      <w:r w:rsidRPr="00CE0E3B">
        <w:rPr>
          <w:rFonts w:ascii="Times New Roman" w:hAnsi="Times New Roman"/>
        </w:rPr>
        <w:tab/>
        <w:t xml:space="preserve">Mkrtchian A, Aylward J, Dayan P, </w:t>
      </w:r>
      <w:proofErr w:type="spellStart"/>
      <w:r w:rsidRPr="00CE0E3B">
        <w:rPr>
          <w:rFonts w:ascii="Times New Roman" w:hAnsi="Times New Roman"/>
        </w:rPr>
        <w:t>Roiser</w:t>
      </w:r>
      <w:proofErr w:type="spellEnd"/>
      <w:r w:rsidRPr="00CE0E3B">
        <w:rPr>
          <w:rFonts w:ascii="Times New Roman" w:hAnsi="Times New Roman"/>
        </w:rPr>
        <w:t xml:space="preserve"> JP, Robinson OJ. Modeling Avoidance in Mood and Anxiety Disorders Using Reinforcement Learning. </w:t>
      </w:r>
      <w:r w:rsidRPr="00CE0E3B">
        <w:rPr>
          <w:rFonts w:ascii="Times New Roman" w:hAnsi="Times New Roman"/>
          <w:i/>
          <w:iCs/>
        </w:rPr>
        <w:t>Biological Psychiatry</w:t>
      </w:r>
      <w:r w:rsidRPr="00CE0E3B">
        <w:rPr>
          <w:rFonts w:ascii="Times New Roman" w:hAnsi="Times New Roman"/>
        </w:rPr>
        <w:t xml:space="preserve"> 2017;</w:t>
      </w:r>
      <w:r w:rsidRPr="00CE0E3B">
        <w:rPr>
          <w:rFonts w:ascii="Times New Roman" w:hAnsi="Times New Roman"/>
          <w:b/>
          <w:bCs/>
        </w:rPr>
        <w:t>82</w:t>
      </w:r>
      <w:r w:rsidRPr="00CE0E3B">
        <w:rPr>
          <w:rFonts w:ascii="Times New Roman" w:hAnsi="Times New Roman"/>
        </w:rPr>
        <w:t>:532–9. https://doi.org/10.1016/j.biopsych.2017.01.017.</w:t>
      </w:r>
    </w:p>
    <w:p w14:paraId="4B3C3481" w14:textId="77777777" w:rsidR="00C917D7" w:rsidRPr="00CE0E3B" w:rsidRDefault="00C917D7" w:rsidP="00C917D7">
      <w:pPr>
        <w:pStyle w:val="Bibliography"/>
        <w:rPr>
          <w:rFonts w:ascii="Times New Roman" w:hAnsi="Times New Roman"/>
        </w:rPr>
      </w:pPr>
      <w:r w:rsidRPr="00CE0E3B">
        <w:rPr>
          <w:rFonts w:ascii="Times New Roman" w:hAnsi="Times New Roman"/>
        </w:rPr>
        <w:t>36</w:t>
      </w:r>
      <w:r w:rsidRPr="00CE0E3B">
        <w:rPr>
          <w:rFonts w:ascii="Times New Roman" w:hAnsi="Times New Roman"/>
        </w:rPr>
        <w:tab/>
        <w:t xml:space="preserve">Buelow MT, Suhr JA. Construct validity of the Iowa gambling task. </w:t>
      </w:r>
      <w:r w:rsidRPr="00CE0E3B">
        <w:rPr>
          <w:rFonts w:ascii="Times New Roman" w:hAnsi="Times New Roman"/>
          <w:i/>
          <w:iCs/>
        </w:rPr>
        <w:t>Neuropsychology Review</w:t>
      </w:r>
      <w:r w:rsidRPr="00CE0E3B">
        <w:rPr>
          <w:rFonts w:ascii="Times New Roman" w:hAnsi="Times New Roman"/>
        </w:rPr>
        <w:t xml:space="preserve"> 2009;</w:t>
      </w:r>
      <w:r w:rsidRPr="00CE0E3B">
        <w:rPr>
          <w:rFonts w:ascii="Times New Roman" w:hAnsi="Times New Roman"/>
          <w:b/>
          <w:bCs/>
        </w:rPr>
        <w:t>19</w:t>
      </w:r>
      <w:r w:rsidRPr="00CE0E3B">
        <w:rPr>
          <w:rFonts w:ascii="Times New Roman" w:hAnsi="Times New Roman"/>
        </w:rPr>
        <w:t>:102–14.</w:t>
      </w:r>
    </w:p>
    <w:p w14:paraId="5FB707E9" w14:textId="77777777" w:rsidR="00C917D7" w:rsidRPr="00CE0E3B" w:rsidRDefault="00C917D7" w:rsidP="00C917D7">
      <w:pPr>
        <w:pStyle w:val="Bibliography"/>
        <w:rPr>
          <w:rFonts w:ascii="Times New Roman" w:hAnsi="Times New Roman"/>
        </w:rPr>
      </w:pPr>
      <w:r w:rsidRPr="00CE0E3B">
        <w:rPr>
          <w:rFonts w:ascii="Times New Roman" w:hAnsi="Times New Roman"/>
        </w:rPr>
        <w:t>37</w:t>
      </w:r>
      <w:r w:rsidRPr="00CE0E3B">
        <w:rPr>
          <w:rFonts w:ascii="Times New Roman" w:hAnsi="Times New Roman"/>
        </w:rPr>
        <w:tab/>
        <w:t xml:space="preserve">Forbes EE, Dahl RE. Research Review: Altered reward function in adolescent depression: what, when and how? </w:t>
      </w:r>
      <w:r w:rsidRPr="00CE0E3B">
        <w:rPr>
          <w:rFonts w:ascii="Times New Roman" w:hAnsi="Times New Roman"/>
          <w:i/>
          <w:iCs/>
        </w:rPr>
        <w:t>Journal of Child Psychology and Psychiatry</w:t>
      </w:r>
      <w:r w:rsidRPr="00CE0E3B">
        <w:rPr>
          <w:rFonts w:ascii="Times New Roman" w:hAnsi="Times New Roman"/>
        </w:rPr>
        <w:t xml:space="preserve"> 2012;</w:t>
      </w:r>
      <w:r w:rsidRPr="00CE0E3B">
        <w:rPr>
          <w:rFonts w:ascii="Times New Roman" w:hAnsi="Times New Roman"/>
          <w:b/>
          <w:bCs/>
        </w:rPr>
        <w:t>53</w:t>
      </w:r>
      <w:r w:rsidRPr="00CE0E3B">
        <w:rPr>
          <w:rFonts w:ascii="Times New Roman" w:hAnsi="Times New Roman"/>
        </w:rPr>
        <w:t>:3–15.</w:t>
      </w:r>
    </w:p>
    <w:p w14:paraId="0BB767B0" w14:textId="77777777" w:rsidR="00C917D7" w:rsidRPr="00CE0E3B" w:rsidRDefault="00C917D7" w:rsidP="00C917D7">
      <w:pPr>
        <w:pStyle w:val="Bibliography"/>
        <w:rPr>
          <w:rFonts w:ascii="Times New Roman" w:hAnsi="Times New Roman"/>
        </w:rPr>
      </w:pPr>
      <w:r w:rsidRPr="00CE0E3B">
        <w:rPr>
          <w:rFonts w:ascii="Times New Roman" w:hAnsi="Times New Roman"/>
        </w:rPr>
        <w:t>38</w:t>
      </w:r>
      <w:r w:rsidRPr="00CE0E3B">
        <w:rPr>
          <w:rFonts w:ascii="Times New Roman" w:hAnsi="Times New Roman"/>
        </w:rPr>
        <w:tab/>
        <w:t xml:space="preserve">Davey CG, Yucel M, Allen NB. The emergence of depression in adolescence: Development of the prefrontal cortex and the representation of reward. </w:t>
      </w:r>
      <w:r w:rsidRPr="00CE0E3B">
        <w:rPr>
          <w:rFonts w:ascii="Times New Roman" w:hAnsi="Times New Roman"/>
          <w:i/>
          <w:iCs/>
        </w:rPr>
        <w:t>Neuroscience &amp; Biobehavioral Reviews</w:t>
      </w:r>
      <w:r w:rsidRPr="00CE0E3B">
        <w:rPr>
          <w:rFonts w:ascii="Times New Roman" w:hAnsi="Times New Roman"/>
        </w:rPr>
        <w:t xml:space="preserve"> 2008;</w:t>
      </w:r>
      <w:r w:rsidRPr="00CE0E3B">
        <w:rPr>
          <w:rFonts w:ascii="Times New Roman" w:hAnsi="Times New Roman"/>
          <w:b/>
          <w:bCs/>
        </w:rPr>
        <w:t>32</w:t>
      </w:r>
      <w:r w:rsidRPr="00CE0E3B">
        <w:rPr>
          <w:rFonts w:ascii="Times New Roman" w:hAnsi="Times New Roman"/>
        </w:rPr>
        <w:t>:1–19.</w:t>
      </w:r>
    </w:p>
    <w:p w14:paraId="16118FF3" w14:textId="77777777" w:rsidR="00C917D7" w:rsidRPr="00CE0E3B" w:rsidRDefault="00C917D7" w:rsidP="00C917D7">
      <w:pPr>
        <w:pStyle w:val="Bibliography"/>
        <w:rPr>
          <w:rFonts w:ascii="Times New Roman" w:hAnsi="Times New Roman"/>
        </w:rPr>
      </w:pPr>
      <w:r w:rsidRPr="00CE0E3B">
        <w:rPr>
          <w:rFonts w:ascii="Times New Roman" w:hAnsi="Times New Roman"/>
        </w:rPr>
        <w:t>39</w:t>
      </w:r>
      <w:r w:rsidRPr="00CE0E3B">
        <w:rPr>
          <w:rFonts w:ascii="Times New Roman" w:hAnsi="Times New Roman"/>
        </w:rPr>
        <w:tab/>
        <w:t xml:space="preserve">Ernst M. The triadic model perspective for the study of adolescent motivated behavior. </w:t>
      </w:r>
      <w:r w:rsidRPr="00CE0E3B">
        <w:rPr>
          <w:rFonts w:ascii="Times New Roman" w:hAnsi="Times New Roman"/>
          <w:i/>
          <w:iCs/>
        </w:rPr>
        <w:t>Brain and Cognition</w:t>
      </w:r>
      <w:r w:rsidRPr="00CE0E3B">
        <w:rPr>
          <w:rFonts w:ascii="Times New Roman" w:hAnsi="Times New Roman"/>
        </w:rPr>
        <w:t xml:space="preserve"> 2014;</w:t>
      </w:r>
      <w:r w:rsidRPr="00CE0E3B">
        <w:rPr>
          <w:rFonts w:ascii="Times New Roman" w:hAnsi="Times New Roman"/>
          <w:b/>
          <w:bCs/>
        </w:rPr>
        <w:t>89</w:t>
      </w:r>
      <w:r w:rsidRPr="00CE0E3B">
        <w:rPr>
          <w:rFonts w:ascii="Times New Roman" w:hAnsi="Times New Roman"/>
        </w:rPr>
        <w:t>:104–11.</w:t>
      </w:r>
    </w:p>
    <w:p w14:paraId="3ACC1BEB" w14:textId="77777777" w:rsidR="00C917D7" w:rsidRPr="00CE0E3B" w:rsidRDefault="00C917D7" w:rsidP="00C917D7">
      <w:pPr>
        <w:pStyle w:val="Bibliography"/>
        <w:rPr>
          <w:rFonts w:ascii="Times New Roman" w:hAnsi="Times New Roman"/>
        </w:rPr>
      </w:pPr>
      <w:r w:rsidRPr="00CE0E3B">
        <w:rPr>
          <w:rFonts w:ascii="Times New Roman" w:hAnsi="Times New Roman"/>
        </w:rPr>
        <w:t>40</w:t>
      </w:r>
      <w:r w:rsidRPr="00CE0E3B">
        <w:rPr>
          <w:rFonts w:ascii="Times New Roman" w:hAnsi="Times New Roman"/>
        </w:rPr>
        <w:tab/>
        <w:t xml:space="preserve">Nelson EE, </w:t>
      </w:r>
      <w:proofErr w:type="spellStart"/>
      <w:r w:rsidRPr="00CE0E3B">
        <w:rPr>
          <w:rFonts w:ascii="Times New Roman" w:hAnsi="Times New Roman"/>
        </w:rPr>
        <w:t>Leibenluft</w:t>
      </w:r>
      <w:proofErr w:type="spellEnd"/>
      <w:r w:rsidRPr="00CE0E3B">
        <w:rPr>
          <w:rFonts w:ascii="Times New Roman" w:hAnsi="Times New Roman"/>
        </w:rPr>
        <w:t xml:space="preserve"> E, McClure E, Pine DS. The social re-orientation of adolescence: a neuroscience perspective on the process and its relation to psychopathology. </w:t>
      </w:r>
      <w:r w:rsidRPr="00CE0E3B">
        <w:rPr>
          <w:rFonts w:ascii="Times New Roman" w:hAnsi="Times New Roman"/>
          <w:i/>
          <w:iCs/>
        </w:rPr>
        <w:t>Psychological Medicine</w:t>
      </w:r>
      <w:r w:rsidRPr="00CE0E3B">
        <w:rPr>
          <w:rFonts w:ascii="Times New Roman" w:hAnsi="Times New Roman"/>
        </w:rPr>
        <w:t xml:space="preserve"> 2005;</w:t>
      </w:r>
      <w:r w:rsidRPr="00CE0E3B">
        <w:rPr>
          <w:rFonts w:ascii="Times New Roman" w:hAnsi="Times New Roman"/>
          <w:b/>
          <w:bCs/>
        </w:rPr>
        <w:t>35</w:t>
      </w:r>
      <w:r w:rsidRPr="00CE0E3B">
        <w:rPr>
          <w:rFonts w:ascii="Times New Roman" w:hAnsi="Times New Roman"/>
        </w:rPr>
        <w:t>:163–74.</w:t>
      </w:r>
    </w:p>
    <w:p w14:paraId="4357DA84" w14:textId="77777777" w:rsidR="00C917D7" w:rsidRPr="00CE0E3B" w:rsidRDefault="00C917D7" w:rsidP="00C917D7">
      <w:pPr>
        <w:pStyle w:val="Bibliography"/>
        <w:rPr>
          <w:rFonts w:ascii="Times New Roman" w:hAnsi="Times New Roman"/>
        </w:rPr>
      </w:pPr>
      <w:r w:rsidRPr="00CE0E3B">
        <w:rPr>
          <w:rFonts w:ascii="Times New Roman" w:hAnsi="Times New Roman"/>
        </w:rPr>
        <w:t>41</w:t>
      </w:r>
      <w:r w:rsidRPr="00CE0E3B">
        <w:rPr>
          <w:rFonts w:ascii="Times New Roman" w:hAnsi="Times New Roman"/>
        </w:rPr>
        <w:tab/>
        <w:t xml:space="preserve">Nussenbaum K, Hartley CA. Reinforcement learning across development: What insights can we draw from a decade of research? </w:t>
      </w:r>
      <w:r w:rsidRPr="00CE0E3B">
        <w:rPr>
          <w:rFonts w:ascii="Times New Roman" w:hAnsi="Times New Roman"/>
          <w:i/>
          <w:iCs/>
        </w:rPr>
        <w:t>Developmental Cognitive Neuroscience</w:t>
      </w:r>
      <w:r w:rsidRPr="00CE0E3B">
        <w:rPr>
          <w:rFonts w:ascii="Times New Roman" w:hAnsi="Times New Roman"/>
        </w:rPr>
        <w:t xml:space="preserve"> 2019;</w:t>
      </w:r>
      <w:r w:rsidRPr="00CE0E3B">
        <w:rPr>
          <w:rFonts w:ascii="Times New Roman" w:hAnsi="Times New Roman"/>
          <w:b/>
          <w:bCs/>
        </w:rPr>
        <w:t>40</w:t>
      </w:r>
      <w:r w:rsidRPr="00CE0E3B">
        <w:rPr>
          <w:rFonts w:ascii="Times New Roman" w:hAnsi="Times New Roman"/>
        </w:rPr>
        <w:t>:100733. https://doi.org/10.1016/j.dcn.2019.100733.</w:t>
      </w:r>
    </w:p>
    <w:p w14:paraId="1C66D31F" w14:textId="77777777" w:rsidR="00C917D7" w:rsidRPr="00CE0E3B" w:rsidRDefault="00C917D7" w:rsidP="00C917D7">
      <w:pPr>
        <w:pStyle w:val="Bibliography"/>
        <w:rPr>
          <w:rFonts w:ascii="Times New Roman" w:hAnsi="Times New Roman"/>
        </w:rPr>
      </w:pPr>
      <w:r w:rsidRPr="00CE0E3B">
        <w:rPr>
          <w:rFonts w:ascii="Times New Roman" w:hAnsi="Times New Roman"/>
        </w:rPr>
        <w:t>42</w:t>
      </w:r>
      <w:r w:rsidRPr="00CE0E3B">
        <w:rPr>
          <w:rFonts w:ascii="Times New Roman" w:hAnsi="Times New Roman"/>
        </w:rPr>
        <w:tab/>
        <w:t xml:space="preserve">Crawley D, Zhang L, Jones EJH, Ahmad J, Oakley B, Cáceres ASJ, </w:t>
      </w:r>
      <w:r w:rsidRPr="00CE0E3B">
        <w:rPr>
          <w:rFonts w:ascii="Times New Roman" w:hAnsi="Times New Roman"/>
          <w:i/>
          <w:iCs/>
        </w:rPr>
        <w:t>et al.</w:t>
      </w:r>
      <w:r w:rsidRPr="00CE0E3B">
        <w:rPr>
          <w:rFonts w:ascii="Times New Roman" w:hAnsi="Times New Roman"/>
        </w:rPr>
        <w:t xml:space="preserve"> Modeling flexible behavior in childhood to adulthood shows age-dependent learning mechanisms and less optimal learning in autism in each age group. </w:t>
      </w:r>
      <w:r w:rsidRPr="00CE0E3B">
        <w:rPr>
          <w:rFonts w:ascii="Times New Roman" w:hAnsi="Times New Roman"/>
          <w:i/>
          <w:iCs/>
        </w:rPr>
        <w:t>PLOS Biology</w:t>
      </w:r>
      <w:r w:rsidRPr="00CE0E3B">
        <w:rPr>
          <w:rFonts w:ascii="Times New Roman" w:hAnsi="Times New Roman"/>
        </w:rPr>
        <w:t xml:space="preserve"> 2020;</w:t>
      </w:r>
      <w:r w:rsidRPr="00CE0E3B">
        <w:rPr>
          <w:rFonts w:ascii="Times New Roman" w:hAnsi="Times New Roman"/>
          <w:b/>
          <w:bCs/>
        </w:rPr>
        <w:t>18</w:t>
      </w:r>
      <w:r w:rsidRPr="00CE0E3B">
        <w:rPr>
          <w:rFonts w:ascii="Times New Roman" w:hAnsi="Times New Roman"/>
        </w:rPr>
        <w:t>:e3000908. https://doi.org/10.1371/journal.pbio.3000908.</w:t>
      </w:r>
    </w:p>
    <w:p w14:paraId="2FBE0595" w14:textId="77777777" w:rsidR="00C917D7" w:rsidRPr="00CE0E3B" w:rsidRDefault="00C917D7" w:rsidP="00C917D7">
      <w:pPr>
        <w:pStyle w:val="Bibliography"/>
        <w:rPr>
          <w:rFonts w:ascii="Times New Roman" w:hAnsi="Times New Roman"/>
        </w:rPr>
      </w:pPr>
      <w:r w:rsidRPr="00CE0E3B">
        <w:rPr>
          <w:rFonts w:ascii="Times New Roman" w:hAnsi="Times New Roman"/>
        </w:rPr>
        <w:t>43</w:t>
      </w:r>
      <w:r w:rsidRPr="00CE0E3B">
        <w:rPr>
          <w:rFonts w:ascii="Times New Roman" w:hAnsi="Times New Roman"/>
        </w:rPr>
        <w:tab/>
        <w:t xml:space="preserve">Hauser TU, Will G-J, Dubois M, Dolan RJ. Annual Research Review: Developmental computational psychiatry. </w:t>
      </w:r>
      <w:r w:rsidRPr="00CE0E3B">
        <w:rPr>
          <w:rFonts w:ascii="Times New Roman" w:hAnsi="Times New Roman"/>
          <w:i/>
          <w:iCs/>
        </w:rPr>
        <w:t>Journal of Child Psychology and Psychiatry</w:t>
      </w:r>
      <w:r w:rsidRPr="00CE0E3B">
        <w:rPr>
          <w:rFonts w:ascii="Times New Roman" w:hAnsi="Times New Roman"/>
        </w:rPr>
        <w:t xml:space="preserve"> 2019;</w:t>
      </w:r>
      <w:r w:rsidRPr="00CE0E3B">
        <w:rPr>
          <w:rFonts w:ascii="Times New Roman" w:hAnsi="Times New Roman"/>
          <w:b/>
          <w:bCs/>
        </w:rPr>
        <w:t>60</w:t>
      </w:r>
      <w:r w:rsidRPr="00CE0E3B">
        <w:rPr>
          <w:rFonts w:ascii="Times New Roman" w:hAnsi="Times New Roman"/>
        </w:rPr>
        <w:t>:412–26. https://doi.org/10.1111/jcpp.12964.</w:t>
      </w:r>
    </w:p>
    <w:p w14:paraId="27E8FD3F" w14:textId="77777777" w:rsidR="00C917D7" w:rsidRPr="00CE0E3B" w:rsidRDefault="00C917D7" w:rsidP="00C917D7">
      <w:pPr>
        <w:pStyle w:val="Bibliography"/>
        <w:rPr>
          <w:rFonts w:ascii="Times New Roman" w:hAnsi="Times New Roman"/>
        </w:rPr>
      </w:pPr>
      <w:r w:rsidRPr="00CE0E3B">
        <w:rPr>
          <w:rFonts w:ascii="Times New Roman" w:hAnsi="Times New Roman"/>
        </w:rPr>
        <w:t>44</w:t>
      </w:r>
      <w:r w:rsidRPr="00CE0E3B">
        <w:rPr>
          <w:rFonts w:ascii="Times New Roman" w:hAnsi="Times New Roman"/>
        </w:rPr>
        <w:tab/>
        <w:t xml:space="preserve">Dahl RE. Adolescent brain development: a period of vulnerabilities and opportunities. Keynote address. </w:t>
      </w:r>
      <w:r w:rsidRPr="00CE0E3B">
        <w:rPr>
          <w:rFonts w:ascii="Times New Roman" w:hAnsi="Times New Roman"/>
          <w:i/>
          <w:iCs/>
        </w:rPr>
        <w:t>Annals of the New York Academy of Sciences</w:t>
      </w:r>
      <w:r w:rsidRPr="00CE0E3B">
        <w:rPr>
          <w:rFonts w:ascii="Times New Roman" w:hAnsi="Times New Roman"/>
        </w:rPr>
        <w:t xml:space="preserve"> 2004;</w:t>
      </w:r>
      <w:r w:rsidRPr="00CE0E3B">
        <w:rPr>
          <w:rFonts w:ascii="Times New Roman" w:hAnsi="Times New Roman"/>
          <w:b/>
          <w:bCs/>
        </w:rPr>
        <w:t>1021</w:t>
      </w:r>
      <w:r w:rsidRPr="00CE0E3B">
        <w:rPr>
          <w:rFonts w:ascii="Times New Roman" w:hAnsi="Times New Roman"/>
        </w:rPr>
        <w:t>:1–22.</w:t>
      </w:r>
    </w:p>
    <w:p w14:paraId="304824BE" w14:textId="77777777" w:rsidR="00C917D7" w:rsidRPr="00CE0E3B" w:rsidRDefault="00C917D7" w:rsidP="00C917D7">
      <w:pPr>
        <w:pStyle w:val="Bibliography"/>
        <w:rPr>
          <w:rFonts w:ascii="Times New Roman" w:hAnsi="Times New Roman"/>
        </w:rPr>
      </w:pPr>
      <w:r w:rsidRPr="00CE0E3B">
        <w:rPr>
          <w:rFonts w:ascii="Times New Roman" w:hAnsi="Times New Roman"/>
        </w:rPr>
        <w:t>45</w:t>
      </w:r>
      <w:r w:rsidRPr="00CE0E3B">
        <w:rPr>
          <w:rFonts w:ascii="Times New Roman" w:hAnsi="Times New Roman"/>
        </w:rPr>
        <w:tab/>
      </w:r>
      <w:proofErr w:type="spellStart"/>
      <w:r w:rsidRPr="00CE0E3B">
        <w:rPr>
          <w:rFonts w:ascii="Times New Roman" w:hAnsi="Times New Roman"/>
        </w:rPr>
        <w:t>Planalp</w:t>
      </w:r>
      <w:proofErr w:type="spellEnd"/>
      <w:r w:rsidRPr="00CE0E3B">
        <w:rPr>
          <w:rFonts w:ascii="Times New Roman" w:hAnsi="Times New Roman"/>
        </w:rPr>
        <w:t xml:space="preserve"> EM, Goldsmith HH. Observed Profiles of Infant Temperament: Stability, Heritability, and Associations </w:t>
      </w:r>
      <w:proofErr w:type="gramStart"/>
      <w:r w:rsidRPr="00CE0E3B">
        <w:rPr>
          <w:rFonts w:ascii="Times New Roman" w:hAnsi="Times New Roman"/>
        </w:rPr>
        <w:t>With</w:t>
      </w:r>
      <w:proofErr w:type="gramEnd"/>
      <w:r w:rsidRPr="00CE0E3B">
        <w:rPr>
          <w:rFonts w:ascii="Times New Roman" w:hAnsi="Times New Roman"/>
        </w:rPr>
        <w:t xml:space="preserve"> Parenting. </w:t>
      </w:r>
      <w:r w:rsidRPr="00CE0E3B">
        <w:rPr>
          <w:rFonts w:ascii="Times New Roman" w:hAnsi="Times New Roman"/>
          <w:i/>
          <w:iCs/>
        </w:rPr>
        <w:t>Child Development</w:t>
      </w:r>
      <w:r w:rsidRPr="00CE0E3B">
        <w:rPr>
          <w:rFonts w:ascii="Times New Roman" w:hAnsi="Times New Roman"/>
        </w:rPr>
        <w:t xml:space="preserve"> 2020;</w:t>
      </w:r>
      <w:r w:rsidRPr="00CE0E3B">
        <w:rPr>
          <w:rFonts w:ascii="Times New Roman" w:hAnsi="Times New Roman"/>
          <w:b/>
          <w:bCs/>
        </w:rPr>
        <w:t>91</w:t>
      </w:r>
      <w:r w:rsidRPr="00CE0E3B">
        <w:rPr>
          <w:rFonts w:ascii="Times New Roman" w:hAnsi="Times New Roman"/>
        </w:rPr>
        <w:t>:e563–80. https://doi.org/10.1111/cdev.13277.</w:t>
      </w:r>
    </w:p>
    <w:p w14:paraId="5AB6521B" w14:textId="77777777" w:rsidR="00C917D7" w:rsidRPr="00CE0E3B" w:rsidRDefault="00C917D7" w:rsidP="00C917D7">
      <w:pPr>
        <w:pStyle w:val="Bibliography"/>
        <w:rPr>
          <w:rFonts w:ascii="Times New Roman" w:hAnsi="Times New Roman"/>
        </w:rPr>
      </w:pPr>
      <w:r w:rsidRPr="00CE0E3B">
        <w:rPr>
          <w:rFonts w:ascii="Times New Roman" w:hAnsi="Times New Roman"/>
        </w:rPr>
        <w:t>46</w:t>
      </w:r>
      <w:r w:rsidRPr="00CE0E3B">
        <w:rPr>
          <w:rFonts w:ascii="Times New Roman" w:hAnsi="Times New Roman"/>
        </w:rPr>
        <w:tab/>
        <w:t xml:space="preserve">Gagne JR, </w:t>
      </w:r>
      <w:proofErr w:type="spellStart"/>
      <w:r w:rsidRPr="00CE0E3B">
        <w:rPr>
          <w:rFonts w:ascii="Times New Roman" w:hAnsi="Times New Roman"/>
        </w:rPr>
        <w:t>Vendlinski</w:t>
      </w:r>
      <w:proofErr w:type="spellEnd"/>
      <w:r w:rsidRPr="00CE0E3B">
        <w:rPr>
          <w:rFonts w:ascii="Times New Roman" w:hAnsi="Times New Roman"/>
        </w:rPr>
        <w:t xml:space="preserve"> MK, Goldsmith HH. The genetics of childhood temperament. </w:t>
      </w:r>
      <w:r w:rsidRPr="00CE0E3B">
        <w:rPr>
          <w:rFonts w:ascii="Times New Roman" w:hAnsi="Times New Roman"/>
          <w:i/>
          <w:iCs/>
        </w:rPr>
        <w:t>Handbook of behavior genetics</w:t>
      </w:r>
      <w:r w:rsidRPr="00CE0E3B">
        <w:rPr>
          <w:rFonts w:ascii="Times New Roman" w:hAnsi="Times New Roman"/>
        </w:rPr>
        <w:t>. New York, NY, US: Springer Science + Business Media; 2009. p. 251–67.</w:t>
      </w:r>
    </w:p>
    <w:p w14:paraId="1F78C1C8" w14:textId="77777777" w:rsidR="00C917D7" w:rsidRPr="00CE0E3B" w:rsidRDefault="00C917D7" w:rsidP="00C917D7">
      <w:pPr>
        <w:pStyle w:val="Bibliography"/>
        <w:rPr>
          <w:rFonts w:ascii="Times New Roman" w:hAnsi="Times New Roman"/>
        </w:rPr>
      </w:pPr>
      <w:r w:rsidRPr="00CE0E3B">
        <w:rPr>
          <w:rFonts w:ascii="Times New Roman" w:hAnsi="Times New Roman"/>
        </w:rPr>
        <w:t>47</w:t>
      </w:r>
      <w:r w:rsidRPr="00CE0E3B">
        <w:rPr>
          <w:rFonts w:ascii="Times New Roman" w:hAnsi="Times New Roman"/>
        </w:rPr>
        <w:tab/>
      </w:r>
      <w:proofErr w:type="spellStart"/>
      <w:r w:rsidRPr="00CE0E3B">
        <w:rPr>
          <w:rFonts w:ascii="Times New Roman" w:hAnsi="Times New Roman"/>
        </w:rPr>
        <w:t>Olino</w:t>
      </w:r>
      <w:proofErr w:type="spellEnd"/>
      <w:r w:rsidRPr="00CE0E3B">
        <w:rPr>
          <w:rFonts w:ascii="Times New Roman" w:hAnsi="Times New Roman"/>
        </w:rPr>
        <w:t xml:space="preserve"> TM, McMakin DL, Forbes EE. Toward an Empirical Multidimensional Structure of Anhedonia, Reward Sensitivity, and Positive Emotionality </w:t>
      </w:r>
      <w:proofErr w:type="gramStart"/>
      <w:r w:rsidRPr="00CE0E3B">
        <w:rPr>
          <w:rFonts w:ascii="Times New Roman" w:hAnsi="Times New Roman"/>
        </w:rPr>
        <w:t>An</w:t>
      </w:r>
      <w:proofErr w:type="gramEnd"/>
      <w:r w:rsidRPr="00CE0E3B">
        <w:rPr>
          <w:rFonts w:ascii="Times New Roman" w:hAnsi="Times New Roman"/>
        </w:rPr>
        <w:t xml:space="preserve"> Exploratory Factor Analytic Study. </w:t>
      </w:r>
      <w:r w:rsidRPr="00CE0E3B">
        <w:rPr>
          <w:rFonts w:ascii="Times New Roman" w:hAnsi="Times New Roman"/>
          <w:i/>
          <w:iCs/>
        </w:rPr>
        <w:t>Assessment</w:t>
      </w:r>
      <w:r w:rsidRPr="00CE0E3B">
        <w:rPr>
          <w:rFonts w:ascii="Times New Roman" w:hAnsi="Times New Roman"/>
        </w:rPr>
        <w:t xml:space="preserve"> 2018;</w:t>
      </w:r>
      <w:r w:rsidRPr="00CE0E3B">
        <w:rPr>
          <w:rFonts w:ascii="Times New Roman" w:hAnsi="Times New Roman"/>
          <w:b/>
          <w:bCs/>
        </w:rPr>
        <w:t>25</w:t>
      </w:r>
      <w:r w:rsidRPr="00CE0E3B">
        <w:rPr>
          <w:rFonts w:ascii="Times New Roman" w:hAnsi="Times New Roman"/>
        </w:rPr>
        <w:t>:679–90.</w:t>
      </w:r>
    </w:p>
    <w:p w14:paraId="76AEE5AD" w14:textId="77777777" w:rsidR="00C917D7" w:rsidRPr="00CE0E3B" w:rsidRDefault="00C917D7" w:rsidP="00C917D7">
      <w:pPr>
        <w:pStyle w:val="Bibliography"/>
        <w:rPr>
          <w:rFonts w:ascii="Times New Roman" w:hAnsi="Times New Roman"/>
        </w:rPr>
      </w:pPr>
      <w:r w:rsidRPr="00CE0E3B">
        <w:rPr>
          <w:rFonts w:ascii="Times New Roman" w:hAnsi="Times New Roman"/>
        </w:rPr>
        <w:t>48</w:t>
      </w:r>
      <w:r w:rsidRPr="00CE0E3B">
        <w:rPr>
          <w:rFonts w:ascii="Times New Roman" w:hAnsi="Times New Roman"/>
        </w:rPr>
        <w:tab/>
      </w:r>
      <w:proofErr w:type="spellStart"/>
      <w:r w:rsidRPr="00CE0E3B">
        <w:rPr>
          <w:rFonts w:ascii="Times New Roman" w:hAnsi="Times New Roman"/>
        </w:rPr>
        <w:t>Olino</w:t>
      </w:r>
      <w:proofErr w:type="spellEnd"/>
      <w:r w:rsidRPr="00CE0E3B">
        <w:rPr>
          <w:rFonts w:ascii="Times New Roman" w:hAnsi="Times New Roman"/>
        </w:rPr>
        <w:t xml:space="preserve"> TM, Klein DN, Durbin C, Hayden EP, Buckley ME. The structure of extraversion in preschool aged children. </w:t>
      </w:r>
      <w:r w:rsidRPr="00CE0E3B">
        <w:rPr>
          <w:rFonts w:ascii="Times New Roman" w:hAnsi="Times New Roman"/>
          <w:i/>
          <w:iCs/>
        </w:rPr>
        <w:t>Personality and Individual Differences</w:t>
      </w:r>
      <w:r w:rsidRPr="00CE0E3B">
        <w:rPr>
          <w:rFonts w:ascii="Times New Roman" w:hAnsi="Times New Roman"/>
        </w:rPr>
        <w:t xml:space="preserve"> 2005;</w:t>
      </w:r>
      <w:r w:rsidRPr="00CE0E3B">
        <w:rPr>
          <w:rFonts w:ascii="Times New Roman" w:hAnsi="Times New Roman"/>
          <w:b/>
          <w:bCs/>
        </w:rPr>
        <w:t>39</w:t>
      </w:r>
      <w:r w:rsidRPr="00CE0E3B">
        <w:rPr>
          <w:rFonts w:ascii="Times New Roman" w:hAnsi="Times New Roman"/>
        </w:rPr>
        <w:t>:481–92.</w:t>
      </w:r>
    </w:p>
    <w:p w14:paraId="2EAE1DC0" w14:textId="77777777" w:rsidR="00C917D7" w:rsidRPr="00CE0E3B" w:rsidRDefault="00C917D7" w:rsidP="00C917D7">
      <w:pPr>
        <w:pStyle w:val="Bibliography"/>
        <w:rPr>
          <w:rFonts w:ascii="Times New Roman" w:hAnsi="Times New Roman"/>
        </w:rPr>
      </w:pPr>
      <w:r w:rsidRPr="00CE0E3B">
        <w:rPr>
          <w:rFonts w:ascii="Times New Roman" w:hAnsi="Times New Roman"/>
        </w:rPr>
        <w:t>49</w:t>
      </w:r>
      <w:r w:rsidRPr="00CE0E3B">
        <w:rPr>
          <w:rFonts w:ascii="Times New Roman" w:hAnsi="Times New Roman"/>
        </w:rPr>
        <w:tab/>
        <w:t xml:space="preserve">Weidmann R, Ledermann T, Robins RW, Gomez V, Grob A. The reciprocal link between the Big Five traits and self-esteem: Longitudinal associations within and between parents and </w:t>
      </w:r>
      <w:r w:rsidRPr="00CE0E3B">
        <w:rPr>
          <w:rFonts w:ascii="Times New Roman" w:hAnsi="Times New Roman"/>
        </w:rPr>
        <w:lastRenderedPageBreak/>
        <w:t xml:space="preserve">their offspring. </w:t>
      </w:r>
      <w:r w:rsidRPr="00CE0E3B">
        <w:rPr>
          <w:rFonts w:ascii="Times New Roman" w:hAnsi="Times New Roman"/>
          <w:i/>
          <w:iCs/>
        </w:rPr>
        <w:t>Journal of Research in Personality</w:t>
      </w:r>
      <w:r w:rsidRPr="00CE0E3B">
        <w:rPr>
          <w:rFonts w:ascii="Times New Roman" w:hAnsi="Times New Roman"/>
        </w:rPr>
        <w:t xml:space="preserve"> 2018;</w:t>
      </w:r>
      <w:r w:rsidRPr="00CE0E3B">
        <w:rPr>
          <w:rFonts w:ascii="Times New Roman" w:hAnsi="Times New Roman"/>
          <w:b/>
          <w:bCs/>
        </w:rPr>
        <w:t>74</w:t>
      </w:r>
      <w:r w:rsidRPr="00CE0E3B">
        <w:rPr>
          <w:rFonts w:ascii="Times New Roman" w:hAnsi="Times New Roman"/>
        </w:rPr>
        <w:t>:166–81. https://doi.org/10.1016/j.jrp.2018.04.003.</w:t>
      </w:r>
    </w:p>
    <w:p w14:paraId="68B82AFC" w14:textId="77777777" w:rsidR="00C917D7" w:rsidRPr="00CE0E3B" w:rsidRDefault="00C917D7" w:rsidP="00C917D7">
      <w:pPr>
        <w:pStyle w:val="Bibliography"/>
        <w:rPr>
          <w:rFonts w:ascii="Times New Roman" w:hAnsi="Times New Roman"/>
        </w:rPr>
      </w:pPr>
      <w:r w:rsidRPr="00CE0E3B">
        <w:rPr>
          <w:rFonts w:ascii="Times New Roman" w:hAnsi="Times New Roman"/>
        </w:rPr>
        <w:t>50</w:t>
      </w:r>
      <w:r w:rsidRPr="00CE0E3B">
        <w:rPr>
          <w:rFonts w:ascii="Times New Roman" w:hAnsi="Times New Roman"/>
        </w:rPr>
        <w:tab/>
        <w:t xml:space="preserve">Coplan RJ, Reichel M, Rowan K. Exploring the associations between maternal personality, child temperament, and parenting: A focus on emotions. </w:t>
      </w:r>
      <w:r w:rsidRPr="00CE0E3B">
        <w:rPr>
          <w:rFonts w:ascii="Times New Roman" w:hAnsi="Times New Roman"/>
          <w:i/>
          <w:iCs/>
        </w:rPr>
        <w:t>Personality and Individual Differences</w:t>
      </w:r>
      <w:r w:rsidRPr="00CE0E3B">
        <w:rPr>
          <w:rFonts w:ascii="Times New Roman" w:hAnsi="Times New Roman"/>
        </w:rPr>
        <w:t xml:space="preserve"> 2009;</w:t>
      </w:r>
      <w:r w:rsidRPr="00CE0E3B">
        <w:rPr>
          <w:rFonts w:ascii="Times New Roman" w:hAnsi="Times New Roman"/>
          <w:b/>
          <w:bCs/>
        </w:rPr>
        <w:t>46</w:t>
      </w:r>
      <w:r w:rsidRPr="00CE0E3B">
        <w:rPr>
          <w:rFonts w:ascii="Times New Roman" w:hAnsi="Times New Roman"/>
        </w:rPr>
        <w:t>:241–6. https://doi.org/10.1016/j.paid.2008.10.011.</w:t>
      </w:r>
    </w:p>
    <w:p w14:paraId="7C55F663" w14:textId="77777777" w:rsidR="00C917D7" w:rsidRPr="00CE0E3B" w:rsidRDefault="00C917D7" w:rsidP="00C917D7">
      <w:pPr>
        <w:pStyle w:val="Bibliography"/>
        <w:rPr>
          <w:rFonts w:ascii="Times New Roman" w:hAnsi="Times New Roman"/>
        </w:rPr>
      </w:pPr>
      <w:r w:rsidRPr="00CE0E3B">
        <w:rPr>
          <w:rFonts w:ascii="Times New Roman" w:hAnsi="Times New Roman"/>
        </w:rPr>
        <w:t>51</w:t>
      </w:r>
      <w:r w:rsidRPr="00CE0E3B">
        <w:rPr>
          <w:rFonts w:ascii="Times New Roman" w:hAnsi="Times New Roman"/>
        </w:rPr>
        <w:tab/>
        <w:t xml:space="preserve">Koenig JamieL, Barry </w:t>
      </w:r>
      <w:proofErr w:type="spellStart"/>
      <w:r w:rsidRPr="00CE0E3B">
        <w:rPr>
          <w:rFonts w:ascii="Times New Roman" w:hAnsi="Times New Roman"/>
        </w:rPr>
        <w:t>RobinA</w:t>
      </w:r>
      <w:proofErr w:type="spellEnd"/>
      <w:r w:rsidRPr="00CE0E3B">
        <w:rPr>
          <w:rFonts w:ascii="Times New Roman" w:hAnsi="Times New Roman"/>
        </w:rPr>
        <w:t xml:space="preserve">, </w:t>
      </w:r>
      <w:proofErr w:type="spellStart"/>
      <w:r w:rsidRPr="00CE0E3B">
        <w:rPr>
          <w:rFonts w:ascii="Times New Roman" w:hAnsi="Times New Roman"/>
        </w:rPr>
        <w:t>Kochanska</w:t>
      </w:r>
      <w:proofErr w:type="spellEnd"/>
      <w:r w:rsidRPr="00CE0E3B">
        <w:rPr>
          <w:rFonts w:ascii="Times New Roman" w:hAnsi="Times New Roman"/>
        </w:rPr>
        <w:t xml:space="preserve"> G. Rearing Difficult Children: Parents’ Personality and Children’s Proneness to Anger as Predictors of Future Parenting. </w:t>
      </w:r>
      <w:r w:rsidRPr="00CE0E3B">
        <w:rPr>
          <w:rFonts w:ascii="Times New Roman" w:hAnsi="Times New Roman"/>
          <w:i/>
          <w:iCs/>
        </w:rPr>
        <w:t>Parenting: Science &amp; Practice</w:t>
      </w:r>
      <w:r w:rsidRPr="00CE0E3B">
        <w:rPr>
          <w:rFonts w:ascii="Times New Roman" w:hAnsi="Times New Roman"/>
        </w:rPr>
        <w:t xml:space="preserve"> 2010;</w:t>
      </w:r>
      <w:r w:rsidRPr="00CE0E3B">
        <w:rPr>
          <w:rFonts w:ascii="Times New Roman" w:hAnsi="Times New Roman"/>
          <w:b/>
          <w:bCs/>
        </w:rPr>
        <w:t>10</w:t>
      </w:r>
      <w:r w:rsidRPr="00CE0E3B">
        <w:rPr>
          <w:rFonts w:ascii="Times New Roman" w:hAnsi="Times New Roman"/>
        </w:rPr>
        <w:t>:258–73. https://doi.org/10.1080/15295192.2010.492038.</w:t>
      </w:r>
    </w:p>
    <w:p w14:paraId="08DA22F0" w14:textId="77777777" w:rsidR="00C917D7" w:rsidRPr="00CE0E3B" w:rsidRDefault="00C917D7" w:rsidP="00C917D7">
      <w:pPr>
        <w:pStyle w:val="Bibliography"/>
        <w:rPr>
          <w:rFonts w:ascii="Times New Roman" w:hAnsi="Times New Roman"/>
        </w:rPr>
      </w:pPr>
      <w:r w:rsidRPr="00CE0E3B">
        <w:rPr>
          <w:rFonts w:ascii="Times New Roman" w:hAnsi="Times New Roman"/>
        </w:rPr>
        <w:t>52</w:t>
      </w:r>
      <w:r w:rsidRPr="00CE0E3B">
        <w:rPr>
          <w:rFonts w:ascii="Times New Roman" w:hAnsi="Times New Roman"/>
        </w:rPr>
        <w:tab/>
      </w:r>
      <w:proofErr w:type="spellStart"/>
      <w:r w:rsidRPr="00CE0E3B">
        <w:rPr>
          <w:rFonts w:ascii="Times New Roman" w:hAnsi="Times New Roman"/>
        </w:rPr>
        <w:t>LeMoult</w:t>
      </w:r>
      <w:proofErr w:type="spellEnd"/>
      <w:r w:rsidRPr="00CE0E3B">
        <w:rPr>
          <w:rFonts w:ascii="Times New Roman" w:hAnsi="Times New Roman"/>
        </w:rPr>
        <w:t xml:space="preserve"> J, Chen MC, Foland-Ross LC, Burley HW, Gotlib IH. Concordance of mother–daughter diurnal cortisol production: Understanding the intergenerational transmission of risk for depression. </w:t>
      </w:r>
      <w:r w:rsidRPr="00CE0E3B">
        <w:rPr>
          <w:rFonts w:ascii="Times New Roman" w:hAnsi="Times New Roman"/>
          <w:i/>
          <w:iCs/>
        </w:rPr>
        <w:t>Biological Psychology</w:t>
      </w:r>
      <w:r w:rsidRPr="00CE0E3B">
        <w:rPr>
          <w:rFonts w:ascii="Times New Roman" w:hAnsi="Times New Roman"/>
        </w:rPr>
        <w:t xml:space="preserve"> 2015;</w:t>
      </w:r>
      <w:r w:rsidRPr="00CE0E3B">
        <w:rPr>
          <w:rFonts w:ascii="Times New Roman" w:hAnsi="Times New Roman"/>
          <w:b/>
          <w:bCs/>
        </w:rPr>
        <w:t>108</w:t>
      </w:r>
      <w:r w:rsidRPr="00CE0E3B">
        <w:rPr>
          <w:rFonts w:ascii="Times New Roman" w:hAnsi="Times New Roman"/>
        </w:rPr>
        <w:t>:98–104. https://doi.org/10.1016/j.biopsycho.2015.03.019.</w:t>
      </w:r>
    </w:p>
    <w:p w14:paraId="337B051D" w14:textId="77777777" w:rsidR="00C917D7" w:rsidRPr="00CE0E3B" w:rsidRDefault="00C917D7" w:rsidP="00C917D7">
      <w:pPr>
        <w:pStyle w:val="Bibliography"/>
        <w:rPr>
          <w:rFonts w:ascii="Times New Roman" w:hAnsi="Times New Roman"/>
        </w:rPr>
      </w:pPr>
      <w:r w:rsidRPr="00CE0E3B">
        <w:rPr>
          <w:rFonts w:ascii="Times New Roman" w:hAnsi="Times New Roman"/>
        </w:rPr>
        <w:t>53</w:t>
      </w:r>
      <w:r w:rsidRPr="00CE0E3B">
        <w:rPr>
          <w:rFonts w:ascii="Times New Roman" w:hAnsi="Times New Roman"/>
        </w:rPr>
        <w:tab/>
        <w:t xml:space="preserve">Ouellette SJ, Russell E, </w:t>
      </w:r>
      <w:proofErr w:type="spellStart"/>
      <w:r w:rsidRPr="00CE0E3B">
        <w:rPr>
          <w:rFonts w:ascii="Times New Roman" w:hAnsi="Times New Roman"/>
        </w:rPr>
        <w:t>Kryski</w:t>
      </w:r>
      <w:proofErr w:type="spellEnd"/>
      <w:r w:rsidRPr="00CE0E3B">
        <w:rPr>
          <w:rFonts w:ascii="Times New Roman" w:hAnsi="Times New Roman"/>
        </w:rPr>
        <w:t xml:space="preserve"> KR, Sheikh HI, Singh SM, Koren G, </w:t>
      </w:r>
      <w:r w:rsidRPr="00CE0E3B">
        <w:rPr>
          <w:rFonts w:ascii="Times New Roman" w:hAnsi="Times New Roman"/>
          <w:i/>
          <w:iCs/>
        </w:rPr>
        <w:t>et al.</w:t>
      </w:r>
      <w:r w:rsidRPr="00CE0E3B">
        <w:rPr>
          <w:rFonts w:ascii="Times New Roman" w:hAnsi="Times New Roman"/>
        </w:rPr>
        <w:t xml:space="preserve"> Hair cortisol concentrations in higher- and lower-stress mother–daughter dyads: A pilot study of associations and moderators. </w:t>
      </w:r>
      <w:r w:rsidRPr="00CE0E3B">
        <w:rPr>
          <w:rFonts w:ascii="Times New Roman" w:hAnsi="Times New Roman"/>
          <w:i/>
          <w:iCs/>
        </w:rPr>
        <w:t>Developmental Psychobiology</w:t>
      </w:r>
      <w:r w:rsidRPr="00CE0E3B">
        <w:rPr>
          <w:rFonts w:ascii="Times New Roman" w:hAnsi="Times New Roman"/>
        </w:rPr>
        <w:t xml:space="preserve"> 2015;</w:t>
      </w:r>
      <w:r w:rsidRPr="00CE0E3B">
        <w:rPr>
          <w:rFonts w:ascii="Times New Roman" w:hAnsi="Times New Roman"/>
          <w:b/>
          <w:bCs/>
        </w:rPr>
        <w:t>57</w:t>
      </w:r>
      <w:r w:rsidRPr="00CE0E3B">
        <w:rPr>
          <w:rFonts w:ascii="Times New Roman" w:hAnsi="Times New Roman"/>
        </w:rPr>
        <w:t>:519–34. https://doi.org/10.1002/dev.21302.</w:t>
      </w:r>
    </w:p>
    <w:p w14:paraId="117FFEA8" w14:textId="77777777" w:rsidR="00C917D7" w:rsidRPr="00CE0E3B" w:rsidRDefault="00C917D7" w:rsidP="00C917D7">
      <w:pPr>
        <w:pStyle w:val="Bibliography"/>
        <w:rPr>
          <w:rFonts w:ascii="Times New Roman" w:hAnsi="Times New Roman"/>
        </w:rPr>
      </w:pPr>
      <w:r w:rsidRPr="00CE0E3B">
        <w:rPr>
          <w:rFonts w:ascii="Times New Roman" w:hAnsi="Times New Roman"/>
        </w:rPr>
        <w:t>54</w:t>
      </w:r>
      <w:r w:rsidRPr="00CE0E3B">
        <w:rPr>
          <w:rFonts w:ascii="Times New Roman" w:hAnsi="Times New Roman"/>
        </w:rPr>
        <w:tab/>
        <w:t xml:space="preserve">Colich NL, Ho TC, Ellwood-Lowe ME, Foland-Ross LC, </w:t>
      </w:r>
      <w:proofErr w:type="spellStart"/>
      <w:r w:rsidRPr="00CE0E3B">
        <w:rPr>
          <w:rFonts w:ascii="Times New Roman" w:hAnsi="Times New Roman"/>
        </w:rPr>
        <w:t>Sacchet</w:t>
      </w:r>
      <w:proofErr w:type="spellEnd"/>
      <w:r w:rsidRPr="00CE0E3B">
        <w:rPr>
          <w:rFonts w:ascii="Times New Roman" w:hAnsi="Times New Roman"/>
        </w:rPr>
        <w:t xml:space="preserve"> MD, </w:t>
      </w:r>
      <w:proofErr w:type="spellStart"/>
      <w:r w:rsidRPr="00CE0E3B">
        <w:rPr>
          <w:rFonts w:ascii="Times New Roman" w:hAnsi="Times New Roman"/>
        </w:rPr>
        <w:t>LeMoult</w:t>
      </w:r>
      <w:proofErr w:type="spellEnd"/>
      <w:r w:rsidRPr="00CE0E3B">
        <w:rPr>
          <w:rFonts w:ascii="Times New Roman" w:hAnsi="Times New Roman"/>
        </w:rPr>
        <w:t xml:space="preserve"> JL, </w:t>
      </w:r>
      <w:r w:rsidRPr="00CE0E3B">
        <w:rPr>
          <w:rFonts w:ascii="Times New Roman" w:hAnsi="Times New Roman"/>
          <w:i/>
          <w:iCs/>
        </w:rPr>
        <w:t>et al.</w:t>
      </w:r>
      <w:r w:rsidRPr="00CE0E3B">
        <w:rPr>
          <w:rFonts w:ascii="Times New Roman" w:hAnsi="Times New Roman"/>
        </w:rPr>
        <w:t xml:space="preserve"> Like mother like daughter: putamen activation as a mechanism underlying intergenerational risk for depression. </w:t>
      </w:r>
      <w:r w:rsidRPr="00CE0E3B">
        <w:rPr>
          <w:rFonts w:ascii="Times New Roman" w:hAnsi="Times New Roman"/>
          <w:i/>
          <w:iCs/>
        </w:rPr>
        <w:t>Social Cognitive and Affective Neuroscience</w:t>
      </w:r>
      <w:r w:rsidRPr="00CE0E3B">
        <w:rPr>
          <w:rFonts w:ascii="Times New Roman" w:hAnsi="Times New Roman"/>
        </w:rPr>
        <w:t xml:space="preserve"> 2017;</w:t>
      </w:r>
      <w:r w:rsidRPr="00CE0E3B">
        <w:rPr>
          <w:rFonts w:ascii="Times New Roman" w:hAnsi="Times New Roman"/>
          <w:b/>
          <w:bCs/>
        </w:rPr>
        <w:t>12</w:t>
      </w:r>
      <w:r w:rsidRPr="00CE0E3B">
        <w:rPr>
          <w:rFonts w:ascii="Times New Roman" w:hAnsi="Times New Roman"/>
        </w:rPr>
        <w:t>:1480–9. https://doi.org/10.1093/scan/nsx073.</w:t>
      </w:r>
    </w:p>
    <w:p w14:paraId="765933B1" w14:textId="77777777" w:rsidR="00C917D7" w:rsidRPr="00CE0E3B" w:rsidRDefault="00C917D7" w:rsidP="00C917D7">
      <w:pPr>
        <w:pStyle w:val="Bibliography"/>
        <w:rPr>
          <w:rFonts w:ascii="Times New Roman" w:hAnsi="Times New Roman"/>
        </w:rPr>
      </w:pPr>
      <w:r w:rsidRPr="00CE0E3B">
        <w:rPr>
          <w:rFonts w:ascii="Times New Roman" w:hAnsi="Times New Roman"/>
        </w:rPr>
        <w:t>55</w:t>
      </w:r>
      <w:r w:rsidRPr="00CE0E3B">
        <w:rPr>
          <w:rFonts w:ascii="Times New Roman" w:hAnsi="Times New Roman"/>
        </w:rPr>
        <w:tab/>
        <w:t xml:space="preserve">Ethridge P, Freeman C, Sandre A, Banica I, Dirks MA, Weinberg A. Intergenerational transmission of depression risk: Mothers’ neural response to reward and history of depression are associated with daughters’ neural response to reward across adolescence. </w:t>
      </w:r>
      <w:r w:rsidRPr="00CE0E3B">
        <w:rPr>
          <w:rFonts w:ascii="Times New Roman" w:hAnsi="Times New Roman"/>
          <w:i/>
          <w:iCs/>
        </w:rPr>
        <w:t>Journal of Abnormal Psychology</w:t>
      </w:r>
      <w:r w:rsidRPr="00CE0E3B">
        <w:rPr>
          <w:rFonts w:ascii="Times New Roman" w:hAnsi="Times New Roman"/>
        </w:rPr>
        <w:t xml:space="preserve"> 2021. https://doi.org/10.1037/abn0000662.</w:t>
      </w:r>
    </w:p>
    <w:p w14:paraId="57210423" w14:textId="77777777" w:rsidR="00C917D7" w:rsidRPr="00CE0E3B" w:rsidRDefault="00C917D7" w:rsidP="00C917D7">
      <w:pPr>
        <w:pStyle w:val="Bibliography"/>
        <w:rPr>
          <w:rFonts w:ascii="Times New Roman" w:hAnsi="Times New Roman"/>
        </w:rPr>
      </w:pPr>
      <w:r w:rsidRPr="00CE0E3B">
        <w:rPr>
          <w:rFonts w:ascii="Times New Roman" w:hAnsi="Times New Roman"/>
        </w:rPr>
        <w:t>56</w:t>
      </w:r>
      <w:r w:rsidRPr="00CE0E3B">
        <w:rPr>
          <w:rFonts w:ascii="Times New Roman" w:hAnsi="Times New Roman"/>
        </w:rPr>
        <w:tab/>
      </w:r>
      <w:proofErr w:type="spellStart"/>
      <w:r w:rsidRPr="00CE0E3B">
        <w:rPr>
          <w:rFonts w:ascii="Times New Roman" w:hAnsi="Times New Roman"/>
        </w:rPr>
        <w:t>Chelonis</w:t>
      </w:r>
      <w:proofErr w:type="spellEnd"/>
      <w:r w:rsidRPr="00CE0E3B">
        <w:rPr>
          <w:rFonts w:ascii="Times New Roman" w:hAnsi="Times New Roman"/>
        </w:rPr>
        <w:t xml:space="preserve"> JJ, Gravelin CR, Paule MG. Assessing motivation in children using a progressive ratio task. </w:t>
      </w:r>
      <w:proofErr w:type="spellStart"/>
      <w:r w:rsidRPr="00CE0E3B">
        <w:rPr>
          <w:rFonts w:ascii="Times New Roman" w:hAnsi="Times New Roman"/>
          <w:i/>
          <w:iCs/>
        </w:rPr>
        <w:t>Behavioural</w:t>
      </w:r>
      <w:proofErr w:type="spellEnd"/>
      <w:r w:rsidRPr="00CE0E3B">
        <w:rPr>
          <w:rFonts w:ascii="Times New Roman" w:hAnsi="Times New Roman"/>
          <w:i/>
          <w:iCs/>
        </w:rPr>
        <w:t xml:space="preserve"> Processes</w:t>
      </w:r>
      <w:r w:rsidRPr="00CE0E3B">
        <w:rPr>
          <w:rFonts w:ascii="Times New Roman" w:hAnsi="Times New Roman"/>
        </w:rPr>
        <w:t xml:space="preserve"> 2011;</w:t>
      </w:r>
      <w:r w:rsidRPr="00CE0E3B">
        <w:rPr>
          <w:rFonts w:ascii="Times New Roman" w:hAnsi="Times New Roman"/>
          <w:b/>
          <w:bCs/>
        </w:rPr>
        <w:t>87</w:t>
      </w:r>
      <w:r w:rsidRPr="00CE0E3B">
        <w:rPr>
          <w:rFonts w:ascii="Times New Roman" w:hAnsi="Times New Roman"/>
        </w:rPr>
        <w:t>:203–9.</w:t>
      </w:r>
    </w:p>
    <w:p w14:paraId="28A88FDA" w14:textId="77777777" w:rsidR="00C917D7" w:rsidRPr="00CE0E3B" w:rsidRDefault="00C917D7" w:rsidP="00C917D7">
      <w:pPr>
        <w:pStyle w:val="Bibliography"/>
        <w:rPr>
          <w:rFonts w:ascii="Times New Roman" w:hAnsi="Times New Roman"/>
        </w:rPr>
      </w:pPr>
      <w:r w:rsidRPr="00CE0E3B">
        <w:rPr>
          <w:rFonts w:ascii="Times New Roman" w:hAnsi="Times New Roman"/>
        </w:rPr>
        <w:t>57</w:t>
      </w:r>
      <w:r w:rsidRPr="00CE0E3B">
        <w:rPr>
          <w:rFonts w:ascii="Times New Roman" w:hAnsi="Times New Roman"/>
        </w:rPr>
        <w:tab/>
      </w:r>
      <w:proofErr w:type="spellStart"/>
      <w:r w:rsidRPr="00CE0E3B">
        <w:rPr>
          <w:rFonts w:ascii="Times New Roman" w:hAnsi="Times New Roman"/>
        </w:rPr>
        <w:t>Olino</w:t>
      </w:r>
      <w:proofErr w:type="spellEnd"/>
      <w:r w:rsidRPr="00CE0E3B">
        <w:rPr>
          <w:rFonts w:ascii="Times New Roman" w:hAnsi="Times New Roman"/>
        </w:rPr>
        <w:t xml:space="preserve"> TM. Future Research Directions in the Positive Valence Systems: Measurement, Development, and Implications for Youth Unipolar Depression. </w:t>
      </w:r>
      <w:r w:rsidRPr="00CE0E3B">
        <w:rPr>
          <w:rFonts w:ascii="Times New Roman" w:hAnsi="Times New Roman"/>
          <w:i/>
          <w:iCs/>
        </w:rPr>
        <w:t>Journal of Clinical Child &amp; Adolescent Psychology</w:t>
      </w:r>
      <w:r w:rsidRPr="00CE0E3B">
        <w:rPr>
          <w:rFonts w:ascii="Times New Roman" w:hAnsi="Times New Roman"/>
        </w:rPr>
        <w:t xml:space="preserve"> 2016;</w:t>
      </w:r>
      <w:r w:rsidRPr="00CE0E3B">
        <w:rPr>
          <w:rFonts w:ascii="Times New Roman" w:hAnsi="Times New Roman"/>
          <w:b/>
          <w:bCs/>
        </w:rPr>
        <w:t>45</w:t>
      </w:r>
      <w:r w:rsidRPr="00CE0E3B">
        <w:rPr>
          <w:rFonts w:ascii="Times New Roman" w:hAnsi="Times New Roman"/>
        </w:rPr>
        <w:t>:681–705.</w:t>
      </w:r>
    </w:p>
    <w:p w14:paraId="65A36F91" w14:textId="77777777" w:rsidR="00C917D7" w:rsidRPr="00CE0E3B" w:rsidRDefault="00C917D7" w:rsidP="00C917D7">
      <w:pPr>
        <w:pStyle w:val="Bibliography"/>
        <w:rPr>
          <w:rFonts w:ascii="Times New Roman" w:hAnsi="Times New Roman"/>
        </w:rPr>
      </w:pPr>
      <w:r w:rsidRPr="00CE0E3B">
        <w:rPr>
          <w:rFonts w:ascii="Times New Roman" w:hAnsi="Times New Roman"/>
        </w:rPr>
        <w:t>58</w:t>
      </w:r>
      <w:r w:rsidRPr="00CE0E3B">
        <w:rPr>
          <w:rFonts w:ascii="Times New Roman" w:hAnsi="Times New Roman"/>
        </w:rPr>
        <w:tab/>
        <w:t xml:space="preserve">Crone EA, Dahl RE. Understanding adolescence as a period of social–affective engagement and goal flexibility. </w:t>
      </w:r>
      <w:r w:rsidRPr="00CE0E3B">
        <w:rPr>
          <w:rFonts w:ascii="Times New Roman" w:hAnsi="Times New Roman"/>
          <w:i/>
          <w:iCs/>
        </w:rPr>
        <w:t>Nature Reviews Neuroscience</w:t>
      </w:r>
      <w:r w:rsidRPr="00CE0E3B">
        <w:rPr>
          <w:rFonts w:ascii="Times New Roman" w:hAnsi="Times New Roman"/>
        </w:rPr>
        <w:t xml:space="preserve"> 2012;</w:t>
      </w:r>
      <w:r w:rsidRPr="00CE0E3B">
        <w:rPr>
          <w:rFonts w:ascii="Times New Roman" w:hAnsi="Times New Roman"/>
          <w:b/>
          <w:bCs/>
        </w:rPr>
        <w:t>13</w:t>
      </w:r>
      <w:r w:rsidRPr="00CE0E3B">
        <w:rPr>
          <w:rFonts w:ascii="Times New Roman" w:hAnsi="Times New Roman"/>
        </w:rPr>
        <w:t>:636–50.</w:t>
      </w:r>
    </w:p>
    <w:p w14:paraId="49FBF18E" w14:textId="77777777" w:rsidR="00C917D7" w:rsidRPr="00CE0E3B" w:rsidRDefault="00C917D7" w:rsidP="00C917D7">
      <w:pPr>
        <w:pStyle w:val="Bibliography"/>
        <w:rPr>
          <w:rFonts w:ascii="Times New Roman" w:hAnsi="Times New Roman"/>
        </w:rPr>
      </w:pPr>
      <w:r w:rsidRPr="00CE0E3B">
        <w:rPr>
          <w:rFonts w:ascii="Times New Roman" w:hAnsi="Times New Roman"/>
        </w:rPr>
        <w:t>59</w:t>
      </w:r>
      <w:r w:rsidRPr="00CE0E3B">
        <w:rPr>
          <w:rFonts w:ascii="Times New Roman" w:hAnsi="Times New Roman"/>
        </w:rPr>
        <w:tab/>
        <w:t xml:space="preserve">Crone EA, van der Molen MW. Development of Decision Making in School-Aged Children and Adolescents: Evidence </w:t>
      </w:r>
      <w:proofErr w:type="gramStart"/>
      <w:r w:rsidRPr="00CE0E3B">
        <w:rPr>
          <w:rFonts w:ascii="Times New Roman" w:hAnsi="Times New Roman"/>
        </w:rPr>
        <w:t>From</w:t>
      </w:r>
      <w:proofErr w:type="gramEnd"/>
      <w:r w:rsidRPr="00CE0E3B">
        <w:rPr>
          <w:rFonts w:ascii="Times New Roman" w:hAnsi="Times New Roman"/>
        </w:rPr>
        <w:t xml:space="preserve"> Heart Rate and Skin Conductance Analysis. </w:t>
      </w:r>
      <w:r w:rsidRPr="00CE0E3B">
        <w:rPr>
          <w:rFonts w:ascii="Times New Roman" w:hAnsi="Times New Roman"/>
          <w:i/>
          <w:iCs/>
        </w:rPr>
        <w:t>Child Development</w:t>
      </w:r>
      <w:r w:rsidRPr="00CE0E3B">
        <w:rPr>
          <w:rFonts w:ascii="Times New Roman" w:hAnsi="Times New Roman"/>
        </w:rPr>
        <w:t xml:space="preserve"> 2007;</w:t>
      </w:r>
      <w:r w:rsidRPr="00CE0E3B">
        <w:rPr>
          <w:rFonts w:ascii="Times New Roman" w:hAnsi="Times New Roman"/>
          <w:b/>
          <w:bCs/>
        </w:rPr>
        <w:t>78</w:t>
      </w:r>
      <w:r w:rsidRPr="00CE0E3B">
        <w:rPr>
          <w:rFonts w:ascii="Times New Roman" w:hAnsi="Times New Roman"/>
        </w:rPr>
        <w:t>:1288–301. https://doi.org/10.1111/j.1467-8624.2007.01066.x.</w:t>
      </w:r>
    </w:p>
    <w:p w14:paraId="616EB34B" w14:textId="77777777" w:rsidR="00C917D7" w:rsidRPr="00CE0E3B" w:rsidRDefault="00C917D7" w:rsidP="00C917D7">
      <w:pPr>
        <w:pStyle w:val="Bibliography"/>
        <w:rPr>
          <w:rFonts w:ascii="Times New Roman" w:hAnsi="Times New Roman"/>
        </w:rPr>
      </w:pPr>
      <w:r w:rsidRPr="00CE0E3B">
        <w:rPr>
          <w:rFonts w:ascii="Times New Roman" w:hAnsi="Times New Roman"/>
        </w:rPr>
        <w:t>60</w:t>
      </w:r>
      <w:r w:rsidRPr="00CE0E3B">
        <w:rPr>
          <w:rFonts w:ascii="Times New Roman" w:hAnsi="Times New Roman"/>
        </w:rPr>
        <w:tab/>
        <w:t xml:space="preserve">Haines N, Kvam PD, Irving LH, Smith C, Beauchaine TP, Pitt MA, </w:t>
      </w:r>
      <w:r w:rsidRPr="00CE0E3B">
        <w:rPr>
          <w:rFonts w:ascii="Times New Roman" w:hAnsi="Times New Roman"/>
          <w:i/>
          <w:iCs/>
        </w:rPr>
        <w:t>et al.</w:t>
      </w:r>
      <w:r w:rsidRPr="00CE0E3B">
        <w:rPr>
          <w:rFonts w:ascii="Times New Roman" w:hAnsi="Times New Roman"/>
        </w:rPr>
        <w:t xml:space="preserve"> </w:t>
      </w:r>
      <w:r w:rsidRPr="00CE0E3B">
        <w:rPr>
          <w:rFonts w:ascii="Times New Roman" w:hAnsi="Times New Roman"/>
          <w:i/>
          <w:iCs/>
        </w:rPr>
        <w:t>Theoretically Informed Generative Models Can Advance the Psychological and Brain Sciences: Lessons from the Reliability Paradox</w:t>
      </w:r>
      <w:r w:rsidRPr="00CE0E3B">
        <w:rPr>
          <w:rFonts w:ascii="Times New Roman" w:hAnsi="Times New Roman"/>
        </w:rPr>
        <w:t xml:space="preserve">. </w:t>
      </w:r>
      <w:proofErr w:type="spellStart"/>
      <w:r w:rsidRPr="00CE0E3B">
        <w:rPr>
          <w:rFonts w:ascii="Times New Roman" w:hAnsi="Times New Roman"/>
        </w:rPr>
        <w:t>PsyArXiv</w:t>
      </w:r>
      <w:proofErr w:type="spellEnd"/>
      <w:r w:rsidRPr="00CE0E3B">
        <w:rPr>
          <w:rFonts w:ascii="Times New Roman" w:hAnsi="Times New Roman"/>
        </w:rPr>
        <w:t>; 2020.</w:t>
      </w:r>
    </w:p>
    <w:p w14:paraId="6EE134DC" w14:textId="77777777" w:rsidR="00C917D7" w:rsidRPr="00CE0E3B" w:rsidRDefault="00C917D7" w:rsidP="00C917D7">
      <w:pPr>
        <w:pStyle w:val="Bibliography"/>
        <w:rPr>
          <w:rFonts w:ascii="Times New Roman" w:hAnsi="Times New Roman"/>
        </w:rPr>
      </w:pPr>
      <w:r w:rsidRPr="00CE0E3B">
        <w:rPr>
          <w:rFonts w:ascii="Times New Roman" w:hAnsi="Times New Roman"/>
        </w:rPr>
        <w:t>61</w:t>
      </w:r>
      <w:r w:rsidRPr="00CE0E3B">
        <w:rPr>
          <w:rFonts w:ascii="Times New Roman" w:hAnsi="Times New Roman"/>
        </w:rPr>
        <w:tab/>
        <w:t xml:space="preserve">Singer JD, Willett JB, Willett JB. </w:t>
      </w:r>
      <w:r w:rsidRPr="00CE0E3B">
        <w:rPr>
          <w:rFonts w:ascii="Times New Roman" w:hAnsi="Times New Roman"/>
          <w:i/>
          <w:iCs/>
        </w:rPr>
        <w:t>Applied longitudinal data analysis: Modeling change and event occurrence</w:t>
      </w:r>
      <w:r w:rsidRPr="00CE0E3B">
        <w:rPr>
          <w:rFonts w:ascii="Times New Roman" w:hAnsi="Times New Roman"/>
        </w:rPr>
        <w:t>. Oxford university press; 2003.</w:t>
      </w:r>
    </w:p>
    <w:p w14:paraId="50B5DC59" w14:textId="77777777" w:rsidR="00C917D7" w:rsidRPr="00CE0E3B" w:rsidRDefault="00C917D7" w:rsidP="00C917D7">
      <w:pPr>
        <w:pStyle w:val="Bibliography"/>
        <w:rPr>
          <w:rFonts w:ascii="Times New Roman" w:hAnsi="Times New Roman"/>
        </w:rPr>
      </w:pPr>
      <w:r w:rsidRPr="00CE0E3B">
        <w:rPr>
          <w:rFonts w:ascii="Times New Roman" w:hAnsi="Times New Roman"/>
        </w:rPr>
        <w:t>62</w:t>
      </w:r>
      <w:r w:rsidRPr="00CE0E3B">
        <w:rPr>
          <w:rFonts w:ascii="Times New Roman" w:hAnsi="Times New Roman"/>
        </w:rPr>
        <w:tab/>
        <w:t xml:space="preserve">Curran PJ, Obeidat K, Losardo D. Twelve frequently asked questions about growth curve modeling. </w:t>
      </w:r>
      <w:r w:rsidRPr="00CE0E3B">
        <w:rPr>
          <w:rFonts w:ascii="Times New Roman" w:hAnsi="Times New Roman"/>
          <w:i/>
          <w:iCs/>
        </w:rPr>
        <w:t>Journal of Cognition and Development</w:t>
      </w:r>
      <w:r w:rsidRPr="00CE0E3B">
        <w:rPr>
          <w:rFonts w:ascii="Times New Roman" w:hAnsi="Times New Roman"/>
        </w:rPr>
        <w:t xml:space="preserve"> 2010;</w:t>
      </w:r>
      <w:r w:rsidRPr="00CE0E3B">
        <w:rPr>
          <w:rFonts w:ascii="Times New Roman" w:hAnsi="Times New Roman"/>
          <w:b/>
          <w:bCs/>
        </w:rPr>
        <w:t>11</w:t>
      </w:r>
      <w:r w:rsidRPr="00CE0E3B">
        <w:rPr>
          <w:rFonts w:ascii="Times New Roman" w:hAnsi="Times New Roman"/>
        </w:rPr>
        <w:t>:121–36.</w:t>
      </w:r>
    </w:p>
    <w:p w14:paraId="6BD3290E" w14:textId="77777777" w:rsidR="00C917D7" w:rsidRPr="00CE0E3B" w:rsidRDefault="00C917D7" w:rsidP="00C917D7">
      <w:pPr>
        <w:pStyle w:val="Bibliography"/>
        <w:rPr>
          <w:rFonts w:ascii="Times New Roman" w:hAnsi="Times New Roman"/>
        </w:rPr>
      </w:pPr>
      <w:r w:rsidRPr="00CE0E3B">
        <w:rPr>
          <w:rFonts w:ascii="Times New Roman" w:hAnsi="Times New Roman"/>
        </w:rPr>
        <w:t>63</w:t>
      </w:r>
      <w:r w:rsidRPr="00CE0E3B">
        <w:rPr>
          <w:rFonts w:ascii="Times New Roman" w:hAnsi="Times New Roman"/>
        </w:rPr>
        <w:tab/>
        <w:t xml:space="preserve">Bollen KA, Curran PJ. Autoregressive Latent Trajectory (ALT) Models A Synthesis of Two Traditions. </w:t>
      </w:r>
      <w:r w:rsidRPr="00CE0E3B">
        <w:rPr>
          <w:rFonts w:ascii="Times New Roman" w:hAnsi="Times New Roman"/>
          <w:i/>
          <w:iCs/>
        </w:rPr>
        <w:t>Sociological Methods &amp; Research</w:t>
      </w:r>
      <w:r w:rsidRPr="00CE0E3B">
        <w:rPr>
          <w:rFonts w:ascii="Times New Roman" w:hAnsi="Times New Roman"/>
        </w:rPr>
        <w:t xml:space="preserve"> 2004;</w:t>
      </w:r>
      <w:r w:rsidRPr="00CE0E3B">
        <w:rPr>
          <w:rFonts w:ascii="Times New Roman" w:hAnsi="Times New Roman"/>
          <w:b/>
          <w:bCs/>
        </w:rPr>
        <w:t>32</w:t>
      </w:r>
      <w:r w:rsidRPr="00CE0E3B">
        <w:rPr>
          <w:rFonts w:ascii="Times New Roman" w:hAnsi="Times New Roman"/>
        </w:rPr>
        <w:t>:336–83. https://doi.org/10.1177/0049124103260222.</w:t>
      </w:r>
    </w:p>
    <w:p w14:paraId="1EDAFF6A" w14:textId="77777777" w:rsidR="00C917D7" w:rsidRPr="00CE0E3B" w:rsidRDefault="00C917D7" w:rsidP="00C917D7">
      <w:pPr>
        <w:pStyle w:val="Bibliography"/>
        <w:rPr>
          <w:rFonts w:ascii="Times New Roman" w:hAnsi="Times New Roman"/>
        </w:rPr>
      </w:pPr>
      <w:r w:rsidRPr="00CE0E3B">
        <w:rPr>
          <w:rFonts w:ascii="Times New Roman" w:hAnsi="Times New Roman"/>
        </w:rPr>
        <w:lastRenderedPageBreak/>
        <w:t>64</w:t>
      </w:r>
      <w:r w:rsidRPr="00CE0E3B">
        <w:rPr>
          <w:rFonts w:ascii="Times New Roman" w:hAnsi="Times New Roman"/>
        </w:rPr>
        <w:tab/>
        <w:t xml:space="preserve">Chung D, Kadlec K, Aimone JA, McCurry K, King-Casas B, Chiu PH. Valuation in major depression is intact and stable in a non-learning environment. </w:t>
      </w:r>
      <w:r w:rsidRPr="00CE0E3B">
        <w:rPr>
          <w:rFonts w:ascii="Times New Roman" w:hAnsi="Times New Roman"/>
          <w:i/>
          <w:iCs/>
        </w:rPr>
        <w:t>Sci Rep</w:t>
      </w:r>
      <w:r w:rsidRPr="00CE0E3B">
        <w:rPr>
          <w:rFonts w:ascii="Times New Roman" w:hAnsi="Times New Roman"/>
        </w:rPr>
        <w:t xml:space="preserve"> 2017;</w:t>
      </w:r>
      <w:r w:rsidRPr="00CE0E3B">
        <w:rPr>
          <w:rFonts w:ascii="Times New Roman" w:hAnsi="Times New Roman"/>
          <w:b/>
          <w:bCs/>
        </w:rPr>
        <w:t>7</w:t>
      </w:r>
      <w:r w:rsidRPr="00CE0E3B">
        <w:rPr>
          <w:rFonts w:ascii="Times New Roman" w:hAnsi="Times New Roman"/>
        </w:rPr>
        <w:t>:44374. https://doi.org/10.1038/srep44374.</w:t>
      </w:r>
    </w:p>
    <w:p w14:paraId="52854CC4" w14:textId="77777777" w:rsidR="00C917D7" w:rsidRPr="00CE0E3B" w:rsidRDefault="00C917D7" w:rsidP="00C917D7">
      <w:pPr>
        <w:pStyle w:val="Bibliography"/>
        <w:rPr>
          <w:rFonts w:ascii="Times New Roman" w:hAnsi="Times New Roman"/>
        </w:rPr>
      </w:pPr>
      <w:r w:rsidRPr="00CE0E3B">
        <w:rPr>
          <w:rFonts w:ascii="Times New Roman" w:hAnsi="Times New Roman"/>
        </w:rPr>
        <w:t>65</w:t>
      </w:r>
      <w:r w:rsidRPr="00CE0E3B">
        <w:rPr>
          <w:rFonts w:ascii="Times New Roman" w:hAnsi="Times New Roman"/>
        </w:rPr>
        <w:tab/>
      </w:r>
      <w:proofErr w:type="spellStart"/>
      <w:r w:rsidRPr="00CE0E3B">
        <w:rPr>
          <w:rFonts w:ascii="Times New Roman" w:hAnsi="Times New Roman"/>
        </w:rPr>
        <w:t>Moutoussis</w:t>
      </w:r>
      <w:proofErr w:type="spellEnd"/>
      <w:r w:rsidRPr="00CE0E3B">
        <w:rPr>
          <w:rFonts w:ascii="Times New Roman" w:hAnsi="Times New Roman"/>
        </w:rPr>
        <w:t xml:space="preserve"> M, Bullmore ET, Goodyer IM, </w:t>
      </w:r>
      <w:proofErr w:type="spellStart"/>
      <w:r w:rsidRPr="00CE0E3B">
        <w:rPr>
          <w:rFonts w:ascii="Times New Roman" w:hAnsi="Times New Roman"/>
        </w:rPr>
        <w:t>Fonagy</w:t>
      </w:r>
      <w:proofErr w:type="spellEnd"/>
      <w:r w:rsidRPr="00CE0E3B">
        <w:rPr>
          <w:rFonts w:ascii="Times New Roman" w:hAnsi="Times New Roman"/>
        </w:rPr>
        <w:t xml:space="preserve"> P, Jones PB, Dolan RJ, </w:t>
      </w:r>
      <w:r w:rsidRPr="00CE0E3B">
        <w:rPr>
          <w:rFonts w:ascii="Times New Roman" w:hAnsi="Times New Roman"/>
          <w:i/>
          <w:iCs/>
        </w:rPr>
        <w:t>et al.</w:t>
      </w:r>
      <w:r w:rsidRPr="00CE0E3B">
        <w:rPr>
          <w:rFonts w:ascii="Times New Roman" w:hAnsi="Times New Roman"/>
        </w:rPr>
        <w:t xml:space="preserve"> Change, stability, and instability in the Pavlovian guidance of </w:t>
      </w:r>
      <w:proofErr w:type="spellStart"/>
      <w:r w:rsidRPr="00CE0E3B">
        <w:rPr>
          <w:rFonts w:ascii="Times New Roman" w:hAnsi="Times New Roman"/>
        </w:rPr>
        <w:t>behaviour</w:t>
      </w:r>
      <w:proofErr w:type="spellEnd"/>
      <w:r w:rsidRPr="00CE0E3B">
        <w:rPr>
          <w:rFonts w:ascii="Times New Roman" w:hAnsi="Times New Roman"/>
        </w:rPr>
        <w:t xml:space="preserve"> from adolescence to young adulthood. </w:t>
      </w:r>
      <w:proofErr w:type="spellStart"/>
      <w:r w:rsidRPr="00CE0E3B">
        <w:rPr>
          <w:rFonts w:ascii="Times New Roman" w:hAnsi="Times New Roman"/>
          <w:i/>
          <w:iCs/>
        </w:rPr>
        <w:t>PLoS</w:t>
      </w:r>
      <w:proofErr w:type="spellEnd"/>
      <w:r w:rsidRPr="00CE0E3B">
        <w:rPr>
          <w:rFonts w:ascii="Times New Roman" w:hAnsi="Times New Roman"/>
          <w:i/>
          <w:iCs/>
        </w:rPr>
        <w:t xml:space="preserve"> </w:t>
      </w:r>
      <w:proofErr w:type="spellStart"/>
      <w:r w:rsidRPr="00CE0E3B">
        <w:rPr>
          <w:rFonts w:ascii="Times New Roman" w:hAnsi="Times New Roman"/>
          <w:i/>
          <w:iCs/>
        </w:rPr>
        <w:t>Comput</w:t>
      </w:r>
      <w:proofErr w:type="spellEnd"/>
      <w:r w:rsidRPr="00CE0E3B">
        <w:rPr>
          <w:rFonts w:ascii="Times New Roman" w:hAnsi="Times New Roman"/>
          <w:i/>
          <w:iCs/>
        </w:rPr>
        <w:t xml:space="preserve"> Biol</w:t>
      </w:r>
      <w:r w:rsidRPr="00CE0E3B">
        <w:rPr>
          <w:rFonts w:ascii="Times New Roman" w:hAnsi="Times New Roman"/>
        </w:rPr>
        <w:t xml:space="preserve"> 2018;</w:t>
      </w:r>
      <w:r w:rsidRPr="00CE0E3B">
        <w:rPr>
          <w:rFonts w:ascii="Times New Roman" w:hAnsi="Times New Roman"/>
          <w:b/>
          <w:bCs/>
        </w:rPr>
        <w:t>14</w:t>
      </w:r>
      <w:r w:rsidRPr="00CE0E3B">
        <w:rPr>
          <w:rFonts w:ascii="Times New Roman" w:hAnsi="Times New Roman"/>
        </w:rPr>
        <w:t>:e1006679. https://doi.org/10.1371/journal.pcbi.1006679.</w:t>
      </w:r>
    </w:p>
    <w:p w14:paraId="5EDECB13" w14:textId="77777777" w:rsidR="00C917D7" w:rsidRPr="00CE0E3B" w:rsidRDefault="00C917D7" w:rsidP="00C917D7">
      <w:pPr>
        <w:pStyle w:val="Bibliography"/>
        <w:rPr>
          <w:rFonts w:ascii="Times New Roman" w:hAnsi="Times New Roman"/>
        </w:rPr>
      </w:pPr>
      <w:r w:rsidRPr="00CE0E3B">
        <w:rPr>
          <w:rFonts w:ascii="Times New Roman" w:hAnsi="Times New Roman"/>
        </w:rPr>
        <w:t>66</w:t>
      </w:r>
      <w:r w:rsidRPr="00CE0E3B">
        <w:rPr>
          <w:rFonts w:ascii="Times New Roman" w:hAnsi="Times New Roman"/>
        </w:rPr>
        <w:tab/>
        <w:t xml:space="preserve">Price RB, Brown V, Siegle GJ. Computational Modeling Applied to the Dot-Probe Task Yields Improved Reliability and Mechanistic Insights. </w:t>
      </w:r>
      <w:r w:rsidRPr="00CE0E3B">
        <w:rPr>
          <w:rFonts w:ascii="Times New Roman" w:hAnsi="Times New Roman"/>
          <w:i/>
          <w:iCs/>
        </w:rPr>
        <w:t>Biological Psychiatry</w:t>
      </w:r>
      <w:r w:rsidRPr="00CE0E3B">
        <w:rPr>
          <w:rFonts w:ascii="Times New Roman" w:hAnsi="Times New Roman"/>
        </w:rPr>
        <w:t xml:space="preserve"> 2019;</w:t>
      </w:r>
      <w:r w:rsidRPr="00CE0E3B">
        <w:rPr>
          <w:rFonts w:ascii="Times New Roman" w:hAnsi="Times New Roman"/>
          <w:b/>
          <w:bCs/>
        </w:rPr>
        <w:t>85</w:t>
      </w:r>
      <w:r w:rsidRPr="00CE0E3B">
        <w:rPr>
          <w:rFonts w:ascii="Times New Roman" w:hAnsi="Times New Roman"/>
        </w:rPr>
        <w:t>:606–12. https://doi.org/10.1016/j.biopsych.2018.09.022.</w:t>
      </w:r>
    </w:p>
    <w:p w14:paraId="242189DF" w14:textId="77777777" w:rsidR="00C917D7" w:rsidRPr="00CE0E3B" w:rsidRDefault="00C917D7" w:rsidP="00C917D7">
      <w:pPr>
        <w:pStyle w:val="Bibliography"/>
        <w:rPr>
          <w:rFonts w:ascii="Times New Roman" w:hAnsi="Times New Roman"/>
        </w:rPr>
      </w:pPr>
      <w:r w:rsidRPr="00CE0E3B">
        <w:rPr>
          <w:rFonts w:ascii="Times New Roman" w:hAnsi="Times New Roman"/>
        </w:rPr>
        <w:t>67</w:t>
      </w:r>
      <w:r w:rsidRPr="00CE0E3B">
        <w:rPr>
          <w:rFonts w:ascii="Times New Roman" w:hAnsi="Times New Roman"/>
        </w:rPr>
        <w:tab/>
        <w:t xml:space="preserve">Xia L, Master SL, Eckstein MK, Baribault B, Dahl RE, Wilbrecht L, </w:t>
      </w:r>
      <w:r w:rsidRPr="00CE0E3B">
        <w:rPr>
          <w:rFonts w:ascii="Times New Roman" w:hAnsi="Times New Roman"/>
          <w:i/>
          <w:iCs/>
        </w:rPr>
        <w:t>et al.</w:t>
      </w:r>
      <w:r w:rsidRPr="00CE0E3B">
        <w:rPr>
          <w:rFonts w:ascii="Times New Roman" w:hAnsi="Times New Roman"/>
        </w:rPr>
        <w:t xml:space="preserve"> Modeling changes in probabilistic reinforcement learning during adolescence. </w:t>
      </w:r>
      <w:r w:rsidRPr="00CE0E3B">
        <w:rPr>
          <w:rFonts w:ascii="Times New Roman" w:hAnsi="Times New Roman"/>
          <w:i/>
          <w:iCs/>
        </w:rPr>
        <w:t>PLOS Computational Biology</w:t>
      </w:r>
      <w:r w:rsidRPr="00CE0E3B">
        <w:rPr>
          <w:rFonts w:ascii="Times New Roman" w:hAnsi="Times New Roman"/>
        </w:rPr>
        <w:t xml:space="preserve"> 2021;</w:t>
      </w:r>
      <w:r w:rsidRPr="00CE0E3B">
        <w:rPr>
          <w:rFonts w:ascii="Times New Roman" w:hAnsi="Times New Roman"/>
          <w:b/>
          <w:bCs/>
        </w:rPr>
        <w:t>17</w:t>
      </w:r>
      <w:r w:rsidRPr="00CE0E3B">
        <w:rPr>
          <w:rFonts w:ascii="Times New Roman" w:hAnsi="Times New Roman"/>
        </w:rPr>
        <w:t>:e1008524. https://doi.org/10.1371/journal.pcbi.1008524.</w:t>
      </w:r>
    </w:p>
    <w:p w14:paraId="35B2EE0E" w14:textId="77777777" w:rsidR="00C917D7" w:rsidRPr="00CE0E3B" w:rsidRDefault="00C917D7" w:rsidP="00C917D7">
      <w:pPr>
        <w:pStyle w:val="Bibliography"/>
        <w:rPr>
          <w:rFonts w:ascii="Times New Roman" w:hAnsi="Times New Roman"/>
        </w:rPr>
      </w:pPr>
      <w:r w:rsidRPr="00CE0E3B">
        <w:rPr>
          <w:rFonts w:ascii="Times New Roman" w:hAnsi="Times New Roman"/>
        </w:rPr>
        <w:t>68</w:t>
      </w:r>
      <w:r w:rsidRPr="00CE0E3B">
        <w:rPr>
          <w:rFonts w:ascii="Times New Roman" w:hAnsi="Times New Roman"/>
        </w:rPr>
        <w:tab/>
        <w:t xml:space="preserve">Belleau EL, </w:t>
      </w:r>
      <w:proofErr w:type="spellStart"/>
      <w:r w:rsidRPr="00CE0E3B">
        <w:rPr>
          <w:rFonts w:ascii="Times New Roman" w:hAnsi="Times New Roman"/>
        </w:rPr>
        <w:t>Kremens</w:t>
      </w:r>
      <w:proofErr w:type="spellEnd"/>
      <w:r w:rsidRPr="00CE0E3B">
        <w:rPr>
          <w:rFonts w:ascii="Times New Roman" w:hAnsi="Times New Roman"/>
        </w:rPr>
        <w:t xml:space="preserve"> R, Ang Y-S, Pisoni A, Bondy E, Durham K, </w:t>
      </w:r>
      <w:r w:rsidRPr="00CE0E3B">
        <w:rPr>
          <w:rFonts w:ascii="Times New Roman" w:hAnsi="Times New Roman"/>
          <w:i/>
          <w:iCs/>
        </w:rPr>
        <w:t>et al.</w:t>
      </w:r>
      <w:r w:rsidRPr="00CE0E3B">
        <w:rPr>
          <w:rFonts w:ascii="Times New Roman" w:hAnsi="Times New Roman"/>
        </w:rPr>
        <w:t xml:space="preserve"> Reward Functioning Abnormalities in Adolescents at High Familial Risk for Depressive Disorders. </w:t>
      </w:r>
      <w:r w:rsidRPr="00CE0E3B">
        <w:rPr>
          <w:rFonts w:ascii="Times New Roman" w:hAnsi="Times New Roman"/>
          <w:i/>
          <w:iCs/>
        </w:rPr>
        <w:t>Biological Psychiatry: Cognitive Neuroscience and Neuroimaging</w:t>
      </w:r>
      <w:r w:rsidRPr="00CE0E3B">
        <w:rPr>
          <w:rFonts w:ascii="Times New Roman" w:hAnsi="Times New Roman"/>
        </w:rPr>
        <w:t xml:space="preserve"> 2021;</w:t>
      </w:r>
      <w:r w:rsidRPr="00CE0E3B">
        <w:rPr>
          <w:rFonts w:ascii="Times New Roman" w:hAnsi="Times New Roman"/>
          <w:b/>
          <w:bCs/>
        </w:rPr>
        <w:t>6</w:t>
      </w:r>
      <w:r w:rsidRPr="00CE0E3B">
        <w:rPr>
          <w:rFonts w:ascii="Times New Roman" w:hAnsi="Times New Roman"/>
        </w:rPr>
        <w:t>:270–9. https://doi.org/10.1016/j.bpsc.2020.08.016.</w:t>
      </w:r>
    </w:p>
    <w:p w14:paraId="2C6351D9" w14:textId="77777777" w:rsidR="00C917D7" w:rsidRPr="00CE0E3B" w:rsidRDefault="00C917D7" w:rsidP="00C917D7">
      <w:pPr>
        <w:pStyle w:val="Bibliography"/>
        <w:rPr>
          <w:rFonts w:ascii="Times New Roman" w:hAnsi="Times New Roman"/>
        </w:rPr>
      </w:pPr>
      <w:r w:rsidRPr="00CE0E3B">
        <w:rPr>
          <w:rFonts w:ascii="Times New Roman" w:hAnsi="Times New Roman"/>
        </w:rPr>
        <w:t>69</w:t>
      </w:r>
      <w:r w:rsidRPr="00CE0E3B">
        <w:rPr>
          <w:rFonts w:ascii="Times New Roman" w:hAnsi="Times New Roman"/>
        </w:rPr>
        <w:tab/>
      </w:r>
      <w:proofErr w:type="spellStart"/>
      <w:r w:rsidRPr="00CE0E3B">
        <w:rPr>
          <w:rFonts w:ascii="Times New Roman" w:hAnsi="Times New Roman"/>
        </w:rPr>
        <w:t>Olino</w:t>
      </w:r>
      <w:proofErr w:type="spellEnd"/>
      <w:r w:rsidRPr="00CE0E3B">
        <w:rPr>
          <w:rFonts w:ascii="Times New Roman" w:hAnsi="Times New Roman"/>
        </w:rPr>
        <w:t xml:space="preserve"> TM, Lopez-Duran NL, Kovacs M, George CJ, Gentzler AL, Shaw DS. Developmental trajectories of positive and negative affect in children at high and low familial risk for depressive disorder. </w:t>
      </w:r>
      <w:r w:rsidRPr="00CE0E3B">
        <w:rPr>
          <w:rFonts w:ascii="Times New Roman" w:hAnsi="Times New Roman"/>
          <w:i/>
          <w:iCs/>
        </w:rPr>
        <w:t>Journal of Child Psychology and Psychiatry</w:t>
      </w:r>
      <w:r w:rsidRPr="00CE0E3B">
        <w:rPr>
          <w:rFonts w:ascii="Times New Roman" w:hAnsi="Times New Roman"/>
        </w:rPr>
        <w:t xml:space="preserve"> 2011;</w:t>
      </w:r>
      <w:r w:rsidRPr="00CE0E3B">
        <w:rPr>
          <w:rFonts w:ascii="Times New Roman" w:hAnsi="Times New Roman"/>
          <w:b/>
          <w:bCs/>
        </w:rPr>
        <w:t>52</w:t>
      </w:r>
      <w:r w:rsidRPr="00CE0E3B">
        <w:rPr>
          <w:rFonts w:ascii="Times New Roman" w:hAnsi="Times New Roman"/>
        </w:rPr>
        <w:t>:792–9. https://doi.org/10.1111/j.1469-7610.2010.02331.x.</w:t>
      </w:r>
    </w:p>
    <w:p w14:paraId="7947C599" w14:textId="77777777" w:rsidR="00C917D7" w:rsidRPr="00CE0E3B" w:rsidRDefault="00C917D7" w:rsidP="00C917D7">
      <w:pPr>
        <w:pStyle w:val="Bibliography"/>
        <w:rPr>
          <w:rFonts w:ascii="Times New Roman" w:hAnsi="Times New Roman"/>
        </w:rPr>
      </w:pPr>
      <w:r w:rsidRPr="00CE0E3B">
        <w:rPr>
          <w:rFonts w:ascii="Times New Roman" w:hAnsi="Times New Roman"/>
        </w:rPr>
        <w:t>70</w:t>
      </w:r>
      <w:r w:rsidRPr="00CE0E3B">
        <w:rPr>
          <w:rFonts w:ascii="Times New Roman" w:hAnsi="Times New Roman"/>
        </w:rPr>
        <w:tab/>
      </w:r>
      <w:proofErr w:type="spellStart"/>
      <w:r w:rsidRPr="00CE0E3B">
        <w:rPr>
          <w:rFonts w:ascii="Times New Roman" w:hAnsi="Times New Roman"/>
        </w:rPr>
        <w:t>Olino</w:t>
      </w:r>
      <w:proofErr w:type="spellEnd"/>
      <w:r w:rsidRPr="00CE0E3B">
        <w:rPr>
          <w:rFonts w:ascii="Times New Roman" w:hAnsi="Times New Roman"/>
        </w:rPr>
        <w:t xml:space="preserve"> TM, Silk JS, </w:t>
      </w:r>
      <w:proofErr w:type="spellStart"/>
      <w:r w:rsidRPr="00CE0E3B">
        <w:rPr>
          <w:rFonts w:ascii="Times New Roman" w:hAnsi="Times New Roman"/>
        </w:rPr>
        <w:t>Osterritter</w:t>
      </w:r>
      <w:proofErr w:type="spellEnd"/>
      <w:r w:rsidRPr="00CE0E3B">
        <w:rPr>
          <w:rFonts w:ascii="Times New Roman" w:hAnsi="Times New Roman"/>
        </w:rPr>
        <w:t xml:space="preserve"> C, Forbes EE. Social reward in youth at-risk for depression: A preliminary investigation of subjective and neural differences. </w:t>
      </w:r>
      <w:r w:rsidRPr="00CE0E3B">
        <w:rPr>
          <w:rFonts w:ascii="Times New Roman" w:hAnsi="Times New Roman"/>
          <w:i/>
          <w:iCs/>
        </w:rPr>
        <w:t>Journal of Child and Adolescent Psychopharmacology</w:t>
      </w:r>
      <w:r w:rsidRPr="00CE0E3B">
        <w:rPr>
          <w:rFonts w:ascii="Times New Roman" w:hAnsi="Times New Roman"/>
        </w:rPr>
        <w:t xml:space="preserve"> 2015;</w:t>
      </w:r>
      <w:r w:rsidRPr="00CE0E3B">
        <w:rPr>
          <w:rFonts w:ascii="Times New Roman" w:hAnsi="Times New Roman"/>
          <w:b/>
          <w:bCs/>
        </w:rPr>
        <w:t>25</w:t>
      </w:r>
      <w:r w:rsidRPr="00CE0E3B">
        <w:rPr>
          <w:rFonts w:ascii="Times New Roman" w:hAnsi="Times New Roman"/>
        </w:rPr>
        <w:t>:711–21. https://doi.org/10.1089/cap.2014.0165.</w:t>
      </w:r>
    </w:p>
    <w:p w14:paraId="517481A2" w14:textId="77777777" w:rsidR="00C917D7" w:rsidRPr="00CE0E3B" w:rsidRDefault="00C917D7" w:rsidP="00C917D7">
      <w:pPr>
        <w:pStyle w:val="Bibliography"/>
        <w:rPr>
          <w:rFonts w:ascii="Times New Roman" w:hAnsi="Times New Roman"/>
        </w:rPr>
      </w:pPr>
      <w:r w:rsidRPr="00CE0E3B">
        <w:rPr>
          <w:rFonts w:ascii="Times New Roman" w:hAnsi="Times New Roman"/>
        </w:rPr>
        <w:t>71</w:t>
      </w:r>
      <w:r w:rsidRPr="00CE0E3B">
        <w:rPr>
          <w:rFonts w:ascii="Times New Roman" w:hAnsi="Times New Roman"/>
        </w:rPr>
        <w:tab/>
      </w:r>
      <w:proofErr w:type="spellStart"/>
      <w:r w:rsidRPr="00CE0E3B">
        <w:rPr>
          <w:rFonts w:ascii="Times New Roman" w:hAnsi="Times New Roman"/>
        </w:rPr>
        <w:t>Olino</w:t>
      </w:r>
      <w:proofErr w:type="spellEnd"/>
      <w:r w:rsidRPr="00CE0E3B">
        <w:rPr>
          <w:rFonts w:ascii="Times New Roman" w:hAnsi="Times New Roman"/>
        </w:rPr>
        <w:t xml:space="preserve"> TM, McMakin DL, Morgan JK, Silk JS, </w:t>
      </w:r>
      <w:proofErr w:type="spellStart"/>
      <w:r w:rsidRPr="00CE0E3B">
        <w:rPr>
          <w:rFonts w:ascii="Times New Roman" w:hAnsi="Times New Roman"/>
        </w:rPr>
        <w:t>Birmaher</w:t>
      </w:r>
      <w:proofErr w:type="spellEnd"/>
      <w:r w:rsidRPr="00CE0E3B">
        <w:rPr>
          <w:rFonts w:ascii="Times New Roman" w:hAnsi="Times New Roman"/>
        </w:rPr>
        <w:t xml:space="preserve"> B, Axelson DA, </w:t>
      </w:r>
      <w:r w:rsidRPr="00CE0E3B">
        <w:rPr>
          <w:rFonts w:ascii="Times New Roman" w:hAnsi="Times New Roman"/>
          <w:i/>
          <w:iCs/>
        </w:rPr>
        <w:t>et al.</w:t>
      </w:r>
      <w:r w:rsidRPr="00CE0E3B">
        <w:rPr>
          <w:rFonts w:ascii="Times New Roman" w:hAnsi="Times New Roman"/>
        </w:rPr>
        <w:t xml:space="preserve"> Reduced reward anticipation in youth at high-risk for unipolar depression: A preliminary study. </w:t>
      </w:r>
      <w:r w:rsidRPr="00CE0E3B">
        <w:rPr>
          <w:rFonts w:ascii="Times New Roman" w:hAnsi="Times New Roman"/>
          <w:i/>
          <w:iCs/>
        </w:rPr>
        <w:t>Developmental Cognitive Neuroscience</w:t>
      </w:r>
      <w:r w:rsidRPr="00CE0E3B">
        <w:rPr>
          <w:rFonts w:ascii="Times New Roman" w:hAnsi="Times New Roman"/>
        </w:rPr>
        <w:t xml:space="preserve"> 2014;</w:t>
      </w:r>
      <w:r w:rsidRPr="00CE0E3B">
        <w:rPr>
          <w:rFonts w:ascii="Times New Roman" w:hAnsi="Times New Roman"/>
          <w:b/>
          <w:bCs/>
        </w:rPr>
        <w:t>8</w:t>
      </w:r>
      <w:r w:rsidRPr="00CE0E3B">
        <w:rPr>
          <w:rFonts w:ascii="Times New Roman" w:hAnsi="Times New Roman"/>
        </w:rPr>
        <w:t>:55–64.</w:t>
      </w:r>
    </w:p>
    <w:p w14:paraId="7D9DF1D9" w14:textId="77777777" w:rsidR="00C917D7" w:rsidRPr="00CE0E3B" w:rsidRDefault="00C917D7" w:rsidP="00C917D7">
      <w:pPr>
        <w:pStyle w:val="Bibliography"/>
        <w:rPr>
          <w:rFonts w:ascii="Times New Roman" w:hAnsi="Times New Roman"/>
        </w:rPr>
      </w:pPr>
      <w:r w:rsidRPr="00CE0E3B">
        <w:rPr>
          <w:rFonts w:ascii="Times New Roman" w:hAnsi="Times New Roman"/>
        </w:rPr>
        <w:t>72</w:t>
      </w:r>
      <w:r w:rsidRPr="00CE0E3B">
        <w:rPr>
          <w:rFonts w:ascii="Times New Roman" w:hAnsi="Times New Roman"/>
        </w:rPr>
        <w:tab/>
      </w:r>
      <w:proofErr w:type="spellStart"/>
      <w:r w:rsidRPr="00CE0E3B">
        <w:rPr>
          <w:rFonts w:ascii="Times New Roman" w:hAnsi="Times New Roman"/>
        </w:rPr>
        <w:t>Olino</w:t>
      </w:r>
      <w:proofErr w:type="spellEnd"/>
      <w:r w:rsidRPr="00CE0E3B">
        <w:rPr>
          <w:rFonts w:ascii="Times New Roman" w:hAnsi="Times New Roman"/>
        </w:rPr>
        <w:t xml:space="preserve"> TM, Klein DN, Dyson MW, Rose SA, Durbin CE. Temperamental emotionality in preschool-aged children and depressive disorders in parents: Associations in a large community sample. </w:t>
      </w:r>
      <w:r w:rsidRPr="00CE0E3B">
        <w:rPr>
          <w:rFonts w:ascii="Times New Roman" w:hAnsi="Times New Roman"/>
          <w:i/>
          <w:iCs/>
        </w:rPr>
        <w:t>Journal of Abnormal Psychology</w:t>
      </w:r>
      <w:r w:rsidRPr="00CE0E3B">
        <w:rPr>
          <w:rFonts w:ascii="Times New Roman" w:hAnsi="Times New Roman"/>
        </w:rPr>
        <w:t xml:space="preserve"> 2010;</w:t>
      </w:r>
      <w:r w:rsidRPr="00CE0E3B">
        <w:rPr>
          <w:rFonts w:ascii="Times New Roman" w:hAnsi="Times New Roman"/>
          <w:b/>
          <w:bCs/>
        </w:rPr>
        <w:t>119</w:t>
      </w:r>
      <w:r w:rsidRPr="00CE0E3B">
        <w:rPr>
          <w:rFonts w:ascii="Times New Roman" w:hAnsi="Times New Roman"/>
        </w:rPr>
        <w:t>:468–78. https://doi.org/10.1037/a0020112.</w:t>
      </w:r>
    </w:p>
    <w:p w14:paraId="2F541568" w14:textId="77777777" w:rsidR="00C917D7" w:rsidRPr="00CE0E3B" w:rsidRDefault="00C917D7" w:rsidP="00C917D7">
      <w:pPr>
        <w:pStyle w:val="Bibliography"/>
        <w:rPr>
          <w:rFonts w:ascii="Times New Roman" w:hAnsi="Times New Roman"/>
        </w:rPr>
      </w:pPr>
      <w:r w:rsidRPr="00CE0E3B">
        <w:rPr>
          <w:rFonts w:ascii="Times New Roman" w:hAnsi="Times New Roman"/>
        </w:rPr>
        <w:t>73</w:t>
      </w:r>
      <w:r w:rsidRPr="00CE0E3B">
        <w:rPr>
          <w:rFonts w:ascii="Times New Roman" w:hAnsi="Times New Roman"/>
        </w:rPr>
        <w:tab/>
        <w:t xml:space="preserve">Durbin CE, Klein DN, Hayden EP, Buckley ME, </w:t>
      </w:r>
      <w:proofErr w:type="spellStart"/>
      <w:r w:rsidRPr="00CE0E3B">
        <w:rPr>
          <w:rFonts w:ascii="Times New Roman" w:hAnsi="Times New Roman"/>
        </w:rPr>
        <w:t>Moerk</w:t>
      </w:r>
      <w:proofErr w:type="spellEnd"/>
      <w:r w:rsidRPr="00CE0E3B">
        <w:rPr>
          <w:rFonts w:ascii="Times New Roman" w:hAnsi="Times New Roman"/>
        </w:rPr>
        <w:t xml:space="preserve"> KC. Temperamental emotionality in preschoolers and parental mood disorders. </w:t>
      </w:r>
      <w:r w:rsidRPr="00CE0E3B">
        <w:rPr>
          <w:rFonts w:ascii="Times New Roman" w:hAnsi="Times New Roman"/>
          <w:i/>
          <w:iCs/>
        </w:rPr>
        <w:t>Journal of Abnormal Psychology</w:t>
      </w:r>
      <w:r w:rsidRPr="00CE0E3B">
        <w:rPr>
          <w:rFonts w:ascii="Times New Roman" w:hAnsi="Times New Roman"/>
        </w:rPr>
        <w:t xml:space="preserve"> 2005;</w:t>
      </w:r>
      <w:r w:rsidRPr="00CE0E3B">
        <w:rPr>
          <w:rFonts w:ascii="Times New Roman" w:hAnsi="Times New Roman"/>
          <w:b/>
          <w:bCs/>
        </w:rPr>
        <w:t>114</w:t>
      </w:r>
      <w:r w:rsidRPr="00CE0E3B">
        <w:rPr>
          <w:rFonts w:ascii="Times New Roman" w:hAnsi="Times New Roman"/>
        </w:rPr>
        <w:t>:28–37.</w:t>
      </w:r>
    </w:p>
    <w:p w14:paraId="47C60F1F" w14:textId="77777777" w:rsidR="00C917D7" w:rsidRPr="00CE0E3B" w:rsidRDefault="00C917D7" w:rsidP="00C917D7">
      <w:pPr>
        <w:pStyle w:val="Bibliography"/>
        <w:rPr>
          <w:rFonts w:ascii="Times New Roman" w:hAnsi="Times New Roman"/>
        </w:rPr>
      </w:pPr>
      <w:r w:rsidRPr="00CE0E3B">
        <w:rPr>
          <w:rFonts w:ascii="Times New Roman" w:hAnsi="Times New Roman"/>
        </w:rPr>
        <w:t>74</w:t>
      </w:r>
      <w:r w:rsidRPr="00CE0E3B">
        <w:rPr>
          <w:rFonts w:ascii="Times New Roman" w:hAnsi="Times New Roman"/>
        </w:rPr>
        <w:tab/>
        <w:t xml:space="preserve">Gotlib IH, Hamilton JP, Cooney RE, Singh MK, Henry ML, </w:t>
      </w:r>
      <w:proofErr w:type="spellStart"/>
      <w:r w:rsidRPr="00CE0E3B">
        <w:rPr>
          <w:rFonts w:ascii="Times New Roman" w:hAnsi="Times New Roman"/>
        </w:rPr>
        <w:t>Joormann</w:t>
      </w:r>
      <w:proofErr w:type="spellEnd"/>
      <w:r w:rsidRPr="00CE0E3B">
        <w:rPr>
          <w:rFonts w:ascii="Times New Roman" w:hAnsi="Times New Roman"/>
        </w:rPr>
        <w:t xml:space="preserve"> J. Neural processing of reward and loss in girls at risk for major depression. </w:t>
      </w:r>
      <w:r w:rsidRPr="00CE0E3B">
        <w:rPr>
          <w:rFonts w:ascii="Times New Roman" w:hAnsi="Times New Roman"/>
          <w:i/>
          <w:iCs/>
        </w:rPr>
        <w:t>Archives of General Psychiatry</w:t>
      </w:r>
      <w:r w:rsidRPr="00CE0E3B">
        <w:rPr>
          <w:rFonts w:ascii="Times New Roman" w:hAnsi="Times New Roman"/>
        </w:rPr>
        <w:t xml:space="preserve"> 2010;</w:t>
      </w:r>
      <w:r w:rsidRPr="00CE0E3B">
        <w:rPr>
          <w:rFonts w:ascii="Times New Roman" w:hAnsi="Times New Roman"/>
          <w:b/>
          <w:bCs/>
        </w:rPr>
        <w:t>67</w:t>
      </w:r>
      <w:r w:rsidRPr="00CE0E3B">
        <w:rPr>
          <w:rFonts w:ascii="Times New Roman" w:hAnsi="Times New Roman"/>
        </w:rPr>
        <w:t>:380–7.</w:t>
      </w:r>
    </w:p>
    <w:p w14:paraId="143EF806" w14:textId="77777777" w:rsidR="00C917D7" w:rsidRPr="00CE0E3B" w:rsidRDefault="00C917D7" w:rsidP="00C917D7">
      <w:pPr>
        <w:pStyle w:val="Bibliography"/>
        <w:rPr>
          <w:rFonts w:ascii="Times New Roman" w:hAnsi="Times New Roman"/>
        </w:rPr>
      </w:pPr>
      <w:r w:rsidRPr="00CE0E3B">
        <w:rPr>
          <w:rFonts w:ascii="Times New Roman" w:hAnsi="Times New Roman"/>
        </w:rPr>
        <w:t>75</w:t>
      </w:r>
      <w:r w:rsidRPr="00CE0E3B">
        <w:rPr>
          <w:rFonts w:ascii="Times New Roman" w:hAnsi="Times New Roman"/>
        </w:rPr>
        <w:tab/>
        <w:t xml:space="preserve">Hauser TU, Iannaccone R, </w:t>
      </w:r>
      <w:proofErr w:type="spellStart"/>
      <w:r w:rsidRPr="00CE0E3B">
        <w:rPr>
          <w:rFonts w:ascii="Times New Roman" w:hAnsi="Times New Roman"/>
        </w:rPr>
        <w:t>Walitza</w:t>
      </w:r>
      <w:proofErr w:type="spellEnd"/>
      <w:r w:rsidRPr="00CE0E3B">
        <w:rPr>
          <w:rFonts w:ascii="Times New Roman" w:hAnsi="Times New Roman"/>
        </w:rPr>
        <w:t xml:space="preserve"> S, Brandeis D, Brem S. Cognitive flexibility in adolescence: Neural and behavioral mechanisms of reward prediction error processing in adaptive </w:t>
      </w:r>
      <w:proofErr w:type="gramStart"/>
      <w:r w:rsidRPr="00CE0E3B">
        <w:rPr>
          <w:rFonts w:ascii="Times New Roman" w:hAnsi="Times New Roman"/>
        </w:rPr>
        <w:t>decision making</w:t>
      </w:r>
      <w:proofErr w:type="gramEnd"/>
      <w:r w:rsidRPr="00CE0E3B">
        <w:rPr>
          <w:rFonts w:ascii="Times New Roman" w:hAnsi="Times New Roman"/>
        </w:rPr>
        <w:t xml:space="preserve"> during development. </w:t>
      </w:r>
      <w:proofErr w:type="spellStart"/>
      <w:r w:rsidRPr="00CE0E3B">
        <w:rPr>
          <w:rFonts w:ascii="Times New Roman" w:hAnsi="Times New Roman"/>
          <w:i/>
          <w:iCs/>
        </w:rPr>
        <w:t>NeuroImage</w:t>
      </w:r>
      <w:proofErr w:type="spellEnd"/>
      <w:r w:rsidRPr="00CE0E3B">
        <w:rPr>
          <w:rFonts w:ascii="Times New Roman" w:hAnsi="Times New Roman"/>
        </w:rPr>
        <w:t xml:space="preserve"> 2015;</w:t>
      </w:r>
      <w:r w:rsidRPr="00CE0E3B">
        <w:rPr>
          <w:rFonts w:ascii="Times New Roman" w:hAnsi="Times New Roman"/>
          <w:b/>
          <w:bCs/>
        </w:rPr>
        <w:t>104</w:t>
      </w:r>
      <w:r w:rsidRPr="00CE0E3B">
        <w:rPr>
          <w:rFonts w:ascii="Times New Roman" w:hAnsi="Times New Roman"/>
        </w:rPr>
        <w:t>:347–54. https://doi.org/10.1016/j.neuroimage.2014.09.018.</w:t>
      </w:r>
    </w:p>
    <w:p w14:paraId="4EBDB6E6" w14:textId="77777777" w:rsidR="00C917D7" w:rsidRPr="00CE0E3B" w:rsidRDefault="00C917D7" w:rsidP="00C917D7">
      <w:pPr>
        <w:pStyle w:val="Bibliography"/>
        <w:rPr>
          <w:rFonts w:ascii="Times New Roman" w:hAnsi="Times New Roman"/>
        </w:rPr>
      </w:pPr>
      <w:r w:rsidRPr="00CE0E3B">
        <w:rPr>
          <w:rFonts w:ascii="Times New Roman" w:hAnsi="Times New Roman"/>
        </w:rPr>
        <w:t>76</w:t>
      </w:r>
      <w:r w:rsidRPr="00CE0E3B">
        <w:rPr>
          <w:rFonts w:ascii="Times New Roman" w:hAnsi="Times New Roman"/>
        </w:rPr>
        <w:tab/>
        <w:t xml:space="preserve">Davidow JY, Insel C, Somerville LH. Adolescent Development of Value-Guided Goal Pursuit. </w:t>
      </w:r>
      <w:r w:rsidRPr="00CE0E3B">
        <w:rPr>
          <w:rFonts w:ascii="Times New Roman" w:hAnsi="Times New Roman"/>
          <w:i/>
          <w:iCs/>
        </w:rPr>
        <w:t>Trends in Cognitive Sciences</w:t>
      </w:r>
      <w:r w:rsidRPr="00CE0E3B">
        <w:rPr>
          <w:rFonts w:ascii="Times New Roman" w:hAnsi="Times New Roman"/>
        </w:rPr>
        <w:t xml:space="preserve"> 2018;</w:t>
      </w:r>
      <w:r w:rsidRPr="00CE0E3B">
        <w:rPr>
          <w:rFonts w:ascii="Times New Roman" w:hAnsi="Times New Roman"/>
          <w:b/>
          <w:bCs/>
        </w:rPr>
        <w:t>22</w:t>
      </w:r>
      <w:r w:rsidRPr="00CE0E3B">
        <w:rPr>
          <w:rFonts w:ascii="Times New Roman" w:hAnsi="Times New Roman"/>
        </w:rPr>
        <w:t>:725–36. https://doi.org/10.1016/j.tics.2018.05.003.</w:t>
      </w:r>
    </w:p>
    <w:p w14:paraId="5F1E82A6" w14:textId="77777777" w:rsidR="00C917D7" w:rsidRPr="00CE0E3B" w:rsidRDefault="00C917D7" w:rsidP="00C917D7">
      <w:pPr>
        <w:pStyle w:val="Bibliography"/>
        <w:rPr>
          <w:rFonts w:ascii="Times New Roman" w:hAnsi="Times New Roman"/>
        </w:rPr>
      </w:pPr>
      <w:r w:rsidRPr="00CE0E3B">
        <w:rPr>
          <w:rFonts w:ascii="Times New Roman" w:hAnsi="Times New Roman"/>
        </w:rPr>
        <w:t>77</w:t>
      </w:r>
      <w:r w:rsidRPr="00CE0E3B">
        <w:rPr>
          <w:rFonts w:ascii="Times New Roman" w:hAnsi="Times New Roman"/>
        </w:rPr>
        <w:tab/>
        <w:t xml:space="preserve">Palminteri S, </w:t>
      </w:r>
      <w:proofErr w:type="spellStart"/>
      <w:r w:rsidRPr="00CE0E3B">
        <w:rPr>
          <w:rFonts w:ascii="Times New Roman" w:hAnsi="Times New Roman"/>
        </w:rPr>
        <w:t>Kilford</w:t>
      </w:r>
      <w:proofErr w:type="spellEnd"/>
      <w:r w:rsidRPr="00CE0E3B">
        <w:rPr>
          <w:rFonts w:ascii="Times New Roman" w:hAnsi="Times New Roman"/>
        </w:rPr>
        <w:t xml:space="preserve"> EJ, </w:t>
      </w:r>
      <w:proofErr w:type="spellStart"/>
      <w:r w:rsidRPr="00CE0E3B">
        <w:rPr>
          <w:rFonts w:ascii="Times New Roman" w:hAnsi="Times New Roman"/>
        </w:rPr>
        <w:t>Coricelli</w:t>
      </w:r>
      <w:proofErr w:type="spellEnd"/>
      <w:r w:rsidRPr="00CE0E3B">
        <w:rPr>
          <w:rFonts w:ascii="Times New Roman" w:hAnsi="Times New Roman"/>
        </w:rPr>
        <w:t xml:space="preserve"> G, Blakemore S-J. The Computational Development of Reinforcement Learning during Adolescence. </w:t>
      </w:r>
      <w:r w:rsidRPr="00CE0E3B">
        <w:rPr>
          <w:rFonts w:ascii="Times New Roman" w:hAnsi="Times New Roman"/>
          <w:i/>
          <w:iCs/>
        </w:rPr>
        <w:t>PLOS Computational Biology</w:t>
      </w:r>
      <w:r w:rsidRPr="00CE0E3B">
        <w:rPr>
          <w:rFonts w:ascii="Times New Roman" w:hAnsi="Times New Roman"/>
        </w:rPr>
        <w:t xml:space="preserve"> 2016:25.</w:t>
      </w:r>
    </w:p>
    <w:p w14:paraId="30870621" w14:textId="77777777" w:rsidR="00C917D7" w:rsidRPr="00CE0E3B" w:rsidRDefault="00C917D7" w:rsidP="00C917D7">
      <w:pPr>
        <w:pStyle w:val="Bibliography"/>
        <w:rPr>
          <w:rFonts w:ascii="Times New Roman" w:hAnsi="Times New Roman"/>
        </w:rPr>
      </w:pPr>
      <w:r w:rsidRPr="00CE0E3B">
        <w:rPr>
          <w:rFonts w:ascii="Times New Roman" w:hAnsi="Times New Roman"/>
        </w:rPr>
        <w:lastRenderedPageBreak/>
        <w:t>78</w:t>
      </w:r>
      <w:r w:rsidRPr="00CE0E3B">
        <w:rPr>
          <w:rFonts w:ascii="Times New Roman" w:hAnsi="Times New Roman"/>
        </w:rPr>
        <w:tab/>
        <w:t xml:space="preserve">Case JAC, Mattoni M, </w:t>
      </w:r>
      <w:proofErr w:type="spellStart"/>
      <w:r w:rsidRPr="00CE0E3B">
        <w:rPr>
          <w:rFonts w:ascii="Times New Roman" w:hAnsi="Times New Roman"/>
        </w:rPr>
        <w:t>Olino</w:t>
      </w:r>
      <w:proofErr w:type="spellEnd"/>
      <w:r w:rsidRPr="00CE0E3B">
        <w:rPr>
          <w:rFonts w:ascii="Times New Roman" w:hAnsi="Times New Roman"/>
        </w:rPr>
        <w:t xml:space="preserve"> TM. Examining the Neurobiology of Non-Suicidal Self-Injury in Children and Adolescents: The Role of Reward Responsivity. </w:t>
      </w:r>
      <w:r w:rsidRPr="00CE0E3B">
        <w:rPr>
          <w:rFonts w:ascii="Times New Roman" w:hAnsi="Times New Roman"/>
          <w:i/>
          <w:iCs/>
        </w:rPr>
        <w:t>Journal of Clinical Medicine</w:t>
      </w:r>
      <w:r w:rsidRPr="00CE0E3B">
        <w:rPr>
          <w:rFonts w:ascii="Times New Roman" w:hAnsi="Times New Roman"/>
        </w:rPr>
        <w:t xml:space="preserve"> 2021;</w:t>
      </w:r>
      <w:r w:rsidRPr="00CE0E3B">
        <w:rPr>
          <w:rFonts w:ascii="Times New Roman" w:hAnsi="Times New Roman"/>
          <w:b/>
          <w:bCs/>
        </w:rPr>
        <w:t>10</w:t>
      </w:r>
      <w:r w:rsidRPr="00CE0E3B">
        <w:rPr>
          <w:rFonts w:ascii="Times New Roman" w:hAnsi="Times New Roman"/>
        </w:rPr>
        <w:t>:3561. https://doi.org/10.3390/jcm10163561.</w:t>
      </w:r>
    </w:p>
    <w:p w14:paraId="4702E213" w14:textId="77777777" w:rsidR="00C917D7" w:rsidRPr="00CE0E3B" w:rsidRDefault="00C917D7" w:rsidP="00C917D7">
      <w:pPr>
        <w:pStyle w:val="Bibliography"/>
        <w:rPr>
          <w:rFonts w:ascii="Times New Roman" w:hAnsi="Times New Roman"/>
        </w:rPr>
      </w:pPr>
      <w:r w:rsidRPr="00CE0E3B">
        <w:rPr>
          <w:rFonts w:ascii="Times New Roman" w:hAnsi="Times New Roman"/>
        </w:rPr>
        <w:t>79</w:t>
      </w:r>
      <w:r w:rsidRPr="00CE0E3B">
        <w:rPr>
          <w:rFonts w:ascii="Times New Roman" w:hAnsi="Times New Roman"/>
        </w:rPr>
        <w:tab/>
        <w:t xml:space="preserve">Kaufman AS, Kaufman NL. </w:t>
      </w:r>
      <w:r w:rsidRPr="00CE0E3B">
        <w:rPr>
          <w:rFonts w:ascii="Times New Roman" w:hAnsi="Times New Roman"/>
          <w:i/>
          <w:iCs/>
        </w:rPr>
        <w:t>,Kaufman brief intelligence test, Second edition</w:t>
      </w:r>
      <w:r w:rsidRPr="00CE0E3B">
        <w:rPr>
          <w:rFonts w:ascii="Times New Roman" w:hAnsi="Times New Roman"/>
        </w:rPr>
        <w:t>. Bloomington, MN: Pearson, Inc.; 2004.</w:t>
      </w:r>
    </w:p>
    <w:p w14:paraId="54A7D4AF" w14:textId="77777777" w:rsidR="00C917D7" w:rsidRPr="00CE0E3B" w:rsidRDefault="00C917D7" w:rsidP="00C917D7">
      <w:pPr>
        <w:pStyle w:val="Bibliography"/>
        <w:rPr>
          <w:rFonts w:ascii="Times New Roman" w:hAnsi="Times New Roman"/>
        </w:rPr>
      </w:pPr>
      <w:r w:rsidRPr="00CE0E3B">
        <w:rPr>
          <w:rFonts w:ascii="Times New Roman" w:hAnsi="Times New Roman"/>
        </w:rPr>
        <w:t>80</w:t>
      </w:r>
      <w:r w:rsidRPr="00CE0E3B">
        <w:rPr>
          <w:rFonts w:ascii="Times New Roman" w:hAnsi="Times New Roman"/>
        </w:rPr>
        <w:tab/>
        <w:t xml:space="preserve">Chapman LJ, Chapman JP, Raulin ML. Scales for physical and social anhedonia. </w:t>
      </w:r>
      <w:r w:rsidRPr="00CE0E3B">
        <w:rPr>
          <w:rFonts w:ascii="Times New Roman" w:hAnsi="Times New Roman"/>
          <w:i/>
          <w:iCs/>
        </w:rPr>
        <w:t>Journal of Abnormal Psychology</w:t>
      </w:r>
      <w:r w:rsidRPr="00CE0E3B">
        <w:rPr>
          <w:rFonts w:ascii="Times New Roman" w:hAnsi="Times New Roman"/>
        </w:rPr>
        <w:t xml:space="preserve"> 1976;</w:t>
      </w:r>
      <w:r w:rsidRPr="00CE0E3B">
        <w:rPr>
          <w:rFonts w:ascii="Times New Roman" w:hAnsi="Times New Roman"/>
          <w:b/>
          <w:bCs/>
        </w:rPr>
        <w:t>85</w:t>
      </w:r>
      <w:r w:rsidRPr="00CE0E3B">
        <w:rPr>
          <w:rFonts w:ascii="Times New Roman" w:hAnsi="Times New Roman"/>
        </w:rPr>
        <w:t>:374–82.</w:t>
      </w:r>
    </w:p>
    <w:p w14:paraId="459718FD" w14:textId="77777777" w:rsidR="00C917D7" w:rsidRPr="00CE0E3B" w:rsidRDefault="00C917D7" w:rsidP="00C917D7">
      <w:pPr>
        <w:pStyle w:val="Bibliography"/>
        <w:rPr>
          <w:rFonts w:ascii="Times New Roman" w:hAnsi="Times New Roman"/>
        </w:rPr>
      </w:pPr>
      <w:r w:rsidRPr="00CE0E3B">
        <w:rPr>
          <w:rFonts w:ascii="Times New Roman" w:hAnsi="Times New Roman"/>
        </w:rPr>
        <w:t>81</w:t>
      </w:r>
      <w:r w:rsidRPr="00CE0E3B">
        <w:rPr>
          <w:rFonts w:ascii="Times New Roman" w:hAnsi="Times New Roman"/>
        </w:rPr>
        <w:tab/>
        <w:t xml:space="preserve">Fawcett J, Clark DC, </w:t>
      </w:r>
      <w:proofErr w:type="spellStart"/>
      <w:r w:rsidRPr="00CE0E3B">
        <w:rPr>
          <w:rFonts w:ascii="Times New Roman" w:hAnsi="Times New Roman"/>
        </w:rPr>
        <w:t>Scheftner</w:t>
      </w:r>
      <w:proofErr w:type="spellEnd"/>
      <w:r w:rsidRPr="00CE0E3B">
        <w:rPr>
          <w:rFonts w:ascii="Times New Roman" w:hAnsi="Times New Roman"/>
        </w:rPr>
        <w:t xml:space="preserve"> WA, Gibbons RD. Assessing anhedonia in psychiatric patients: The Pleasure Scale. </w:t>
      </w:r>
      <w:r w:rsidRPr="00CE0E3B">
        <w:rPr>
          <w:rFonts w:ascii="Times New Roman" w:hAnsi="Times New Roman"/>
          <w:i/>
          <w:iCs/>
        </w:rPr>
        <w:t>Archives of General Psychiatry</w:t>
      </w:r>
      <w:r w:rsidRPr="00CE0E3B">
        <w:rPr>
          <w:rFonts w:ascii="Times New Roman" w:hAnsi="Times New Roman"/>
        </w:rPr>
        <w:t xml:space="preserve"> 1983;</w:t>
      </w:r>
      <w:r w:rsidRPr="00CE0E3B">
        <w:rPr>
          <w:rFonts w:ascii="Times New Roman" w:hAnsi="Times New Roman"/>
          <w:b/>
          <w:bCs/>
        </w:rPr>
        <w:t>40</w:t>
      </w:r>
      <w:r w:rsidRPr="00CE0E3B">
        <w:rPr>
          <w:rFonts w:ascii="Times New Roman" w:hAnsi="Times New Roman"/>
        </w:rPr>
        <w:t>:79.</w:t>
      </w:r>
    </w:p>
    <w:p w14:paraId="50A66C77" w14:textId="77777777" w:rsidR="00C917D7" w:rsidRPr="00CE0E3B" w:rsidRDefault="00C917D7" w:rsidP="00C917D7">
      <w:pPr>
        <w:pStyle w:val="Bibliography"/>
        <w:rPr>
          <w:rFonts w:ascii="Times New Roman" w:hAnsi="Times New Roman"/>
        </w:rPr>
      </w:pPr>
      <w:r w:rsidRPr="00CE0E3B">
        <w:rPr>
          <w:rFonts w:ascii="Times New Roman" w:hAnsi="Times New Roman"/>
        </w:rPr>
        <w:t>82</w:t>
      </w:r>
      <w:r w:rsidRPr="00CE0E3B">
        <w:rPr>
          <w:rFonts w:ascii="Times New Roman" w:hAnsi="Times New Roman"/>
        </w:rPr>
        <w:tab/>
        <w:t xml:space="preserve">Snaith RP, Hamilton M, Morley S, </w:t>
      </w:r>
      <w:proofErr w:type="spellStart"/>
      <w:r w:rsidRPr="00CE0E3B">
        <w:rPr>
          <w:rFonts w:ascii="Times New Roman" w:hAnsi="Times New Roman"/>
        </w:rPr>
        <w:t>Humayan</w:t>
      </w:r>
      <w:proofErr w:type="spellEnd"/>
      <w:r w:rsidRPr="00CE0E3B">
        <w:rPr>
          <w:rFonts w:ascii="Times New Roman" w:hAnsi="Times New Roman"/>
        </w:rPr>
        <w:t xml:space="preserve"> A, Hargreaves D, </w:t>
      </w:r>
      <w:proofErr w:type="spellStart"/>
      <w:r w:rsidRPr="00CE0E3B">
        <w:rPr>
          <w:rFonts w:ascii="Times New Roman" w:hAnsi="Times New Roman"/>
        </w:rPr>
        <w:t>Trigwell</w:t>
      </w:r>
      <w:proofErr w:type="spellEnd"/>
      <w:r w:rsidRPr="00CE0E3B">
        <w:rPr>
          <w:rFonts w:ascii="Times New Roman" w:hAnsi="Times New Roman"/>
        </w:rPr>
        <w:t xml:space="preserve"> P. A scale for the assessment of hedonic tone the Snaith-Hamilton Pleasure Scale. </w:t>
      </w:r>
      <w:r w:rsidRPr="00CE0E3B">
        <w:rPr>
          <w:rFonts w:ascii="Times New Roman" w:hAnsi="Times New Roman"/>
          <w:i/>
          <w:iCs/>
        </w:rPr>
        <w:t>The British Journal of Psychiatry</w:t>
      </w:r>
      <w:r w:rsidRPr="00CE0E3B">
        <w:rPr>
          <w:rFonts w:ascii="Times New Roman" w:hAnsi="Times New Roman"/>
        </w:rPr>
        <w:t xml:space="preserve"> 1995;</w:t>
      </w:r>
      <w:r w:rsidRPr="00CE0E3B">
        <w:rPr>
          <w:rFonts w:ascii="Times New Roman" w:hAnsi="Times New Roman"/>
          <w:b/>
          <w:bCs/>
        </w:rPr>
        <w:t>167</w:t>
      </w:r>
      <w:r w:rsidRPr="00CE0E3B">
        <w:rPr>
          <w:rFonts w:ascii="Times New Roman" w:hAnsi="Times New Roman"/>
        </w:rPr>
        <w:t>:99–103.</w:t>
      </w:r>
    </w:p>
    <w:p w14:paraId="1B9BE0CF" w14:textId="77777777" w:rsidR="00C917D7" w:rsidRPr="00CE0E3B" w:rsidRDefault="00C917D7" w:rsidP="00C917D7">
      <w:pPr>
        <w:pStyle w:val="Bibliography"/>
        <w:rPr>
          <w:rFonts w:ascii="Times New Roman" w:hAnsi="Times New Roman"/>
        </w:rPr>
      </w:pPr>
      <w:r w:rsidRPr="00CE0E3B">
        <w:rPr>
          <w:rFonts w:ascii="Times New Roman" w:hAnsi="Times New Roman"/>
        </w:rPr>
        <w:t>83</w:t>
      </w:r>
      <w:r w:rsidRPr="00CE0E3B">
        <w:rPr>
          <w:rFonts w:ascii="Times New Roman" w:hAnsi="Times New Roman"/>
        </w:rPr>
        <w:tab/>
        <w:t xml:space="preserve">Gooding DC, Pflum MJ. The assessment of interpersonal pleasure: introduction of the Anticipatory and Consummatory Interpersonal Pleasure Scale (ACIPS) and preliminary findings. </w:t>
      </w:r>
      <w:r w:rsidRPr="00CE0E3B">
        <w:rPr>
          <w:rFonts w:ascii="Times New Roman" w:hAnsi="Times New Roman"/>
          <w:i/>
          <w:iCs/>
        </w:rPr>
        <w:t>Psychiatry Research</w:t>
      </w:r>
      <w:r w:rsidRPr="00CE0E3B">
        <w:rPr>
          <w:rFonts w:ascii="Times New Roman" w:hAnsi="Times New Roman"/>
        </w:rPr>
        <w:t xml:space="preserve"> 2014;</w:t>
      </w:r>
      <w:r w:rsidRPr="00CE0E3B">
        <w:rPr>
          <w:rFonts w:ascii="Times New Roman" w:hAnsi="Times New Roman"/>
          <w:b/>
          <w:bCs/>
        </w:rPr>
        <w:t>215</w:t>
      </w:r>
      <w:r w:rsidRPr="00CE0E3B">
        <w:rPr>
          <w:rFonts w:ascii="Times New Roman" w:hAnsi="Times New Roman"/>
        </w:rPr>
        <w:t>:237–43.</w:t>
      </w:r>
    </w:p>
    <w:p w14:paraId="460C14EE" w14:textId="77777777" w:rsidR="00C917D7" w:rsidRPr="00CE0E3B" w:rsidRDefault="00C917D7" w:rsidP="00C917D7">
      <w:pPr>
        <w:pStyle w:val="Bibliography"/>
        <w:rPr>
          <w:rFonts w:ascii="Times New Roman" w:hAnsi="Times New Roman"/>
        </w:rPr>
      </w:pPr>
      <w:r w:rsidRPr="00CE0E3B">
        <w:rPr>
          <w:rFonts w:ascii="Times New Roman" w:hAnsi="Times New Roman"/>
        </w:rPr>
        <w:t>84</w:t>
      </w:r>
      <w:r w:rsidRPr="00CE0E3B">
        <w:rPr>
          <w:rFonts w:ascii="Times New Roman" w:hAnsi="Times New Roman"/>
        </w:rPr>
        <w:tab/>
        <w:t xml:space="preserve">Gard DE, Gard MG, Kring AM, John OP. Anticipatory and consummatory components of the experience of pleasure: a scale development study. </w:t>
      </w:r>
      <w:r w:rsidRPr="00CE0E3B">
        <w:rPr>
          <w:rFonts w:ascii="Times New Roman" w:hAnsi="Times New Roman"/>
          <w:i/>
          <w:iCs/>
        </w:rPr>
        <w:t>Journal of Research in Personality</w:t>
      </w:r>
      <w:r w:rsidRPr="00CE0E3B">
        <w:rPr>
          <w:rFonts w:ascii="Times New Roman" w:hAnsi="Times New Roman"/>
        </w:rPr>
        <w:t xml:space="preserve"> 2006;</w:t>
      </w:r>
      <w:r w:rsidRPr="00CE0E3B">
        <w:rPr>
          <w:rFonts w:ascii="Times New Roman" w:hAnsi="Times New Roman"/>
          <w:b/>
          <w:bCs/>
        </w:rPr>
        <w:t>40</w:t>
      </w:r>
      <w:r w:rsidRPr="00CE0E3B">
        <w:rPr>
          <w:rFonts w:ascii="Times New Roman" w:hAnsi="Times New Roman"/>
        </w:rPr>
        <w:t>:1086–102.</w:t>
      </w:r>
    </w:p>
    <w:p w14:paraId="588BBCFC" w14:textId="77777777" w:rsidR="00C917D7" w:rsidRPr="00CE0E3B" w:rsidRDefault="00C917D7" w:rsidP="00C917D7">
      <w:pPr>
        <w:pStyle w:val="Bibliography"/>
        <w:rPr>
          <w:rFonts w:ascii="Times New Roman" w:hAnsi="Times New Roman"/>
        </w:rPr>
      </w:pPr>
      <w:r w:rsidRPr="00CE0E3B">
        <w:rPr>
          <w:rFonts w:ascii="Times New Roman" w:hAnsi="Times New Roman"/>
        </w:rPr>
        <w:t>85</w:t>
      </w:r>
      <w:r w:rsidRPr="00CE0E3B">
        <w:rPr>
          <w:rFonts w:ascii="Times New Roman" w:hAnsi="Times New Roman"/>
        </w:rPr>
        <w:tab/>
        <w:t xml:space="preserve">Carver CS, White TL. Behavioral inhibition, behavioral activation, and affective responses to impending reward and punishment: The BIS/BAS scales. </w:t>
      </w:r>
      <w:r w:rsidRPr="00CE0E3B">
        <w:rPr>
          <w:rFonts w:ascii="Times New Roman" w:hAnsi="Times New Roman"/>
          <w:i/>
          <w:iCs/>
        </w:rPr>
        <w:t>Journal of Personality and Social Psychology</w:t>
      </w:r>
      <w:r w:rsidRPr="00CE0E3B">
        <w:rPr>
          <w:rFonts w:ascii="Times New Roman" w:hAnsi="Times New Roman"/>
        </w:rPr>
        <w:t xml:space="preserve"> 1994;</w:t>
      </w:r>
      <w:r w:rsidRPr="00CE0E3B">
        <w:rPr>
          <w:rFonts w:ascii="Times New Roman" w:hAnsi="Times New Roman"/>
          <w:b/>
          <w:bCs/>
        </w:rPr>
        <w:t>67</w:t>
      </w:r>
      <w:r w:rsidRPr="00CE0E3B">
        <w:rPr>
          <w:rFonts w:ascii="Times New Roman" w:hAnsi="Times New Roman"/>
        </w:rPr>
        <w:t>:319–319.</w:t>
      </w:r>
    </w:p>
    <w:p w14:paraId="03DDF72D" w14:textId="77777777" w:rsidR="00C917D7" w:rsidRPr="00CE0E3B" w:rsidRDefault="00C917D7" w:rsidP="00C917D7">
      <w:pPr>
        <w:pStyle w:val="Bibliography"/>
        <w:rPr>
          <w:rFonts w:ascii="Times New Roman" w:hAnsi="Times New Roman"/>
        </w:rPr>
      </w:pPr>
      <w:r w:rsidRPr="00CE0E3B">
        <w:rPr>
          <w:rFonts w:ascii="Times New Roman" w:hAnsi="Times New Roman"/>
        </w:rPr>
        <w:t>86</w:t>
      </w:r>
      <w:r w:rsidRPr="00CE0E3B">
        <w:rPr>
          <w:rFonts w:ascii="Times New Roman" w:hAnsi="Times New Roman"/>
        </w:rPr>
        <w:tab/>
        <w:t xml:space="preserve">Kaufman J, </w:t>
      </w:r>
      <w:proofErr w:type="spellStart"/>
      <w:r w:rsidRPr="00CE0E3B">
        <w:rPr>
          <w:rFonts w:ascii="Times New Roman" w:hAnsi="Times New Roman"/>
        </w:rPr>
        <w:t>Birmaher</w:t>
      </w:r>
      <w:proofErr w:type="spellEnd"/>
      <w:r w:rsidRPr="00CE0E3B">
        <w:rPr>
          <w:rFonts w:ascii="Times New Roman" w:hAnsi="Times New Roman"/>
        </w:rPr>
        <w:t xml:space="preserve"> B, Brent D, Rao U, Flynn C, Moreci P, </w:t>
      </w:r>
      <w:r w:rsidRPr="00CE0E3B">
        <w:rPr>
          <w:rFonts w:ascii="Times New Roman" w:hAnsi="Times New Roman"/>
          <w:i/>
          <w:iCs/>
        </w:rPr>
        <w:t>et al.</w:t>
      </w:r>
      <w:r w:rsidRPr="00CE0E3B">
        <w:rPr>
          <w:rFonts w:ascii="Times New Roman" w:hAnsi="Times New Roman"/>
        </w:rPr>
        <w:t xml:space="preserve"> Schedule for Affective Disorders and Schizophrenia for School-Age Children Present and Lifetime version (K-SADS-PL): Initial reliability and validity data. </w:t>
      </w:r>
      <w:r w:rsidRPr="00CE0E3B">
        <w:rPr>
          <w:rFonts w:ascii="Times New Roman" w:hAnsi="Times New Roman"/>
          <w:i/>
          <w:iCs/>
        </w:rPr>
        <w:t>Journal of the American Academy of Child and Adolescent Psychiatry</w:t>
      </w:r>
      <w:r w:rsidRPr="00CE0E3B">
        <w:rPr>
          <w:rFonts w:ascii="Times New Roman" w:hAnsi="Times New Roman"/>
        </w:rPr>
        <w:t xml:space="preserve"> 1997;</w:t>
      </w:r>
      <w:r w:rsidRPr="00CE0E3B">
        <w:rPr>
          <w:rFonts w:ascii="Times New Roman" w:hAnsi="Times New Roman"/>
          <w:b/>
          <w:bCs/>
        </w:rPr>
        <w:t>36</w:t>
      </w:r>
      <w:r w:rsidRPr="00CE0E3B">
        <w:rPr>
          <w:rFonts w:ascii="Times New Roman" w:hAnsi="Times New Roman"/>
        </w:rPr>
        <w:t>:980–8.</w:t>
      </w:r>
    </w:p>
    <w:p w14:paraId="756034D6" w14:textId="77777777" w:rsidR="00C917D7" w:rsidRPr="00CE0E3B" w:rsidRDefault="00C917D7" w:rsidP="00C917D7">
      <w:pPr>
        <w:pStyle w:val="Bibliography"/>
        <w:rPr>
          <w:rFonts w:ascii="Times New Roman" w:hAnsi="Times New Roman"/>
        </w:rPr>
      </w:pPr>
      <w:r w:rsidRPr="00CE0E3B">
        <w:rPr>
          <w:rFonts w:ascii="Times New Roman" w:hAnsi="Times New Roman"/>
        </w:rPr>
        <w:t>87</w:t>
      </w:r>
      <w:r w:rsidRPr="00CE0E3B">
        <w:rPr>
          <w:rFonts w:ascii="Times New Roman" w:hAnsi="Times New Roman"/>
        </w:rPr>
        <w:tab/>
      </w:r>
      <w:proofErr w:type="spellStart"/>
      <w:r w:rsidRPr="00CE0E3B">
        <w:rPr>
          <w:rFonts w:ascii="Times New Roman" w:hAnsi="Times New Roman"/>
        </w:rPr>
        <w:t>Kazdin</w:t>
      </w:r>
      <w:proofErr w:type="spellEnd"/>
      <w:r w:rsidRPr="00CE0E3B">
        <w:rPr>
          <w:rFonts w:ascii="Times New Roman" w:hAnsi="Times New Roman"/>
        </w:rPr>
        <w:t xml:space="preserve"> AE. Evaluation of the pleasure scale in the assessment of anhedonia in children. </w:t>
      </w:r>
      <w:r w:rsidRPr="00CE0E3B">
        <w:rPr>
          <w:rFonts w:ascii="Times New Roman" w:hAnsi="Times New Roman"/>
          <w:i/>
          <w:iCs/>
        </w:rPr>
        <w:t>Journal of American Academy of Child &amp; Adolescent Psychiatry</w:t>
      </w:r>
      <w:r w:rsidRPr="00CE0E3B">
        <w:rPr>
          <w:rFonts w:ascii="Times New Roman" w:hAnsi="Times New Roman"/>
        </w:rPr>
        <w:t xml:space="preserve"> 1989;</w:t>
      </w:r>
      <w:r w:rsidRPr="00CE0E3B">
        <w:rPr>
          <w:rFonts w:ascii="Times New Roman" w:hAnsi="Times New Roman"/>
          <w:b/>
          <w:bCs/>
        </w:rPr>
        <w:t>28</w:t>
      </w:r>
      <w:r w:rsidRPr="00CE0E3B">
        <w:rPr>
          <w:rFonts w:ascii="Times New Roman" w:hAnsi="Times New Roman"/>
        </w:rPr>
        <w:t>:364–72.</w:t>
      </w:r>
    </w:p>
    <w:p w14:paraId="06D7FE7D" w14:textId="77777777" w:rsidR="00C917D7" w:rsidRPr="00CE0E3B" w:rsidRDefault="00C917D7" w:rsidP="00C917D7">
      <w:pPr>
        <w:pStyle w:val="Bibliography"/>
        <w:rPr>
          <w:rFonts w:ascii="Times New Roman" w:hAnsi="Times New Roman"/>
        </w:rPr>
      </w:pPr>
      <w:r w:rsidRPr="00CE0E3B">
        <w:rPr>
          <w:rFonts w:ascii="Times New Roman" w:hAnsi="Times New Roman"/>
        </w:rPr>
        <w:t>88</w:t>
      </w:r>
      <w:r w:rsidRPr="00CE0E3B">
        <w:rPr>
          <w:rFonts w:ascii="Times New Roman" w:hAnsi="Times New Roman"/>
        </w:rPr>
        <w:tab/>
        <w:t>Ellis LK, Rothbart MK. Revision of the Early Adolescent Temperament Questionnaire. Presented at the Poster presented at: the 2001 Biennial Meeting of the Society for Research in Child Development. April 20-23, 2001.</w:t>
      </w:r>
    </w:p>
    <w:p w14:paraId="274AC7EB" w14:textId="77777777" w:rsidR="00C917D7" w:rsidRPr="00CE0E3B" w:rsidRDefault="00C917D7" w:rsidP="00C917D7">
      <w:pPr>
        <w:pStyle w:val="Bibliography"/>
        <w:rPr>
          <w:rFonts w:ascii="Times New Roman" w:hAnsi="Times New Roman"/>
        </w:rPr>
      </w:pPr>
      <w:r w:rsidRPr="00CE0E3B">
        <w:rPr>
          <w:rFonts w:ascii="Times New Roman" w:hAnsi="Times New Roman"/>
        </w:rPr>
        <w:t>89</w:t>
      </w:r>
      <w:r w:rsidRPr="00CE0E3B">
        <w:rPr>
          <w:rFonts w:ascii="Times New Roman" w:hAnsi="Times New Roman"/>
        </w:rPr>
        <w:tab/>
        <w:t xml:space="preserve">First MB, Williams JBW, Karg RS, Spitzer RL. </w:t>
      </w:r>
      <w:r w:rsidRPr="00CE0E3B">
        <w:rPr>
          <w:rFonts w:ascii="Times New Roman" w:hAnsi="Times New Roman"/>
          <w:i/>
          <w:iCs/>
        </w:rPr>
        <w:t>User’s guide for the SCID-5-CV Structured Clinical Interview for DSM-5® disorders: Clinical version</w:t>
      </w:r>
      <w:r w:rsidRPr="00CE0E3B">
        <w:rPr>
          <w:rFonts w:ascii="Times New Roman" w:hAnsi="Times New Roman"/>
        </w:rPr>
        <w:t>. Arlington, VA, US: American Psychiatric Publishing, Inc.; 2016.</w:t>
      </w:r>
    </w:p>
    <w:p w14:paraId="7AE45949" w14:textId="77777777" w:rsidR="00C917D7" w:rsidRPr="00CE0E3B" w:rsidRDefault="00C917D7" w:rsidP="00C917D7">
      <w:pPr>
        <w:pStyle w:val="Bibliography"/>
        <w:rPr>
          <w:rFonts w:ascii="Times New Roman" w:hAnsi="Times New Roman"/>
        </w:rPr>
      </w:pPr>
      <w:r w:rsidRPr="00CE0E3B">
        <w:rPr>
          <w:rFonts w:ascii="Times New Roman" w:hAnsi="Times New Roman"/>
        </w:rPr>
        <w:t>90</w:t>
      </w:r>
      <w:r w:rsidRPr="00CE0E3B">
        <w:rPr>
          <w:rFonts w:ascii="Times New Roman" w:hAnsi="Times New Roman"/>
        </w:rPr>
        <w:tab/>
        <w:t xml:space="preserve">Forbes EE, Ryan ND, Phillips ML, </w:t>
      </w:r>
      <w:proofErr w:type="spellStart"/>
      <w:r w:rsidRPr="00CE0E3B">
        <w:rPr>
          <w:rFonts w:ascii="Times New Roman" w:hAnsi="Times New Roman"/>
        </w:rPr>
        <w:t>Manuck</w:t>
      </w:r>
      <w:proofErr w:type="spellEnd"/>
      <w:r w:rsidRPr="00CE0E3B">
        <w:rPr>
          <w:rFonts w:ascii="Times New Roman" w:hAnsi="Times New Roman"/>
        </w:rPr>
        <w:t xml:space="preserve"> SB, Worthman CM, Moyles DL, </w:t>
      </w:r>
      <w:r w:rsidRPr="00CE0E3B">
        <w:rPr>
          <w:rFonts w:ascii="Times New Roman" w:hAnsi="Times New Roman"/>
          <w:i/>
          <w:iCs/>
        </w:rPr>
        <w:t>et al.</w:t>
      </w:r>
      <w:r w:rsidRPr="00CE0E3B">
        <w:rPr>
          <w:rFonts w:ascii="Times New Roman" w:hAnsi="Times New Roman"/>
        </w:rPr>
        <w:t xml:space="preserve"> Healthy adolescents’ neural response to reward: Associations with puberty, positive affect, and depressive symptoms. </w:t>
      </w:r>
      <w:r w:rsidRPr="00CE0E3B">
        <w:rPr>
          <w:rFonts w:ascii="Times New Roman" w:hAnsi="Times New Roman"/>
          <w:i/>
          <w:iCs/>
        </w:rPr>
        <w:t>Journal of the American Academy of Child and Adolescent Psychiatry</w:t>
      </w:r>
      <w:r w:rsidRPr="00CE0E3B">
        <w:rPr>
          <w:rFonts w:ascii="Times New Roman" w:hAnsi="Times New Roman"/>
        </w:rPr>
        <w:t xml:space="preserve"> 2010;</w:t>
      </w:r>
      <w:r w:rsidRPr="00CE0E3B">
        <w:rPr>
          <w:rFonts w:ascii="Times New Roman" w:hAnsi="Times New Roman"/>
          <w:b/>
          <w:bCs/>
        </w:rPr>
        <w:t>49</w:t>
      </w:r>
      <w:r w:rsidRPr="00CE0E3B">
        <w:rPr>
          <w:rFonts w:ascii="Times New Roman" w:hAnsi="Times New Roman"/>
        </w:rPr>
        <w:t>:162–72.</w:t>
      </w:r>
    </w:p>
    <w:p w14:paraId="25423A56" w14:textId="77777777" w:rsidR="00C917D7" w:rsidRPr="00CE0E3B" w:rsidRDefault="00C917D7" w:rsidP="00C917D7">
      <w:pPr>
        <w:pStyle w:val="Bibliography"/>
        <w:rPr>
          <w:rFonts w:ascii="Times New Roman" w:hAnsi="Times New Roman"/>
        </w:rPr>
      </w:pPr>
      <w:r w:rsidRPr="00CE0E3B">
        <w:rPr>
          <w:rFonts w:ascii="Times New Roman" w:hAnsi="Times New Roman"/>
        </w:rPr>
        <w:t>91</w:t>
      </w:r>
      <w:r w:rsidRPr="00CE0E3B">
        <w:rPr>
          <w:rFonts w:ascii="Times New Roman" w:hAnsi="Times New Roman"/>
        </w:rPr>
        <w:tab/>
        <w:t xml:space="preserve">Forbes EE, </w:t>
      </w:r>
      <w:proofErr w:type="spellStart"/>
      <w:r w:rsidRPr="00CE0E3B">
        <w:rPr>
          <w:rFonts w:ascii="Times New Roman" w:hAnsi="Times New Roman"/>
        </w:rPr>
        <w:t>Olino</w:t>
      </w:r>
      <w:proofErr w:type="spellEnd"/>
      <w:r w:rsidRPr="00CE0E3B">
        <w:rPr>
          <w:rFonts w:ascii="Times New Roman" w:hAnsi="Times New Roman"/>
        </w:rPr>
        <w:t xml:space="preserve"> TM, Ryan ND, </w:t>
      </w:r>
      <w:proofErr w:type="spellStart"/>
      <w:r w:rsidRPr="00CE0E3B">
        <w:rPr>
          <w:rFonts w:ascii="Times New Roman" w:hAnsi="Times New Roman"/>
        </w:rPr>
        <w:t>Birmaher</w:t>
      </w:r>
      <w:proofErr w:type="spellEnd"/>
      <w:r w:rsidRPr="00CE0E3B">
        <w:rPr>
          <w:rFonts w:ascii="Times New Roman" w:hAnsi="Times New Roman"/>
        </w:rPr>
        <w:t xml:space="preserve"> B, Axelson D, Moyles DL, </w:t>
      </w:r>
      <w:r w:rsidRPr="00CE0E3B">
        <w:rPr>
          <w:rFonts w:ascii="Times New Roman" w:hAnsi="Times New Roman"/>
          <w:i/>
          <w:iCs/>
        </w:rPr>
        <w:t>et al.</w:t>
      </w:r>
      <w:r w:rsidRPr="00CE0E3B">
        <w:rPr>
          <w:rFonts w:ascii="Times New Roman" w:hAnsi="Times New Roman"/>
        </w:rPr>
        <w:t xml:space="preserve"> Reward-related brain function as a predictor of treatment response in adolescents with major depressive disorder. </w:t>
      </w:r>
      <w:r w:rsidRPr="00CE0E3B">
        <w:rPr>
          <w:rFonts w:ascii="Times New Roman" w:hAnsi="Times New Roman"/>
          <w:i/>
          <w:iCs/>
        </w:rPr>
        <w:t>Cognitive Affective &amp; Behavioral Neuroscience</w:t>
      </w:r>
      <w:r w:rsidRPr="00CE0E3B">
        <w:rPr>
          <w:rFonts w:ascii="Times New Roman" w:hAnsi="Times New Roman"/>
        </w:rPr>
        <w:t xml:space="preserve"> 2010;</w:t>
      </w:r>
      <w:r w:rsidRPr="00CE0E3B">
        <w:rPr>
          <w:rFonts w:ascii="Times New Roman" w:hAnsi="Times New Roman"/>
          <w:b/>
          <w:bCs/>
        </w:rPr>
        <w:t>10</w:t>
      </w:r>
      <w:r w:rsidRPr="00CE0E3B">
        <w:rPr>
          <w:rFonts w:ascii="Times New Roman" w:hAnsi="Times New Roman"/>
        </w:rPr>
        <w:t>:107–18. https://doi.org/10.3758/cabn.10.1.107.</w:t>
      </w:r>
    </w:p>
    <w:p w14:paraId="78C4AF9C" w14:textId="77777777" w:rsidR="00C917D7" w:rsidRPr="00CE0E3B" w:rsidRDefault="00C917D7" w:rsidP="00C917D7">
      <w:pPr>
        <w:pStyle w:val="Bibliography"/>
        <w:rPr>
          <w:rFonts w:ascii="Times New Roman" w:hAnsi="Times New Roman"/>
        </w:rPr>
      </w:pPr>
      <w:r w:rsidRPr="00CE0E3B">
        <w:rPr>
          <w:rFonts w:ascii="Times New Roman" w:hAnsi="Times New Roman"/>
        </w:rPr>
        <w:t>92</w:t>
      </w:r>
      <w:r w:rsidRPr="00CE0E3B">
        <w:rPr>
          <w:rFonts w:ascii="Times New Roman" w:hAnsi="Times New Roman"/>
        </w:rPr>
        <w:tab/>
        <w:t xml:space="preserve">Forbes EE, Hariri AR, Martin SL, Silk JS, Moyles DL, Fisher PM, </w:t>
      </w:r>
      <w:r w:rsidRPr="00CE0E3B">
        <w:rPr>
          <w:rFonts w:ascii="Times New Roman" w:hAnsi="Times New Roman"/>
          <w:i/>
          <w:iCs/>
        </w:rPr>
        <w:t>et al.</w:t>
      </w:r>
      <w:r w:rsidRPr="00CE0E3B">
        <w:rPr>
          <w:rFonts w:ascii="Times New Roman" w:hAnsi="Times New Roman"/>
        </w:rPr>
        <w:t xml:space="preserve"> Altered striatal activation predicting real-world positive affect in adolescent major depressive disorder. </w:t>
      </w:r>
      <w:r w:rsidRPr="00CE0E3B">
        <w:rPr>
          <w:rFonts w:ascii="Times New Roman" w:hAnsi="Times New Roman"/>
          <w:i/>
          <w:iCs/>
        </w:rPr>
        <w:t>American Journal of Psychiatry</w:t>
      </w:r>
      <w:r w:rsidRPr="00CE0E3B">
        <w:rPr>
          <w:rFonts w:ascii="Times New Roman" w:hAnsi="Times New Roman"/>
        </w:rPr>
        <w:t xml:space="preserve"> 2009;</w:t>
      </w:r>
      <w:r w:rsidRPr="00CE0E3B">
        <w:rPr>
          <w:rFonts w:ascii="Times New Roman" w:hAnsi="Times New Roman"/>
          <w:b/>
          <w:bCs/>
        </w:rPr>
        <w:t>166</w:t>
      </w:r>
      <w:r w:rsidRPr="00CE0E3B">
        <w:rPr>
          <w:rFonts w:ascii="Times New Roman" w:hAnsi="Times New Roman"/>
        </w:rPr>
        <w:t>:64–73.</w:t>
      </w:r>
    </w:p>
    <w:p w14:paraId="2C91E09E" w14:textId="77777777" w:rsidR="00C917D7" w:rsidRPr="00CE0E3B" w:rsidRDefault="00C917D7" w:rsidP="00C917D7">
      <w:pPr>
        <w:pStyle w:val="Bibliography"/>
        <w:rPr>
          <w:rFonts w:ascii="Times New Roman" w:hAnsi="Times New Roman"/>
        </w:rPr>
      </w:pPr>
      <w:r w:rsidRPr="00CE0E3B">
        <w:rPr>
          <w:rFonts w:ascii="Times New Roman" w:hAnsi="Times New Roman"/>
        </w:rPr>
        <w:lastRenderedPageBreak/>
        <w:t>93</w:t>
      </w:r>
      <w:r w:rsidRPr="00CE0E3B">
        <w:rPr>
          <w:rFonts w:ascii="Times New Roman" w:hAnsi="Times New Roman"/>
        </w:rPr>
        <w:tab/>
        <w:t xml:space="preserve">Silk JS, Siegle GJ, Lee KH, Nelson EE, Stroud LR, Dahl RE. Increased neural response to peer rejection associated with adolescent depression and pubertal development. </w:t>
      </w:r>
      <w:r w:rsidRPr="00CE0E3B">
        <w:rPr>
          <w:rFonts w:ascii="Times New Roman" w:hAnsi="Times New Roman"/>
          <w:i/>
          <w:iCs/>
        </w:rPr>
        <w:t>Social Cognitive and Affective Neuroscience</w:t>
      </w:r>
      <w:r w:rsidRPr="00CE0E3B">
        <w:rPr>
          <w:rFonts w:ascii="Times New Roman" w:hAnsi="Times New Roman"/>
        </w:rPr>
        <w:t xml:space="preserve"> 2013;</w:t>
      </w:r>
      <w:r w:rsidRPr="00CE0E3B">
        <w:rPr>
          <w:rFonts w:ascii="Times New Roman" w:hAnsi="Times New Roman"/>
          <w:b/>
          <w:bCs/>
        </w:rPr>
        <w:t>9</w:t>
      </w:r>
      <w:r w:rsidRPr="00CE0E3B">
        <w:rPr>
          <w:rFonts w:ascii="Times New Roman" w:hAnsi="Times New Roman"/>
        </w:rPr>
        <w:t>:1798–807.</w:t>
      </w:r>
    </w:p>
    <w:p w14:paraId="7362EB6E" w14:textId="77777777" w:rsidR="00C917D7" w:rsidRPr="00CE0E3B" w:rsidRDefault="00C917D7" w:rsidP="00C917D7">
      <w:pPr>
        <w:pStyle w:val="Bibliography"/>
        <w:rPr>
          <w:rFonts w:ascii="Times New Roman" w:hAnsi="Times New Roman"/>
        </w:rPr>
      </w:pPr>
      <w:r w:rsidRPr="00CE0E3B">
        <w:rPr>
          <w:rFonts w:ascii="Times New Roman" w:hAnsi="Times New Roman"/>
        </w:rPr>
        <w:t>94</w:t>
      </w:r>
      <w:r w:rsidRPr="00CE0E3B">
        <w:rPr>
          <w:rFonts w:ascii="Times New Roman" w:hAnsi="Times New Roman"/>
        </w:rPr>
        <w:tab/>
        <w:t xml:space="preserve">Guyer AE, Kaufman J, Hodgdon HB, Masten CL, Jazbec S, Pine DS, </w:t>
      </w:r>
      <w:r w:rsidRPr="00CE0E3B">
        <w:rPr>
          <w:rFonts w:ascii="Times New Roman" w:hAnsi="Times New Roman"/>
          <w:i/>
          <w:iCs/>
        </w:rPr>
        <w:t>et al.</w:t>
      </w:r>
      <w:r w:rsidRPr="00CE0E3B">
        <w:rPr>
          <w:rFonts w:ascii="Times New Roman" w:hAnsi="Times New Roman"/>
        </w:rPr>
        <w:t xml:space="preserve"> Behavioral alterations in reward system function: the role of childhood maltreatment and psychopathology. </w:t>
      </w:r>
      <w:r w:rsidRPr="00CE0E3B">
        <w:rPr>
          <w:rFonts w:ascii="Times New Roman" w:hAnsi="Times New Roman"/>
          <w:i/>
          <w:iCs/>
        </w:rPr>
        <w:t>Journal of the American Academy of Child &amp; Adolescent Psychiatry</w:t>
      </w:r>
      <w:r w:rsidRPr="00CE0E3B">
        <w:rPr>
          <w:rFonts w:ascii="Times New Roman" w:hAnsi="Times New Roman"/>
        </w:rPr>
        <w:t xml:space="preserve"> 2006;</w:t>
      </w:r>
      <w:r w:rsidRPr="00CE0E3B">
        <w:rPr>
          <w:rFonts w:ascii="Times New Roman" w:hAnsi="Times New Roman"/>
          <w:b/>
          <w:bCs/>
        </w:rPr>
        <w:t>45</w:t>
      </w:r>
      <w:r w:rsidRPr="00CE0E3B">
        <w:rPr>
          <w:rFonts w:ascii="Times New Roman" w:hAnsi="Times New Roman"/>
        </w:rPr>
        <w:t>:1059–67.</w:t>
      </w:r>
    </w:p>
    <w:p w14:paraId="34EED997" w14:textId="77777777" w:rsidR="00C917D7" w:rsidRPr="00CE0E3B" w:rsidRDefault="00C917D7" w:rsidP="00C917D7">
      <w:pPr>
        <w:pStyle w:val="Bibliography"/>
        <w:rPr>
          <w:rFonts w:ascii="Times New Roman" w:hAnsi="Times New Roman"/>
        </w:rPr>
      </w:pPr>
      <w:r w:rsidRPr="00CE0E3B">
        <w:rPr>
          <w:rFonts w:ascii="Times New Roman" w:hAnsi="Times New Roman"/>
        </w:rPr>
        <w:t>95</w:t>
      </w:r>
      <w:r w:rsidRPr="00CE0E3B">
        <w:rPr>
          <w:rFonts w:ascii="Times New Roman" w:hAnsi="Times New Roman"/>
        </w:rPr>
        <w:tab/>
        <w:t xml:space="preserve">Guyer AE, Lau JY, McClure-Tone EB, Parrish J, Shiffrin ND, Reynolds RC, </w:t>
      </w:r>
      <w:r w:rsidRPr="00CE0E3B">
        <w:rPr>
          <w:rFonts w:ascii="Times New Roman" w:hAnsi="Times New Roman"/>
          <w:i/>
          <w:iCs/>
        </w:rPr>
        <w:t>et al.</w:t>
      </w:r>
      <w:r w:rsidRPr="00CE0E3B">
        <w:rPr>
          <w:rFonts w:ascii="Times New Roman" w:hAnsi="Times New Roman"/>
        </w:rPr>
        <w:t xml:space="preserve"> Amygdala and ventrolateral prefrontal cortex function during anticipated peer evaluation in pediatric social anxiety. </w:t>
      </w:r>
      <w:r w:rsidRPr="00CE0E3B">
        <w:rPr>
          <w:rFonts w:ascii="Times New Roman" w:hAnsi="Times New Roman"/>
          <w:i/>
          <w:iCs/>
        </w:rPr>
        <w:t>Archives of General Psychiatry</w:t>
      </w:r>
      <w:r w:rsidRPr="00CE0E3B">
        <w:rPr>
          <w:rFonts w:ascii="Times New Roman" w:hAnsi="Times New Roman"/>
        </w:rPr>
        <w:t xml:space="preserve"> 2008;</w:t>
      </w:r>
      <w:r w:rsidRPr="00CE0E3B">
        <w:rPr>
          <w:rFonts w:ascii="Times New Roman" w:hAnsi="Times New Roman"/>
          <w:b/>
          <w:bCs/>
        </w:rPr>
        <w:t>65</w:t>
      </w:r>
      <w:r w:rsidRPr="00CE0E3B">
        <w:rPr>
          <w:rFonts w:ascii="Times New Roman" w:hAnsi="Times New Roman"/>
        </w:rPr>
        <w:t>:1303–12.</w:t>
      </w:r>
    </w:p>
    <w:p w14:paraId="4A1E4ECC" w14:textId="77777777" w:rsidR="00C917D7" w:rsidRPr="00CE0E3B" w:rsidRDefault="00C917D7" w:rsidP="00C917D7">
      <w:pPr>
        <w:pStyle w:val="Bibliography"/>
        <w:rPr>
          <w:rFonts w:ascii="Times New Roman" w:hAnsi="Times New Roman"/>
        </w:rPr>
      </w:pPr>
      <w:r w:rsidRPr="00CE0E3B">
        <w:rPr>
          <w:rFonts w:ascii="Times New Roman" w:hAnsi="Times New Roman"/>
        </w:rPr>
        <w:t>96</w:t>
      </w:r>
      <w:r w:rsidRPr="00CE0E3B">
        <w:rPr>
          <w:rFonts w:ascii="Times New Roman" w:hAnsi="Times New Roman"/>
        </w:rPr>
        <w:tab/>
        <w:t xml:space="preserve">Guyer AE, McClure-Tone EB, Shiffrin ND, Pine DS, Nelson EE. Probing the neural correlates of anticipated peer evaluation in adolescence. </w:t>
      </w:r>
      <w:r w:rsidRPr="00CE0E3B">
        <w:rPr>
          <w:rFonts w:ascii="Times New Roman" w:hAnsi="Times New Roman"/>
          <w:i/>
          <w:iCs/>
        </w:rPr>
        <w:t>Child Development</w:t>
      </w:r>
      <w:r w:rsidRPr="00CE0E3B">
        <w:rPr>
          <w:rFonts w:ascii="Times New Roman" w:hAnsi="Times New Roman"/>
        </w:rPr>
        <w:t xml:space="preserve"> 2009;</w:t>
      </w:r>
      <w:r w:rsidRPr="00CE0E3B">
        <w:rPr>
          <w:rFonts w:ascii="Times New Roman" w:hAnsi="Times New Roman"/>
          <w:b/>
          <w:bCs/>
        </w:rPr>
        <w:t>80</w:t>
      </w:r>
      <w:r w:rsidRPr="00CE0E3B">
        <w:rPr>
          <w:rFonts w:ascii="Times New Roman" w:hAnsi="Times New Roman"/>
        </w:rPr>
        <w:t>:1000–15.</w:t>
      </w:r>
    </w:p>
    <w:p w14:paraId="07C1B2E4" w14:textId="77777777" w:rsidR="00C917D7" w:rsidRPr="00CE0E3B" w:rsidRDefault="00C917D7" w:rsidP="00C917D7">
      <w:pPr>
        <w:pStyle w:val="Bibliography"/>
        <w:rPr>
          <w:rFonts w:ascii="Times New Roman" w:hAnsi="Times New Roman"/>
        </w:rPr>
      </w:pPr>
      <w:r w:rsidRPr="00CE0E3B">
        <w:rPr>
          <w:rFonts w:ascii="Times New Roman" w:hAnsi="Times New Roman"/>
        </w:rPr>
        <w:t>97</w:t>
      </w:r>
      <w:r w:rsidRPr="00CE0E3B">
        <w:rPr>
          <w:rFonts w:ascii="Times New Roman" w:hAnsi="Times New Roman"/>
        </w:rPr>
        <w:tab/>
      </w:r>
      <w:proofErr w:type="spellStart"/>
      <w:r w:rsidRPr="00CE0E3B">
        <w:rPr>
          <w:rFonts w:ascii="Times New Roman" w:hAnsi="Times New Roman"/>
        </w:rPr>
        <w:t>Vehtari</w:t>
      </w:r>
      <w:proofErr w:type="spellEnd"/>
      <w:r w:rsidRPr="00CE0E3B">
        <w:rPr>
          <w:rFonts w:ascii="Times New Roman" w:hAnsi="Times New Roman"/>
        </w:rPr>
        <w:t xml:space="preserve"> A, Gelman A, </w:t>
      </w:r>
      <w:proofErr w:type="spellStart"/>
      <w:r w:rsidRPr="00CE0E3B">
        <w:rPr>
          <w:rFonts w:ascii="Times New Roman" w:hAnsi="Times New Roman"/>
        </w:rPr>
        <w:t>Gabry</w:t>
      </w:r>
      <w:proofErr w:type="spellEnd"/>
      <w:r w:rsidRPr="00CE0E3B">
        <w:rPr>
          <w:rFonts w:ascii="Times New Roman" w:hAnsi="Times New Roman"/>
        </w:rPr>
        <w:t xml:space="preserve"> J. Practical Bayesian model evaluation using leave-one-out cross-validation and WAIC. </w:t>
      </w:r>
      <w:r w:rsidRPr="00CE0E3B">
        <w:rPr>
          <w:rFonts w:ascii="Times New Roman" w:hAnsi="Times New Roman"/>
          <w:i/>
          <w:iCs/>
        </w:rPr>
        <w:t xml:space="preserve">Stat </w:t>
      </w:r>
      <w:proofErr w:type="spellStart"/>
      <w:r w:rsidRPr="00CE0E3B">
        <w:rPr>
          <w:rFonts w:ascii="Times New Roman" w:hAnsi="Times New Roman"/>
          <w:i/>
          <w:iCs/>
        </w:rPr>
        <w:t>Comput</w:t>
      </w:r>
      <w:proofErr w:type="spellEnd"/>
      <w:r w:rsidRPr="00CE0E3B">
        <w:rPr>
          <w:rFonts w:ascii="Times New Roman" w:hAnsi="Times New Roman"/>
        </w:rPr>
        <w:t xml:space="preserve"> 2017;</w:t>
      </w:r>
      <w:r w:rsidRPr="00CE0E3B">
        <w:rPr>
          <w:rFonts w:ascii="Times New Roman" w:hAnsi="Times New Roman"/>
          <w:b/>
          <w:bCs/>
        </w:rPr>
        <w:t>27</w:t>
      </w:r>
      <w:r w:rsidRPr="00CE0E3B">
        <w:rPr>
          <w:rFonts w:ascii="Times New Roman" w:hAnsi="Times New Roman"/>
        </w:rPr>
        <w:t>:1413–32. https://doi.org/10.1007/s11222-016-9696-4.</w:t>
      </w:r>
    </w:p>
    <w:p w14:paraId="2CF892F2" w14:textId="77777777" w:rsidR="00C917D7" w:rsidRPr="00CE0E3B" w:rsidRDefault="00C917D7" w:rsidP="00C917D7">
      <w:pPr>
        <w:pStyle w:val="Bibliography"/>
        <w:rPr>
          <w:rFonts w:ascii="Times New Roman" w:hAnsi="Times New Roman"/>
        </w:rPr>
      </w:pPr>
      <w:r w:rsidRPr="00CE0E3B">
        <w:rPr>
          <w:rFonts w:ascii="Times New Roman" w:hAnsi="Times New Roman"/>
        </w:rPr>
        <w:t>98</w:t>
      </w:r>
      <w:r w:rsidRPr="00CE0E3B">
        <w:rPr>
          <w:rFonts w:ascii="Times New Roman" w:hAnsi="Times New Roman"/>
        </w:rPr>
        <w:tab/>
        <w:t xml:space="preserve">Qiu J. Hierarchical Bayes Approach for Analysis of Item-Level Missing Data. </w:t>
      </w:r>
      <w:r w:rsidRPr="00CE0E3B">
        <w:rPr>
          <w:rFonts w:ascii="Times New Roman" w:hAnsi="Times New Roman"/>
          <w:i/>
          <w:iCs/>
        </w:rPr>
        <w:t xml:space="preserve">Int J Clin </w:t>
      </w:r>
      <w:proofErr w:type="spellStart"/>
      <w:r w:rsidRPr="00CE0E3B">
        <w:rPr>
          <w:rFonts w:ascii="Times New Roman" w:hAnsi="Times New Roman"/>
          <w:i/>
          <w:iCs/>
        </w:rPr>
        <w:t>Biostat</w:t>
      </w:r>
      <w:proofErr w:type="spellEnd"/>
      <w:r w:rsidRPr="00CE0E3B">
        <w:rPr>
          <w:rFonts w:ascii="Times New Roman" w:hAnsi="Times New Roman"/>
          <w:i/>
          <w:iCs/>
        </w:rPr>
        <w:t xml:space="preserve"> </w:t>
      </w:r>
      <w:proofErr w:type="spellStart"/>
      <w:r w:rsidRPr="00CE0E3B">
        <w:rPr>
          <w:rFonts w:ascii="Times New Roman" w:hAnsi="Times New Roman"/>
          <w:i/>
          <w:iCs/>
        </w:rPr>
        <w:t>Biom</w:t>
      </w:r>
      <w:proofErr w:type="spellEnd"/>
      <w:r w:rsidRPr="00CE0E3B">
        <w:rPr>
          <w:rFonts w:ascii="Times New Roman" w:hAnsi="Times New Roman"/>
        </w:rPr>
        <w:t xml:space="preserve"> 2016;</w:t>
      </w:r>
      <w:proofErr w:type="gramStart"/>
      <w:r w:rsidRPr="00CE0E3B">
        <w:rPr>
          <w:rFonts w:ascii="Times New Roman" w:hAnsi="Times New Roman"/>
          <w:b/>
          <w:bCs/>
        </w:rPr>
        <w:t>2</w:t>
      </w:r>
      <w:r w:rsidRPr="00CE0E3B">
        <w:rPr>
          <w:rFonts w:ascii="Times New Roman" w:hAnsi="Times New Roman"/>
        </w:rPr>
        <w:t>:.</w:t>
      </w:r>
      <w:proofErr w:type="gramEnd"/>
      <w:r w:rsidRPr="00CE0E3B">
        <w:rPr>
          <w:rFonts w:ascii="Times New Roman" w:hAnsi="Times New Roman"/>
        </w:rPr>
        <w:t xml:space="preserve"> https://doi.org/10.23937/2469-5831/1510009.</w:t>
      </w:r>
    </w:p>
    <w:p w14:paraId="572A17A4" w14:textId="77777777" w:rsidR="00C917D7" w:rsidRPr="00CE0E3B" w:rsidRDefault="00C917D7" w:rsidP="00C917D7">
      <w:pPr>
        <w:pStyle w:val="Bibliography"/>
        <w:rPr>
          <w:rFonts w:ascii="Times New Roman" w:hAnsi="Times New Roman"/>
        </w:rPr>
      </w:pPr>
      <w:r w:rsidRPr="00CE0E3B">
        <w:rPr>
          <w:rFonts w:ascii="Times New Roman" w:hAnsi="Times New Roman"/>
        </w:rPr>
        <w:t>99</w:t>
      </w:r>
      <w:r w:rsidRPr="00CE0E3B">
        <w:rPr>
          <w:rFonts w:ascii="Times New Roman" w:hAnsi="Times New Roman"/>
        </w:rPr>
        <w:tab/>
        <w:t xml:space="preserve">Carpenter B, Gelman A, Hoffman MD, Lee D, Goodrich B, Betancourt M, </w:t>
      </w:r>
      <w:r w:rsidRPr="00CE0E3B">
        <w:rPr>
          <w:rFonts w:ascii="Times New Roman" w:hAnsi="Times New Roman"/>
          <w:i/>
          <w:iCs/>
        </w:rPr>
        <w:t>et al.</w:t>
      </w:r>
      <w:r w:rsidRPr="00CE0E3B">
        <w:rPr>
          <w:rFonts w:ascii="Times New Roman" w:hAnsi="Times New Roman"/>
        </w:rPr>
        <w:t xml:space="preserve"> Stan: A Probabilistic Programming Language. </w:t>
      </w:r>
      <w:r w:rsidRPr="00CE0E3B">
        <w:rPr>
          <w:rFonts w:ascii="Times New Roman" w:hAnsi="Times New Roman"/>
          <w:i/>
          <w:iCs/>
        </w:rPr>
        <w:t>Journal of Statistical Software</w:t>
      </w:r>
      <w:r w:rsidRPr="00CE0E3B">
        <w:rPr>
          <w:rFonts w:ascii="Times New Roman" w:hAnsi="Times New Roman"/>
        </w:rPr>
        <w:t xml:space="preserve"> 2017;</w:t>
      </w:r>
      <w:r w:rsidRPr="00CE0E3B">
        <w:rPr>
          <w:rFonts w:ascii="Times New Roman" w:hAnsi="Times New Roman"/>
          <w:b/>
          <w:bCs/>
        </w:rPr>
        <w:t>76</w:t>
      </w:r>
      <w:r w:rsidRPr="00CE0E3B">
        <w:rPr>
          <w:rFonts w:ascii="Times New Roman" w:hAnsi="Times New Roman"/>
        </w:rPr>
        <w:t>:1–32. https://doi.org/10.18637/jss.v076.i01.</w:t>
      </w:r>
    </w:p>
    <w:p w14:paraId="04D9E498" w14:textId="77777777" w:rsidR="00C917D7" w:rsidRPr="00CE0E3B" w:rsidRDefault="00C917D7" w:rsidP="00C917D7">
      <w:pPr>
        <w:pStyle w:val="Bibliography"/>
        <w:rPr>
          <w:rFonts w:ascii="Times New Roman" w:hAnsi="Times New Roman"/>
        </w:rPr>
      </w:pPr>
      <w:r w:rsidRPr="00CE0E3B">
        <w:rPr>
          <w:rFonts w:ascii="Times New Roman" w:hAnsi="Times New Roman"/>
        </w:rPr>
        <w:t>100</w:t>
      </w:r>
      <w:r w:rsidRPr="00CE0E3B">
        <w:rPr>
          <w:rFonts w:ascii="Times New Roman" w:hAnsi="Times New Roman"/>
        </w:rPr>
        <w:tab/>
        <w:t xml:space="preserve">Stan Development Team. </w:t>
      </w:r>
      <w:proofErr w:type="spellStart"/>
      <w:r w:rsidRPr="00CE0E3B">
        <w:rPr>
          <w:rFonts w:ascii="Times New Roman" w:hAnsi="Times New Roman"/>
          <w:i/>
          <w:iCs/>
        </w:rPr>
        <w:t>RStan</w:t>
      </w:r>
      <w:proofErr w:type="spellEnd"/>
      <w:r w:rsidRPr="00CE0E3B">
        <w:rPr>
          <w:rFonts w:ascii="Times New Roman" w:hAnsi="Times New Roman"/>
          <w:i/>
          <w:iCs/>
        </w:rPr>
        <w:t>: the R interface to Stan.</w:t>
      </w:r>
      <w:r w:rsidRPr="00CE0E3B">
        <w:rPr>
          <w:rFonts w:ascii="Times New Roman" w:hAnsi="Times New Roman"/>
        </w:rPr>
        <w:t xml:space="preserve"> 2017.</w:t>
      </w:r>
    </w:p>
    <w:p w14:paraId="362351EB" w14:textId="77777777" w:rsidR="00C917D7" w:rsidRPr="00CE0E3B" w:rsidRDefault="00C917D7" w:rsidP="00C917D7">
      <w:pPr>
        <w:pStyle w:val="Bibliography"/>
        <w:rPr>
          <w:rFonts w:ascii="Times New Roman" w:hAnsi="Times New Roman"/>
        </w:rPr>
      </w:pPr>
      <w:r w:rsidRPr="00CE0E3B">
        <w:rPr>
          <w:rFonts w:ascii="Times New Roman" w:hAnsi="Times New Roman"/>
        </w:rPr>
        <w:t>101</w:t>
      </w:r>
      <w:r w:rsidRPr="00CE0E3B">
        <w:rPr>
          <w:rFonts w:ascii="Times New Roman" w:hAnsi="Times New Roman"/>
        </w:rPr>
        <w:tab/>
        <w:t xml:space="preserve">Gelman A, Rubin DB. Inference from Iterative Simulation Using Multiple Sequences. </w:t>
      </w:r>
      <w:r w:rsidRPr="00CE0E3B">
        <w:rPr>
          <w:rFonts w:ascii="Times New Roman" w:hAnsi="Times New Roman"/>
          <w:i/>
          <w:iCs/>
        </w:rPr>
        <w:t>Statistical Science</w:t>
      </w:r>
      <w:r w:rsidRPr="00CE0E3B">
        <w:rPr>
          <w:rFonts w:ascii="Times New Roman" w:hAnsi="Times New Roman"/>
        </w:rPr>
        <w:t xml:space="preserve"> 1992;</w:t>
      </w:r>
      <w:r w:rsidRPr="00CE0E3B">
        <w:rPr>
          <w:rFonts w:ascii="Times New Roman" w:hAnsi="Times New Roman"/>
          <w:b/>
          <w:bCs/>
        </w:rPr>
        <w:t>7</w:t>
      </w:r>
      <w:r w:rsidRPr="00CE0E3B">
        <w:rPr>
          <w:rFonts w:ascii="Times New Roman" w:hAnsi="Times New Roman"/>
        </w:rPr>
        <w:t>:457–72. https://doi.org/10.1214/ss/1177011136.</w:t>
      </w:r>
    </w:p>
    <w:p w14:paraId="040A6EC7" w14:textId="77777777" w:rsidR="00C917D7" w:rsidRPr="00CE0E3B" w:rsidRDefault="00C917D7" w:rsidP="00C917D7">
      <w:pPr>
        <w:pStyle w:val="Bibliography"/>
        <w:rPr>
          <w:rFonts w:ascii="Times New Roman" w:hAnsi="Times New Roman"/>
        </w:rPr>
      </w:pPr>
      <w:r w:rsidRPr="00CE0E3B">
        <w:rPr>
          <w:rFonts w:ascii="Times New Roman" w:hAnsi="Times New Roman"/>
        </w:rPr>
        <w:t>102</w:t>
      </w:r>
      <w:r w:rsidRPr="00CE0E3B">
        <w:rPr>
          <w:rFonts w:ascii="Times New Roman" w:hAnsi="Times New Roman"/>
        </w:rPr>
        <w:tab/>
        <w:t xml:space="preserve">Mannie ZN, Williams C, Browning M, Cowen PJ. Decision making in young people at familial risk of depression. </w:t>
      </w:r>
      <w:r w:rsidRPr="00CE0E3B">
        <w:rPr>
          <w:rFonts w:ascii="Times New Roman" w:hAnsi="Times New Roman"/>
          <w:i/>
          <w:iCs/>
        </w:rPr>
        <w:t>Psychological Medicine</w:t>
      </w:r>
      <w:r w:rsidRPr="00CE0E3B">
        <w:rPr>
          <w:rFonts w:ascii="Times New Roman" w:hAnsi="Times New Roman"/>
        </w:rPr>
        <w:t xml:space="preserve"> 2015;</w:t>
      </w:r>
      <w:r w:rsidRPr="00CE0E3B">
        <w:rPr>
          <w:rFonts w:ascii="Times New Roman" w:hAnsi="Times New Roman"/>
          <w:b/>
          <w:bCs/>
        </w:rPr>
        <w:t>45</w:t>
      </w:r>
      <w:r w:rsidRPr="00CE0E3B">
        <w:rPr>
          <w:rFonts w:ascii="Times New Roman" w:hAnsi="Times New Roman"/>
        </w:rPr>
        <w:t>:375–80.</w:t>
      </w:r>
    </w:p>
    <w:p w14:paraId="1F4889EF" w14:textId="77777777" w:rsidR="00C917D7" w:rsidRPr="00CE0E3B" w:rsidRDefault="00C917D7" w:rsidP="00C917D7">
      <w:pPr>
        <w:pStyle w:val="Bibliography"/>
        <w:rPr>
          <w:rFonts w:ascii="Times New Roman" w:hAnsi="Times New Roman"/>
          <w:b/>
        </w:rPr>
      </w:pPr>
      <w:r w:rsidRPr="00CE0E3B">
        <w:rPr>
          <w:rFonts w:ascii="Times New Roman" w:hAnsi="Times New Roman"/>
          <w:b/>
        </w:rPr>
        <w:fldChar w:fldCharType="end"/>
      </w:r>
    </w:p>
    <w:p w14:paraId="2F475F1F" w14:textId="77777777" w:rsidR="00C917D7" w:rsidRPr="00CE0E3B" w:rsidRDefault="00C917D7" w:rsidP="00C917D7"/>
    <w:p w14:paraId="43F1A6EC" w14:textId="77777777" w:rsidR="00C917D7" w:rsidRPr="00CE0E3B" w:rsidRDefault="00C917D7" w:rsidP="00C917D7"/>
    <w:p w14:paraId="3E6AA674" w14:textId="77777777" w:rsidR="00C917D7" w:rsidRPr="00CE0E3B" w:rsidRDefault="00C917D7" w:rsidP="00C917D7"/>
    <w:p w14:paraId="5179E1D0" w14:textId="39298E14" w:rsidR="009A0366" w:rsidRPr="00CE0E3B" w:rsidRDefault="009A0366" w:rsidP="009A0366">
      <w:pPr>
        <w:pStyle w:val="ListParagraph"/>
        <w:numPr>
          <w:ilvl w:val="1"/>
          <w:numId w:val="4"/>
        </w:numPr>
      </w:pPr>
      <w:r w:rsidRPr="00CE0E3B">
        <w:t>Characteristics of longitudinal data</w:t>
      </w:r>
      <w:r w:rsidR="00CE2F55" w:rsidRPr="00CE0E3B">
        <w:t xml:space="preserve"> and longitudinal models</w:t>
      </w:r>
    </w:p>
    <w:p w14:paraId="5B4DC9F4" w14:textId="34B11D74" w:rsidR="00721D28" w:rsidRPr="00CE0E3B" w:rsidRDefault="00721D28" w:rsidP="00C60E68">
      <w:pPr>
        <w:pStyle w:val="ListParagraph"/>
        <w:numPr>
          <w:ilvl w:val="2"/>
          <w:numId w:val="4"/>
        </w:numPr>
      </w:pPr>
      <w:r w:rsidRPr="00CE0E3B">
        <w:t xml:space="preserve">Describe what qualifies as </w:t>
      </w:r>
      <w:proofErr w:type="gramStart"/>
      <w:r w:rsidRPr="00CE0E3B">
        <w:t>longitudinal</w:t>
      </w:r>
      <w:proofErr w:type="gramEnd"/>
    </w:p>
    <w:p w14:paraId="332FA7F9" w14:textId="54A6D038" w:rsidR="00721D28" w:rsidRPr="00CE0E3B" w:rsidRDefault="006B1D42" w:rsidP="00721D28">
      <w:pPr>
        <w:pStyle w:val="ListParagraph"/>
        <w:numPr>
          <w:ilvl w:val="3"/>
          <w:numId w:val="4"/>
        </w:numPr>
      </w:pPr>
      <w:r w:rsidRPr="00CE0E3B">
        <w:t xml:space="preserve">3+ waves of data </w:t>
      </w:r>
      <w:r w:rsidR="0024686B" w:rsidRPr="00CE0E3B">
        <w:t xml:space="preserve">on the same measures for the same people </w:t>
      </w:r>
      <w:r w:rsidRPr="00CE0E3B">
        <w:t>(</w:t>
      </w:r>
      <w:proofErr w:type="spellStart"/>
      <w:r w:rsidRPr="00CE0E3B">
        <w:t>Ployhart</w:t>
      </w:r>
      <w:proofErr w:type="spellEnd"/>
      <w:r w:rsidRPr="00CE0E3B">
        <w:t xml:space="preserve"> &amp; </w:t>
      </w:r>
      <w:proofErr w:type="spellStart"/>
      <w:r w:rsidRPr="00CE0E3B">
        <w:t>MacKenzie</w:t>
      </w:r>
      <w:proofErr w:type="spellEnd"/>
      <w:r w:rsidRPr="00CE0E3B">
        <w:t>)</w:t>
      </w:r>
    </w:p>
    <w:p w14:paraId="33B8D2A2" w14:textId="6F744A28" w:rsidR="00C60E68" w:rsidRPr="00CE0E3B" w:rsidRDefault="00C60E68" w:rsidP="00C60E68">
      <w:pPr>
        <w:pStyle w:val="ListParagraph"/>
        <w:numPr>
          <w:ilvl w:val="2"/>
          <w:numId w:val="4"/>
        </w:numPr>
      </w:pPr>
      <w:r w:rsidRPr="00CE0E3B">
        <w:t>Benefits of longitudinal designs</w:t>
      </w:r>
    </w:p>
    <w:p w14:paraId="29F32720" w14:textId="371C030D" w:rsidR="00721D28" w:rsidRPr="00CE0E3B" w:rsidRDefault="00C60E68" w:rsidP="00EE58CE">
      <w:pPr>
        <w:pStyle w:val="ListParagraph"/>
        <w:numPr>
          <w:ilvl w:val="3"/>
          <w:numId w:val="4"/>
        </w:numPr>
      </w:pPr>
      <w:r w:rsidRPr="00CE0E3B">
        <w:t xml:space="preserve">Examine </w:t>
      </w:r>
      <w:r w:rsidR="00721D28" w:rsidRPr="00CE0E3B">
        <w:t xml:space="preserve">change at both group and individual </w:t>
      </w:r>
      <w:proofErr w:type="gramStart"/>
      <w:r w:rsidR="00721D28" w:rsidRPr="00CE0E3B">
        <w:t>level</w:t>
      </w:r>
      <w:proofErr w:type="gramEnd"/>
    </w:p>
    <w:p w14:paraId="4EB5256B" w14:textId="6EF32D16" w:rsidR="00C60E68" w:rsidRPr="00CE0E3B" w:rsidRDefault="00721D28" w:rsidP="00C60E68">
      <w:pPr>
        <w:pStyle w:val="ListParagraph"/>
        <w:numPr>
          <w:ilvl w:val="3"/>
          <w:numId w:val="4"/>
        </w:numPr>
      </w:pPr>
      <w:r w:rsidRPr="00CE0E3B">
        <w:t>Establish sequence of events (i.e., what predicts what)</w:t>
      </w:r>
    </w:p>
    <w:p w14:paraId="4688FEB4" w14:textId="46BBB1D6" w:rsidR="009A0366" w:rsidRPr="00CE0E3B" w:rsidRDefault="00C60E68" w:rsidP="00C60E68">
      <w:pPr>
        <w:pStyle w:val="ListParagraph"/>
        <w:numPr>
          <w:ilvl w:val="2"/>
          <w:numId w:val="4"/>
        </w:numPr>
      </w:pPr>
      <w:r w:rsidRPr="00CE0E3B">
        <w:t>Drawbacks to longitudinal designs</w:t>
      </w:r>
    </w:p>
    <w:p w14:paraId="51EB2093" w14:textId="283C4CEC" w:rsidR="00C60E68" w:rsidRPr="00CE0E3B" w:rsidRDefault="00C60E68" w:rsidP="00C60E68">
      <w:pPr>
        <w:pStyle w:val="ListParagraph"/>
        <w:numPr>
          <w:ilvl w:val="3"/>
          <w:numId w:val="4"/>
        </w:numPr>
      </w:pPr>
      <w:r w:rsidRPr="00CE0E3B">
        <w:t>Expensive</w:t>
      </w:r>
      <w:r w:rsidR="00233719" w:rsidRPr="00CE0E3B">
        <w:t xml:space="preserve"> &amp; difficult</w:t>
      </w:r>
    </w:p>
    <w:p w14:paraId="67455B18" w14:textId="48CBFF67" w:rsidR="00C60E68" w:rsidRPr="00CE0E3B" w:rsidRDefault="00070F8A" w:rsidP="00C60E68">
      <w:pPr>
        <w:pStyle w:val="ListParagraph"/>
        <w:numPr>
          <w:ilvl w:val="3"/>
          <w:numId w:val="4"/>
        </w:numPr>
      </w:pPr>
      <w:r w:rsidRPr="00CE0E3B">
        <w:t>Random assignment of variables is uncommon</w:t>
      </w:r>
      <w:r w:rsidR="00C60E68" w:rsidRPr="00CE0E3B">
        <w:t xml:space="preserve">; thus, cannot establish </w:t>
      </w:r>
      <w:proofErr w:type="gramStart"/>
      <w:r w:rsidR="00C60E68" w:rsidRPr="00CE0E3B">
        <w:t>causation</w:t>
      </w:r>
      <w:proofErr w:type="gramEnd"/>
    </w:p>
    <w:p w14:paraId="397F8FEB" w14:textId="47479D43" w:rsidR="00BF6D4E" w:rsidRPr="00CE0E3B" w:rsidRDefault="00BF6D4E" w:rsidP="00C60E68">
      <w:pPr>
        <w:pStyle w:val="ListParagraph"/>
        <w:numPr>
          <w:ilvl w:val="3"/>
          <w:numId w:val="4"/>
        </w:numPr>
      </w:pPr>
      <w:r w:rsidRPr="00CE0E3B">
        <w:t xml:space="preserve">Sequence effects may bias </w:t>
      </w:r>
      <w:proofErr w:type="gramStart"/>
      <w:r w:rsidRPr="00CE0E3B">
        <w:t>results</w:t>
      </w:r>
      <w:proofErr w:type="gramEnd"/>
    </w:p>
    <w:p w14:paraId="232901ED" w14:textId="2FAE174C" w:rsidR="009A0366" w:rsidRPr="00CE0E3B" w:rsidRDefault="009A0366" w:rsidP="00EC1442">
      <w:pPr>
        <w:pStyle w:val="ListParagraph"/>
        <w:numPr>
          <w:ilvl w:val="1"/>
          <w:numId w:val="4"/>
        </w:numPr>
      </w:pPr>
      <w:r w:rsidRPr="00CE0E3B">
        <w:t>A brief overview of longitudinal modeling methods</w:t>
      </w:r>
    </w:p>
    <w:p w14:paraId="4543AB9D" w14:textId="17960559" w:rsidR="009A0366" w:rsidRPr="00CE0E3B" w:rsidRDefault="009A0366" w:rsidP="009A0366">
      <w:pPr>
        <w:pStyle w:val="ListParagraph"/>
        <w:numPr>
          <w:ilvl w:val="2"/>
          <w:numId w:val="4"/>
        </w:numPr>
      </w:pPr>
      <w:r w:rsidRPr="00CE0E3B">
        <w:t>RM ANOVAs</w:t>
      </w:r>
    </w:p>
    <w:p w14:paraId="51CB9F29" w14:textId="773B9EB0" w:rsidR="009A0366" w:rsidRPr="00CE0E3B" w:rsidRDefault="009A0366" w:rsidP="009A0366">
      <w:pPr>
        <w:pStyle w:val="ListParagraph"/>
        <w:numPr>
          <w:ilvl w:val="2"/>
          <w:numId w:val="4"/>
        </w:numPr>
      </w:pPr>
      <w:r w:rsidRPr="00CE0E3B">
        <w:t>Multilevel modeling</w:t>
      </w:r>
    </w:p>
    <w:p w14:paraId="60783FC6" w14:textId="40D0A29C" w:rsidR="009A0366" w:rsidRPr="00CE0E3B" w:rsidRDefault="009A0366" w:rsidP="009A0366">
      <w:pPr>
        <w:pStyle w:val="ListParagraph"/>
        <w:numPr>
          <w:ilvl w:val="2"/>
          <w:numId w:val="4"/>
        </w:numPr>
      </w:pPr>
      <w:r w:rsidRPr="00CE0E3B">
        <w:t>Latent growth curve modeling</w:t>
      </w:r>
    </w:p>
    <w:p w14:paraId="37ECF50B" w14:textId="06F70BC9" w:rsidR="009A0366" w:rsidRPr="00CE0E3B" w:rsidRDefault="00EC1442" w:rsidP="009A0366">
      <w:pPr>
        <w:pStyle w:val="ListParagraph"/>
        <w:numPr>
          <w:ilvl w:val="1"/>
          <w:numId w:val="4"/>
        </w:numPr>
      </w:pPr>
      <w:r w:rsidRPr="00CE0E3B">
        <w:t>Current study</w:t>
      </w:r>
    </w:p>
    <w:p w14:paraId="6F508624" w14:textId="089D7B8F" w:rsidR="002731DA" w:rsidRPr="00CE0E3B" w:rsidRDefault="00EC1442" w:rsidP="002731DA">
      <w:pPr>
        <w:pStyle w:val="ListParagraph"/>
        <w:numPr>
          <w:ilvl w:val="2"/>
          <w:numId w:val="4"/>
        </w:numPr>
      </w:pPr>
      <w:r w:rsidRPr="00CE0E3B">
        <w:lastRenderedPageBreak/>
        <w:t>Prior longitudinal methods rely only on general linear model (i.e., cannot structure theoretical model to capture growth within the model)</w:t>
      </w:r>
    </w:p>
    <w:p w14:paraId="3BBE485B" w14:textId="341CF822" w:rsidR="002731DA" w:rsidRPr="00CE0E3B" w:rsidRDefault="002731DA" w:rsidP="002731DA">
      <w:pPr>
        <w:pStyle w:val="ListParagraph"/>
        <w:numPr>
          <w:ilvl w:val="3"/>
          <w:numId w:val="4"/>
        </w:numPr>
      </w:pPr>
      <w:r w:rsidRPr="00CE0E3B">
        <w:t xml:space="preserve">Good place to put in McElreath quote about GLM – something like “definitely wrong but hard to </w:t>
      </w:r>
      <w:proofErr w:type="gramStart"/>
      <w:r w:rsidRPr="00CE0E3B">
        <w:t>beat</w:t>
      </w:r>
      <w:proofErr w:type="gramEnd"/>
      <w:r w:rsidRPr="00CE0E3B">
        <w:t>”</w:t>
      </w:r>
    </w:p>
    <w:p w14:paraId="7EDACBCA" w14:textId="66709017" w:rsidR="00EC1442" w:rsidRPr="00CE0E3B" w:rsidRDefault="00EC1442" w:rsidP="00EC1442">
      <w:pPr>
        <w:pStyle w:val="ListParagraph"/>
        <w:numPr>
          <w:ilvl w:val="3"/>
          <w:numId w:val="4"/>
        </w:numPr>
      </w:pPr>
      <w:r w:rsidRPr="00CE0E3B">
        <w:t xml:space="preserve">To incorporate theoretical model, typically have to use two-stage </w:t>
      </w:r>
      <w:proofErr w:type="gramStart"/>
      <w:r w:rsidRPr="00CE0E3B">
        <w:t>approach</w:t>
      </w:r>
      <w:proofErr w:type="gramEnd"/>
    </w:p>
    <w:p w14:paraId="594B7E89" w14:textId="3DA89A09" w:rsidR="00EC1442" w:rsidRPr="00CE0E3B" w:rsidRDefault="00CF50C8" w:rsidP="00EC1442">
      <w:pPr>
        <w:pStyle w:val="ListParagraph"/>
        <w:numPr>
          <w:ilvl w:val="2"/>
          <w:numId w:val="4"/>
        </w:numPr>
      </w:pPr>
      <w:r w:rsidRPr="00CE0E3B">
        <w:t xml:space="preserve">Here, we show how to incorporate growth-related parameters in computational models so that our theoretical model can capture </w:t>
      </w:r>
      <w:proofErr w:type="gramStart"/>
      <w:r w:rsidRPr="00CE0E3B">
        <w:t>growth</w:t>
      </w:r>
      <w:proofErr w:type="gramEnd"/>
    </w:p>
    <w:p w14:paraId="282E01E0" w14:textId="61A2DE9A" w:rsidR="00CF50C8" w:rsidRPr="00CE0E3B" w:rsidRDefault="00CF50C8" w:rsidP="00CF50C8">
      <w:pPr>
        <w:pStyle w:val="ListParagraph"/>
        <w:numPr>
          <w:ilvl w:val="3"/>
          <w:numId w:val="4"/>
        </w:numPr>
      </w:pPr>
      <w:r w:rsidRPr="00CE0E3B">
        <w:t>Benefits</w:t>
      </w:r>
    </w:p>
    <w:p w14:paraId="358A1FC0" w14:textId="3F600E5A" w:rsidR="009907FB" w:rsidRPr="00CE0E3B" w:rsidRDefault="00CF50C8" w:rsidP="00CF50C8">
      <w:pPr>
        <w:pStyle w:val="ListParagraph"/>
        <w:numPr>
          <w:ilvl w:val="4"/>
          <w:numId w:val="4"/>
        </w:numPr>
      </w:pPr>
      <w:r w:rsidRPr="00CE0E3B">
        <w:t xml:space="preserve">Propagate uncertainty across multiple levels of analysis which improves </w:t>
      </w:r>
      <w:proofErr w:type="gramStart"/>
      <w:r w:rsidRPr="00CE0E3B">
        <w:t>inferences</w:t>
      </w:r>
      <w:proofErr w:type="gramEnd"/>
    </w:p>
    <w:p w14:paraId="6FA21A7D" w14:textId="77777777" w:rsidR="009907FB" w:rsidRPr="00CE0E3B" w:rsidRDefault="009907FB" w:rsidP="009907FB">
      <w:pPr>
        <w:pStyle w:val="ListParagraph"/>
        <w:numPr>
          <w:ilvl w:val="4"/>
          <w:numId w:val="4"/>
        </w:numPr>
      </w:pPr>
      <w:r w:rsidRPr="00CE0E3B">
        <w:t xml:space="preserve">Allows us to use theoretical models to examine growth instead of summary </w:t>
      </w:r>
      <w:proofErr w:type="gramStart"/>
      <w:r w:rsidRPr="00CE0E3B">
        <w:t>statistics</w:t>
      </w:r>
      <w:proofErr w:type="gramEnd"/>
    </w:p>
    <w:p w14:paraId="3DCA32E0" w14:textId="6A19A123" w:rsidR="009907FB" w:rsidRPr="00CE0E3B" w:rsidRDefault="00C54862" w:rsidP="009907FB">
      <w:pPr>
        <w:pStyle w:val="ListParagraph"/>
        <w:numPr>
          <w:ilvl w:val="5"/>
          <w:numId w:val="4"/>
        </w:numPr>
      </w:pPr>
      <w:r w:rsidRPr="00CE0E3B">
        <w:t xml:space="preserve">i.e., better aligns </w:t>
      </w:r>
      <w:r w:rsidR="005454B3" w:rsidRPr="00CE0E3B">
        <w:t xml:space="preserve">statistical </w:t>
      </w:r>
      <w:r w:rsidRPr="00CE0E3B">
        <w:t>model with theor</w:t>
      </w:r>
      <w:r w:rsidR="005454B3" w:rsidRPr="00CE0E3B">
        <w:t xml:space="preserve">etical </w:t>
      </w:r>
      <w:proofErr w:type="gramStart"/>
      <w:r w:rsidR="005454B3" w:rsidRPr="00CE0E3B">
        <w:t>model</w:t>
      </w:r>
      <w:proofErr w:type="gramEnd"/>
    </w:p>
    <w:p w14:paraId="48FEAA3B" w14:textId="4EC25142" w:rsidR="00D73AA1" w:rsidRPr="00CE0E3B" w:rsidRDefault="00100F89" w:rsidP="00100F89">
      <w:pPr>
        <w:pStyle w:val="ListParagraph"/>
        <w:numPr>
          <w:ilvl w:val="0"/>
          <w:numId w:val="4"/>
        </w:numPr>
      </w:pPr>
      <w:r w:rsidRPr="00CE0E3B">
        <w:t>Method</w:t>
      </w:r>
      <w:r w:rsidR="00E25209" w:rsidRPr="00CE0E3B">
        <w:t>/Results</w:t>
      </w:r>
      <w:r w:rsidR="0005500C" w:rsidRPr="00CE0E3B">
        <w:t xml:space="preserve"> (a &amp; b might be presented like separate experiments, each with their own method and results)</w:t>
      </w:r>
    </w:p>
    <w:p w14:paraId="058E2296" w14:textId="7F9CEF0E" w:rsidR="00100F89" w:rsidRPr="00CE0E3B" w:rsidRDefault="00100F89" w:rsidP="00100F89">
      <w:pPr>
        <w:pStyle w:val="ListParagraph"/>
        <w:numPr>
          <w:ilvl w:val="1"/>
          <w:numId w:val="4"/>
        </w:numPr>
      </w:pPr>
      <w:commentRangeStart w:id="0"/>
      <w:r w:rsidRPr="00CE0E3B">
        <w:t>Build simple 1-parameter reinforcement learning model of some simple yes/no decision-making task?</w:t>
      </w:r>
      <w:commentRangeEnd w:id="0"/>
      <w:r w:rsidR="00DB2C53" w:rsidRPr="00CE0E3B">
        <w:rPr>
          <w:rStyle w:val="CommentReference"/>
          <w:sz w:val="24"/>
          <w:szCs w:val="24"/>
        </w:rPr>
        <w:commentReference w:id="0"/>
      </w:r>
    </w:p>
    <w:p w14:paraId="6524E582" w14:textId="77777777" w:rsidR="00BE6987" w:rsidRPr="00CE0E3B" w:rsidRDefault="00BE6987" w:rsidP="00100F89">
      <w:pPr>
        <w:pStyle w:val="ListParagraph"/>
        <w:numPr>
          <w:ilvl w:val="2"/>
          <w:numId w:val="4"/>
        </w:numPr>
      </w:pPr>
      <w:r w:rsidRPr="00CE0E3B">
        <w:t xml:space="preserve">Model-building </w:t>
      </w:r>
      <w:proofErr w:type="gramStart"/>
      <w:r w:rsidRPr="00CE0E3B">
        <w:t>process</w:t>
      </w:r>
      <w:proofErr w:type="gramEnd"/>
    </w:p>
    <w:p w14:paraId="0EB0E6C1" w14:textId="447ACB97" w:rsidR="00BE6987" w:rsidRPr="00CE0E3B" w:rsidRDefault="00BE6987" w:rsidP="00BE6987">
      <w:pPr>
        <w:pStyle w:val="ListParagraph"/>
        <w:numPr>
          <w:ilvl w:val="3"/>
          <w:numId w:val="4"/>
        </w:numPr>
      </w:pPr>
      <w:r w:rsidRPr="00CE0E3B">
        <w:t>How it would be fit to a single person</w:t>
      </w:r>
    </w:p>
    <w:p w14:paraId="1B21C257" w14:textId="3EEEFC0B" w:rsidR="00BE6987" w:rsidRPr="00CE0E3B" w:rsidRDefault="00BE6987" w:rsidP="00BE6987">
      <w:pPr>
        <w:pStyle w:val="ListParagraph"/>
        <w:numPr>
          <w:ilvl w:val="3"/>
          <w:numId w:val="4"/>
        </w:numPr>
      </w:pPr>
      <w:r w:rsidRPr="00CE0E3B">
        <w:t xml:space="preserve">How it would be fit to multiple people (single timepoint </w:t>
      </w:r>
      <w:r w:rsidR="00507454" w:rsidRPr="00CE0E3B">
        <w:t xml:space="preserve">hierarchical </w:t>
      </w:r>
      <w:r w:rsidRPr="00CE0E3B">
        <w:t>model)</w:t>
      </w:r>
    </w:p>
    <w:p w14:paraId="0A1A2463" w14:textId="0F1012B9" w:rsidR="00BE6987" w:rsidRPr="00CE0E3B" w:rsidRDefault="00BE6987" w:rsidP="00BE6987">
      <w:pPr>
        <w:pStyle w:val="ListParagraph"/>
        <w:numPr>
          <w:ilvl w:val="3"/>
          <w:numId w:val="4"/>
        </w:numPr>
      </w:pPr>
      <w:r w:rsidRPr="00CE0E3B">
        <w:t>How it would be fit to multiple people across time (growth model)</w:t>
      </w:r>
    </w:p>
    <w:p w14:paraId="22A474CB" w14:textId="77777777" w:rsidR="00B52B36" w:rsidRPr="00CE0E3B" w:rsidRDefault="00B52B36" w:rsidP="00B52B36"/>
    <w:p w14:paraId="1137F466" w14:textId="77777777" w:rsidR="00B52B36" w:rsidRPr="00CE0E3B" w:rsidRDefault="00B52B36" w:rsidP="00B52B36"/>
    <w:p w14:paraId="79FA67C4" w14:textId="77777777" w:rsidR="00B52B36" w:rsidRPr="00CE0E3B" w:rsidRDefault="00B52B36" w:rsidP="00B52B36"/>
    <w:p w14:paraId="41437DE4" w14:textId="77777777" w:rsidR="00B52B36" w:rsidRPr="00CE0E3B" w:rsidRDefault="00B52B36" w:rsidP="00B52B36"/>
    <w:p w14:paraId="06A6A0D1" w14:textId="77777777" w:rsidR="00AE5D2D" w:rsidRPr="00CE0E3B" w:rsidRDefault="00BE6987" w:rsidP="00BE6987">
      <w:pPr>
        <w:pStyle w:val="ListParagraph"/>
        <w:numPr>
          <w:ilvl w:val="2"/>
          <w:numId w:val="4"/>
        </w:numPr>
      </w:pPr>
      <w:r w:rsidRPr="00CE0E3B">
        <w:t>Simulations:</w:t>
      </w:r>
    </w:p>
    <w:p w14:paraId="19085AC4" w14:textId="357BFC30" w:rsidR="00BE6987" w:rsidRPr="00CE0E3B" w:rsidRDefault="00BE6987" w:rsidP="00AE5D2D">
      <w:pPr>
        <w:pStyle w:val="ListParagraph"/>
        <w:numPr>
          <w:ilvl w:val="3"/>
          <w:numId w:val="4"/>
        </w:numPr>
      </w:pPr>
      <w:r w:rsidRPr="00CE0E3B">
        <w:t xml:space="preserve">Simulate data based on growth model </w:t>
      </w:r>
      <w:r w:rsidR="00AE5D2D" w:rsidRPr="00CE0E3B">
        <w:t xml:space="preserve">across multiple </w:t>
      </w:r>
      <w:proofErr w:type="gramStart"/>
      <w:r w:rsidR="00AE5D2D" w:rsidRPr="00CE0E3B">
        <w:t>conditions</w:t>
      </w:r>
      <w:proofErr w:type="gramEnd"/>
    </w:p>
    <w:tbl>
      <w:tblPr>
        <w:tblStyle w:val="TableGrid"/>
        <w:tblW w:w="0" w:type="auto"/>
        <w:jc w:val="center"/>
        <w:tblLook w:val="04A0" w:firstRow="1" w:lastRow="0" w:firstColumn="1" w:lastColumn="0" w:noHBand="0" w:noVBand="1"/>
      </w:tblPr>
      <w:tblGrid>
        <w:gridCol w:w="1738"/>
        <w:gridCol w:w="1636"/>
        <w:gridCol w:w="1696"/>
      </w:tblGrid>
      <w:tr w:rsidR="003533D3" w:rsidRPr="00CE0E3B" w14:paraId="3A8811AE" w14:textId="77777777" w:rsidTr="00CE6348">
        <w:trPr>
          <w:jc w:val="center"/>
        </w:trPr>
        <w:tc>
          <w:tcPr>
            <w:tcW w:w="0" w:type="auto"/>
          </w:tcPr>
          <w:p w14:paraId="0043396D" w14:textId="77777777" w:rsidR="003533D3" w:rsidRPr="00CE0E3B" w:rsidRDefault="003533D3" w:rsidP="00AE5D2D">
            <w:pPr>
              <w:rPr>
                <w:i/>
                <w:iCs/>
              </w:rPr>
            </w:pPr>
          </w:p>
        </w:tc>
        <w:tc>
          <w:tcPr>
            <w:tcW w:w="0" w:type="auto"/>
          </w:tcPr>
          <w:p w14:paraId="785078DD" w14:textId="6377BA9B" w:rsidR="003533D3" w:rsidRPr="00CE0E3B" w:rsidRDefault="003533D3" w:rsidP="009B1B42">
            <w:pPr>
              <w:jc w:val="center"/>
            </w:pPr>
            <w:r w:rsidRPr="00CE0E3B">
              <w:t xml:space="preserve">No </w:t>
            </w:r>
            <w:proofErr w:type="spellStart"/>
            <w:r w:rsidRPr="00CE0E3B">
              <w:t>cor</w:t>
            </w:r>
            <w:proofErr w:type="spellEnd"/>
          </w:p>
        </w:tc>
        <w:tc>
          <w:tcPr>
            <w:tcW w:w="0" w:type="auto"/>
          </w:tcPr>
          <w:p w14:paraId="4239B2AB" w14:textId="4D1F51B4" w:rsidR="003533D3" w:rsidRPr="00CE0E3B" w:rsidRDefault="003533D3" w:rsidP="009B1B42">
            <w:pPr>
              <w:jc w:val="center"/>
            </w:pPr>
            <w:r w:rsidRPr="00CE0E3B">
              <w:t xml:space="preserve">Moderate </w:t>
            </w:r>
            <w:proofErr w:type="spellStart"/>
            <w:r w:rsidRPr="00CE0E3B">
              <w:t>cor</w:t>
            </w:r>
            <w:proofErr w:type="spellEnd"/>
          </w:p>
        </w:tc>
      </w:tr>
      <w:tr w:rsidR="003533D3" w:rsidRPr="00CE0E3B" w14:paraId="0F872860" w14:textId="7D056D34" w:rsidTr="00CE6348">
        <w:trPr>
          <w:jc w:val="center"/>
        </w:trPr>
        <w:tc>
          <w:tcPr>
            <w:tcW w:w="0" w:type="auto"/>
          </w:tcPr>
          <w:p w14:paraId="22CB79B0" w14:textId="5850B3BE" w:rsidR="003533D3" w:rsidRPr="00CE0E3B" w:rsidRDefault="003533D3" w:rsidP="00AE5D2D">
            <w:pPr>
              <w:rPr>
                <w:i/>
                <w:iCs/>
              </w:rPr>
            </w:pPr>
            <w:r w:rsidRPr="00CE0E3B">
              <w:t>No effect</w:t>
            </w:r>
          </w:p>
        </w:tc>
        <w:tc>
          <w:tcPr>
            <w:tcW w:w="0" w:type="auto"/>
          </w:tcPr>
          <w:p w14:paraId="4C4C85DE" w14:textId="2DFECB56" w:rsidR="003533D3" w:rsidRPr="00CE0E3B" w:rsidRDefault="003533D3" w:rsidP="009B1B42">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0</w:t>
            </w:r>
          </w:p>
        </w:tc>
        <w:tc>
          <w:tcPr>
            <w:tcW w:w="0" w:type="auto"/>
          </w:tcPr>
          <w:p w14:paraId="2EB8623A" w14:textId="54E64023" w:rsidR="003533D3" w:rsidRPr="00CE0E3B" w:rsidRDefault="003533D3" w:rsidP="009B1B42">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0</w:t>
            </w:r>
          </w:p>
        </w:tc>
      </w:tr>
      <w:tr w:rsidR="003533D3" w:rsidRPr="00CE0E3B" w14:paraId="0503A01E" w14:textId="07058CAD" w:rsidTr="00CE6348">
        <w:trPr>
          <w:jc w:val="center"/>
        </w:trPr>
        <w:tc>
          <w:tcPr>
            <w:tcW w:w="0" w:type="auto"/>
          </w:tcPr>
          <w:p w14:paraId="183A2508" w14:textId="4DBE430C" w:rsidR="003533D3" w:rsidRPr="00CE0E3B" w:rsidRDefault="003533D3" w:rsidP="00C36421">
            <w:r w:rsidRPr="00CE0E3B">
              <w:t>Moderate effect</w:t>
            </w:r>
          </w:p>
        </w:tc>
        <w:tc>
          <w:tcPr>
            <w:tcW w:w="0" w:type="auto"/>
          </w:tcPr>
          <w:p w14:paraId="4F249D27" w14:textId="730815D3" w:rsidR="003533D3" w:rsidRPr="00CE0E3B" w:rsidRDefault="003533D3" w:rsidP="009B1B42">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5</w:t>
            </w:r>
          </w:p>
        </w:tc>
        <w:tc>
          <w:tcPr>
            <w:tcW w:w="0" w:type="auto"/>
          </w:tcPr>
          <w:p w14:paraId="4AADB670" w14:textId="075B451B" w:rsidR="003533D3" w:rsidRPr="00CE0E3B" w:rsidRDefault="003533D3" w:rsidP="009B1B42">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5</w:t>
            </w:r>
          </w:p>
        </w:tc>
      </w:tr>
    </w:tbl>
    <w:p w14:paraId="7347346A" w14:textId="77777777" w:rsidR="00AE5D2D" w:rsidRPr="00CE0E3B" w:rsidRDefault="00AE5D2D" w:rsidP="00AE5D2D"/>
    <w:p w14:paraId="410D508B" w14:textId="4AB245F8" w:rsidR="00BE6987" w:rsidRPr="00CE0E3B" w:rsidRDefault="00BE6987" w:rsidP="00BE6987">
      <w:pPr>
        <w:pStyle w:val="ListParagraph"/>
        <w:numPr>
          <w:ilvl w:val="3"/>
          <w:numId w:val="4"/>
        </w:numPr>
      </w:pPr>
      <w:r w:rsidRPr="00CE0E3B">
        <w:t xml:space="preserve">Fit </w:t>
      </w:r>
      <w:r w:rsidR="00557F1D" w:rsidRPr="00CE0E3B">
        <w:t xml:space="preserve">single timepoint and growth RL </w:t>
      </w:r>
      <w:r w:rsidRPr="00CE0E3B">
        <w:t xml:space="preserve">model to each </w:t>
      </w:r>
      <w:proofErr w:type="gramStart"/>
      <w:r w:rsidRPr="00CE0E3B">
        <w:t>timepoint</w:t>
      </w:r>
      <w:proofErr w:type="gramEnd"/>
    </w:p>
    <w:p w14:paraId="5F27103B" w14:textId="246485BE" w:rsidR="00A07F49" w:rsidRPr="00CE0E3B" w:rsidRDefault="00A07F49" w:rsidP="00A07F49">
      <w:pPr>
        <w:pStyle w:val="ListParagraph"/>
        <w:numPr>
          <w:ilvl w:val="2"/>
          <w:numId w:val="4"/>
        </w:numPr>
      </w:pPr>
      <w:r w:rsidRPr="00CE0E3B">
        <w:t>Results</w:t>
      </w:r>
    </w:p>
    <w:p w14:paraId="20FC7377" w14:textId="2A2DC1EF" w:rsidR="00100F89" w:rsidRPr="00CE0E3B" w:rsidRDefault="00A07F49" w:rsidP="00A07F49">
      <w:pPr>
        <w:pStyle w:val="ListParagraph"/>
        <w:numPr>
          <w:ilvl w:val="1"/>
          <w:numId w:val="4"/>
        </w:numPr>
      </w:pPr>
      <w:r w:rsidRPr="00CE0E3B">
        <w:t>Present PP-ORL model</w:t>
      </w:r>
    </w:p>
    <w:p w14:paraId="1979966F" w14:textId="2B1488BF" w:rsidR="00A07F49" w:rsidRPr="00CE0E3B" w:rsidRDefault="00A07F49" w:rsidP="00A07F49">
      <w:pPr>
        <w:pStyle w:val="ListParagraph"/>
        <w:numPr>
          <w:ilvl w:val="2"/>
          <w:numId w:val="4"/>
        </w:numPr>
      </w:pPr>
      <w:r w:rsidRPr="00CE0E3B">
        <w:t xml:space="preserve">Show single timepoint </w:t>
      </w:r>
      <w:proofErr w:type="gramStart"/>
      <w:r w:rsidRPr="00CE0E3B">
        <w:t>model</w:t>
      </w:r>
      <w:proofErr w:type="gramEnd"/>
    </w:p>
    <w:p w14:paraId="14C89E10" w14:textId="129A7347" w:rsidR="00A07F49" w:rsidRPr="00CE0E3B" w:rsidRDefault="00A07F49" w:rsidP="00A07F49">
      <w:pPr>
        <w:pStyle w:val="ListParagraph"/>
        <w:numPr>
          <w:ilvl w:val="2"/>
          <w:numId w:val="4"/>
        </w:numPr>
      </w:pPr>
      <w:r w:rsidRPr="00CE0E3B">
        <w:t xml:space="preserve">Show growth </w:t>
      </w:r>
      <w:proofErr w:type="gramStart"/>
      <w:r w:rsidRPr="00CE0E3B">
        <w:t>model</w:t>
      </w:r>
      <w:proofErr w:type="gramEnd"/>
    </w:p>
    <w:p w14:paraId="2CECA5FE" w14:textId="18BE6740" w:rsidR="00E25209" w:rsidRPr="00CE0E3B" w:rsidRDefault="00E25209" w:rsidP="00A07F49">
      <w:pPr>
        <w:pStyle w:val="ListParagraph"/>
        <w:numPr>
          <w:ilvl w:val="2"/>
          <w:numId w:val="4"/>
        </w:numPr>
      </w:pPr>
      <w:r w:rsidRPr="00CE0E3B">
        <w:t xml:space="preserve">Introduce </w:t>
      </w:r>
      <w:r w:rsidR="00522765" w:rsidRPr="00CE0E3B">
        <w:t xml:space="preserve">TADS </w:t>
      </w:r>
      <w:proofErr w:type="gramStart"/>
      <w:r w:rsidRPr="00CE0E3B">
        <w:t>data</w:t>
      </w:r>
      <w:proofErr w:type="gramEnd"/>
    </w:p>
    <w:p w14:paraId="587316FE" w14:textId="3D154CF4" w:rsidR="00B01395" w:rsidRPr="00CE0E3B" w:rsidRDefault="00B01395" w:rsidP="00B01395">
      <w:pPr>
        <w:pStyle w:val="ListParagraph"/>
        <w:numPr>
          <w:ilvl w:val="3"/>
          <w:numId w:val="4"/>
        </w:numPr>
      </w:pPr>
      <w:r w:rsidRPr="00CE0E3B">
        <w:t>T1-5 PP-IGT data from parents only</w:t>
      </w:r>
    </w:p>
    <w:p w14:paraId="31770544" w14:textId="3641C3AA" w:rsidR="00A07F49" w:rsidRPr="00CE0E3B" w:rsidRDefault="00A07F49" w:rsidP="00A07F49">
      <w:pPr>
        <w:pStyle w:val="ListParagraph"/>
        <w:numPr>
          <w:ilvl w:val="2"/>
          <w:numId w:val="4"/>
        </w:numPr>
      </w:pPr>
      <w:r w:rsidRPr="00CE0E3B">
        <w:t xml:space="preserve">Fit </w:t>
      </w:r>
      <w:r w:rsidR="00E25209" w:rsidRPr="00CE0E3B">
        <w:t xml:space="preserve">both </w:t>
      </w:r>
      <w:r w:rsidR="008B607D" w:rsidRPr="00CE0E3B">
        <w:t xml:space="preserve">models to </w:t>
      </w:r>
      <w:proofErr w:type="gramStart"/>
      <w:r w:rsidR="008B607D" w:rsidRPr="00CE0E3B">
        <w:t>data</w:t>
      </w:r>
      <w:proofErr w:type="gramEnd"/>
    </w:p>
    <w:p w14:paraId="5B5BCF92" w14:textId="676F703A" w:rsidR="00A07F49" w:rsidRPr="00CE0E3B" w:rsidRDefault="00A07F49" w:rsidP="00A07F49">
      <w:pPr>
        <w:pStyle w:val="ListParagraph"/>
        <w:numPr>
          <w:ilvl w:val="2"/>
          <w:numId w:val="4"/>
        </w:numPr>
      </w:pPr>
      <w:r w:rsidRPr="00CE0E3B">
        <w:t>Results</w:t>
      </w:r>
    </w:p>
    <w:p w14:paraId="07F13237" w14:textId="45CB8D66" w:rsidR="00A07F49" w:rsidRPr="00CE0E3B" w:rsidRDefault="00A07F49" w:rsidP="00A07F49">
      <w:pPr>
        <w:pStyle w:val="ListParagraph"/>
        <w:numPr>
          <w:ilvl w:val="0"/>
          <w:numId w:val="4"/>
        </w:numPr>
      </w:pPr>
      <w:r w:rsidRPr="00CE0E3B">
        <w:t>Discussion</w:t>
      </w:r>
    </w:p>
    <w:p w14:paraId="5DC491DC" w14:textId="4F14D406" w:rsidR="00E04DAF" w:rsidRPr="00CE0E3B" w:rsidRDefault="00E04DAF" w:rsidP="00E04DAF">
      <w:pPr>
        <w:pStyle w:val="ListParagraph"/>
        <w:numPr>
          <w:ilvl w:val="1"/>
          <w:numId w:val="4"/>
        </w:numPr>
      </w:pPr>
      <w:r w:rsidRPr="00CE0E3B">
        <w:t>Benefits of this approach</w:t>
      </w:r>
    </w:p>
    <w:p w14:paraId="23B762BF" w14:textId="600E9387" w:rsidR="00E04DAF" w:rsidRPr="00CE0E3B" w:rsidRDefault="00E04DAF" w:rsidP="00E04DAF">
      <w:pPr>
        <w:pStyle w:val="ListParagraph"/>
        <w:numPr>
          <w:ilvl w:val="2"/>
          <w:numId w:val="4"/>
        </w:numPr>
      </w:pPr>
      <w:r w:rsidRPr="00CE0E3B">
        <w:t xml:space="preserve">Propagate uncertainty across levels of </w:t>
      </w:r>
      <w:proofErr w:type="gramStart"/>
      <w:r w:rsidRPr="00CE0E3B">
        <w:t>data</w:t>
      </w:r>
      <w:proofErr w:type="gramEnd"/>
    </w:p>
    <w:p w14:paraId="3B489195" w14:textId="5FFD96D2" w:rsidR="00E04DAF" w:rsidRPr="00CE0E3B" w:rsidRDefault="00E04DAF" w:rsidP="00E04DAF">
      <w:pPr>
        <w:pStyle w:val="ListParagraph"/>
        <w:numPr>
          <w:ilvl w:val="2"/>
          <w:numId w:val="4"/>
        </w:numPr>
      </w:pPr>
      <w:r w:rsidRPr="00CE0E3B">
        <w:lastRenderedPageBreak/>
        <w:t xml:space="preserve">(Hopefully) note how data were better characterized with growth </w:t>
      </w:r>
      <w:proofErr w:type="gramStart"/>
      <w:r w:rsidRPr="00CE0E3B">
        <w:t>model</w:t>
      </w:r>
      <w:proofErr w:type="gramEnd"/>
    </w:p>
    <w:p w14:paraId="0E05359A" w14:textId="496087E6" w:rsidR="008B607D" w:rsidRPr="00CE0E3B" w:rsidRDefault="008B607D" w:rsidP="00E04DAF">
      <w:pPr>
        <w:pStyle w:val="ListParagraph"/>
        <w:numPr>
          <w:ilvl w:val="2"/>
          <w:numId w:val="4"/>
        </w:numPr>
      </w:pPr>
      <w:r w:rsidRPr="00CE0E3B">
        <w:t xml:space="preserve">Could include other </w:t>
      </w:r>
      <w:proofErr w:type="gramStart"/>
      <w:r w:rsidRPr="00CE0E3B">
        <w:t>covariates</w:t>
      </w:r>
      <w:proofErr w:type="gramEnd"/>
    </w:p>
    <w:p w14:paraId="1C51122A" w14:textId="2959FAC4" w:rsidR="00E04DAF" w:rsidRPr="00CE0E3B" w:rsidRDefault="00E04DAF" w:rsidP="00E04DAF">
      <w:pPr>
        <w:pStyle w:val="ListParagraph"/>
        <w:numPr>
          <w:ilvl w:val="1"/>
          <w:numId w:val="4"/>
        </w:numPr>
      </w:pPr>
      <w:r w:rsidRPr="00CE0E3B">
        <w:t>Drawbacks of this approach</w:t>
      </w:r>
    </w:p>
    <w:p w14:paraId="284DE4FA" w14:textId="2CFA5E62" w:rsidR="00E04DAF" w:rsidRPr="00CE0E3B" w:rsidRDefault="00E04DAF" w:rsidP="00E04DAF">
      <w:pPr>
        <w:pStyle w:val="ListParagraph"/>
        <w:numPr>
          <w:ilvl w:val="2"/>
          <w:numId w:val="4"/>
        </w:numPr>
      </w:pPr>
      <w:r w:rsidRPr="00CE0E3B">
        <w:t xml:space="preserve">Note any issues we </w:t>
      </w:r>
      <w:proofErr w:type="gramStart"/>
      <w:r w:rsidRPr="00CE0E3B">
        <w:t>found</w:t>
      </w:r>
      <w:proofErr w:type="gramEnd"/>
    </w:p>
    <w:p w14:paraId="49549FC6" w14:textId="2AFDDC89" w:rsidR="008B607D" w:rsidRPr="00CE0E3B" w:rsidRDefault="00E04DAF" w:rsidP="001342B7">
      <w:pPr>
        <w:pStyle w:val="ListParagraph"/>
        <w:numPr>
          <w:ilvl w:val="2"/>
          <w:numId w:val="4"/>
        </w:numPr>
      </w:pPr>
      <w:r w:rsidRPr="00CE0E3B">
        <w:t>Computational</w:t>
      </w:r>
      <w:r w:rsidR="007F046B" w:rsidRPr="00CE0E3B">
        <w:t>ly intensive</w:t>
      </w:r>
    </w:p>
    <w:sectPr w:rsidR="008B607D" w:rsidRPr="00CE0E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4-21T15:00:00Z" w:initials="JH">
    <w:p w14:paraId="3D5B5000" w14:textId="77777777" w:rsidR="00DB2C53" w:rsidRDefault="00DB2C53" w:rsidP="00DB2C53">
      <w:pPr>
        <w:pStyle w:val="CommentText"/>
      </w:pPr>
      <w:r>
        <w:rPr>
          <w:rStyle w:val="CommentReference"/>
        </w:rPr>
        <w:annotationRef/>
      </w:r>
      <w:r>
        <w:rPr>
          <w:b/>
          <w:bCs/>
          <w:u w:val="single"/>
        </w:rPr>
        <w:t>Questions</w:t>
      </w:r>
    </w:p>
    <w:p w14:paraId="7318F48D" w14:textId="77777777" w:rsidR="00DB2C53" w:rsidRDefault="00DB2C53" w:rsidP="00DB2C53">
      <w:pPr>
        <w:pStyle w:val="CommentText"/>
        <w:numPr>
          <w:ilvl w:val="0"/>
          <w:numId w:val="5"/>
        </w:numPr>
      </w:pPr>
      <w:r>
        <w:t>Do we want to use TADS data for this?</w:t>
      </w:r>
    </w:p>
    <w:p w14:paraId="6DA49F1E" w14:textId="77777777" w:rsidR="00DB2C53" w:rsidRDefault="00DB2C53" w:rsidP="00DB2C53">
      <w:pPr>
        <w:pStyle w:val="CommentText"/>
        <w:numPr>
          <w:ilvl w:val="0"/>
          <w:numId w:val="5"/>
        </w:numPr>
      </w:pPr>
      <w:r>
        <w:t>If no, do we want to use PP-IGT task as model task or something even more si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DA49F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35B51C1" w16cex:dateUtc="2024-04-21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DA49F1E" w16cid:durableId="235B51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onotype Sorts">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92EF8B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54DFE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A6219B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3AE7C9C"/>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D96A710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421A67F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C34E4AA"/>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11" w15:restartNumberingAfterBreak="0">
    <w:nsid w:val="03823F45"/>
    <w:multiLevelType w:val="multilevel"/>
    <w:tmpl w:val="0F62A790"/>
    <w:lvl w:ilvl="0">
      <w:start w:val="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0D862CC"/>
    <w:multiLevelType w:val="hybridMultilevel"/>
    <w:tmpl w:val="00647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086BD2"/>
    <w:multiLevelType w:val="hybridMultilevel"/>
    <w:tmpl w:val="2DDCC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15" w15:restartNumberingAfterBreak="0">
    <w:nsid w:val="35D739DF"/>
    <w:multiLevelType w:val="hybridMultilevel"/>
    <w:tmpl w:val="12242E4E"/>
    <w:lvl w:ilvl="0" w:tplc="1B304D76">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17" w15:restartNumberingAfterBreak="0">
    <w:nsid w:val="47EA1A6D"/>
    <w:multiLevelType w:val="hybridMultilevel"/>
    <w:tmpl w:val="D694A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0F2A3C"/>
    <w:multiLevelType w:val="hybridMultilevel"/>
    <w:tmpl w:val="E7F687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0"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num w:numId="1" w16cid:durableId="656763657">
    <w:abstractNumId w:val="12"/>
  </w:num>
  <w:num w:numId="2" w16cid:durableId="1844397926">
    <w:abstractNumId w:val="17"/>
  </w:num>
  <w:num w:numId="3" w16cid:durableId="2049449669">
    <w:abstractNumId w:val="13"/>
  </w:num>
  <w:num w:numId="4" w16cid:durableId="646470026">
    <w:abstractNumId w:val="18"/>
  </w:num>
  <w:num w:numId="5" w16cid:durableId="2029746210">
    <w:abstractNumId w:val="16"/>
  </w:num>
  <w:num w:numId="6" w16cid:durableId="1720473446">
    <w:abstractNumId w:val="9"/>
  </w:num>
  <w:num w:numId="7" w16cid:durableId="1228955872">
    <w:abstractNumId w:val="7"/>
  </w:num>
  <w:num w:numId="8" w16cid:durableId="1197767818">
    <w:abstractNumId w:val="6"/>
  </w:num>
  <w:num w:numId="9" w16cid:durableId="952637822">
    <w:abstractNumId w:val="5"/>
  </w:num>
  <w:num w:numId="10" w16cid:durableId="1827357289">
    <w:abstractNumId w:val="4"/>
  </w:num>
  <w:num w:numId="11" w16cid:durableId="1559901986">
    <w:abstractNumId w:val="8"/>
  </w:num>
  <w:num w:numId="12" w16cid:durableId="1518690889">
    <w:abstractNumId w:val="3"/>
  </w:num>
  <w:num w:numId="13" w16cid:durableId="1942184108">
    <w:abstractNumId w:val="2"/>
  </w:num>
  <w:num w:numId="14" w16cid:durableId="122775682">
    <w:abstractNumId w:val="1"/>
  </w:num>
  <w:num w:numId="15" w16cid:durableId="1608467511">
    <w:abstractNumId w:val="0"/>
  </w:num>
  <w:num w:numId="16" w16cid:durableId="670370596">
    <w:abstractNumId w:val="10"/>
  </w:num>
  <w:num w:numId="17" w16cid:durableId="2000184568">
    <w:abstractNumId w:val="14"/>
  </w:num>
  <w:num w:numId="18" w16cid:durableId="1704401811">
    <w:abstractNumId w:val="19"/>
  </w:num>
  <w:num w:numId="19" w16cid:durableId="1784569612">
    <w:abstractNumId w:val="20"/>
  </w:num>
  <w:num w:numId="20" w16cid:durableId="360472051">
    <w:abstractNumId w:val="15"/>
  </w:num>
  <w:num w:numId="21" w16cid:durableId="128071984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366"/>
    <w:rsid w:val="0005500C"/>
    <w:rsid w:val="00070F8A"/>
    <w:rsid w:val="00100F89"/>
    <w:rsid w:val="00105F32"/>
    <w:rsid w:val="001342B7"/>
    <w:rsid w:val="00163E4C"/>
    <w:rsid w:val="0022347C"/>
    <w:rsid w:val="00233719"/>
    <w:rsid w:val="0024686B"/>
    <w:rsid w:val="002731DA"/>
    <w:rsid w:val="00294143"/>
    <w:rsid w:val="00330034"/>
    <w:rsid w:val="003533D3"/>
    <w:rsid w:val="003F61D7"/>
    <w:rsid w:val="004104C2"/>
    <w:rsid w:val="00421E46"/>
    <w:rsid w:val="004C6B61"/>
    <w:rsid w:val="00507454"/>
    <w:rsid w:val="00522765"/>
    <w:rsid w:val="005454B3"/>
    <w:rsid w:val="00557F1D"/>
    <w:rsid w:val="00575278"/>
    <w:rsid w:val="006B1D42"/>
    <w:rsid w:val="006D6D65"/>
    <w:rsid w:val="00721D28"/>
    <w:rsid w:val="007F046B"/>
    <w:rsid w:val="00876890"/>
    <w:rsid w:val="008845EF"/>
    <w:rsid w:val="008B607D"/>
    <w:rsid w:val="00913FF0"/>
    <w:rsid w:val="009907FB"/>
    <w:rsid w:val="0099543F"/>
    <w:rsid w:val="009A0366"/>
    <w:rsid w:val="009B1142"/>
    <w:rsid w:val="009B1B42"/>
    <w:rsid w:val="009F79CD"/>
    <w:rsid w:val="00A07F49"/>
    <w:rsid w:val="00A85859"/>
    <w:rsid w:val="00AD79CC"/>
    <w:rsid w:val="00AE2390"/>
    <w:rsid w:val="00AE5D2D"/>
    <w:rsid w:val="00B01395"/>
    <w:rsid w:val="00B31141"/>
    <w:rsid w:val="00B52B36"/>
    <w:rsid w:val="00B7694E"/>
    <w:rsid w:val="00BE6987"/>
    <w:rsid w:val="00BF6D4E"/>
    <w:rsid w:val="00C04FAF"/>
    <w:rsid w:val="00C36421"/>
    <w:rsid w:val="00C477FD"/>
    <w:rsid w:val="00C54862"/>
    <w:rsid w:val="00C60E68"/>
    <w:rsid w:val="00C917D7"/>
    <w:rsid w:val="00CE0E3B"/>
    <w:rsid w:val="00CE2F55"/>
    <w:rsid w:val="00CE6348"/>
    <w:rsid w:val="00CF50C8"/>
    <w:rsid w:val="00D1684E"/>
    <w:rsid w:val="00D73AA1"/>
    <w:rsid w:val="00DB2C53"/>
    <w:rsid w:val="00E04D29"/>
    <w:rsid w:val="00E04DAF"/>
    <w:rsid w:val="00E25209"/>
    <w:rsid w:val="00E51A78"/>
    <w:rsid w:val="00EC1442"/>
    <w:rsid w:val="00EE58CE"/>
    <w:rsid w:val="00F51026"/>
    <w:rsid w:val="00F81E52"/>
    <w:rsid w:val="00FA3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DED2E"/>
  <w15:chartTrackingRefBased/>
  <w15:docId w15:val="{BB1C16F4-98AE-4A53-9734-A6D672011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99"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A39B8"/>
    <w:pPr>
      <w:ind w:firstLine="0"/>
    </w:pPr>
  </w:style>
  <w:style w:type="paragraph" w:styleId="Heading1">
    <w:name w:val="heading 1"/>
    <w:basedOn w:val="Normal"/>
    <w:next w:val="Normal"/>
    <w:link w:val="Heading1Char"/>
    <w:qFormat/>
    <w:rsid w:val="003F61D7"/>
    <w:pPr>
      <w:keepNext/>
      <w:keepLines/>
      <w:spacing w:before="240"/>
      <w:outlineLvl w:val="0"/>
    </w:pPr>
    <w:rPr>
      <w:rFonts w:eastAsiaTheme="majorEastAsia" w:cstheme="majorBidi"/>
      <w:b/>
      <w:szCs w:val="32"/>
      <w:u w:val="single"/>
    </w:rPr>
  </w:style>
  <w:style w:type="paragraph" w:styleId="Heading2">
    <w:name w:val="heading 2"/>
    <w:basedOn w:val="Normal"/>
    <w:next w:val="Normal"/>
    <w:link w:val="Heading2Char"/>
    <w:unhideWhenUsed/>
    <w:qFormat/>
    <w:rsid w:val="00E51A78"/>
    <w:pPr>
      <w:keepNext/>
      <w:keepLines/>
      <w:spacing w:before="40"/>
      <w:ind w:firstLine="360"/>
      <w:outlineLvl w:val="1"/>
    </w:pPr>
    <w:rPr>
      <w:rFonts w:eastAsiaTheme="majorEastAsia" w:cstheme="majorBidi"/>
      <w:szCs w:val="26"/>
      <w:u w:val="single"/>
    </w:rPr>
  </w:style>
  <w:style w:type="paragraph" w:styleId="Heading3">
    <w:name w:val="heading 3"/>
    <w:basedOn w:val="Normal"/>
    <w:next w:val="Normal"/>
    <w:link w:val="Heading3Char"/>
    <w:unhideWhenUsed/>
    <w:qFormat/>
    <w:rsid w:val="0099543F"/>
    <w:pPr>
      <w:keepNext/>
      <w:keepLines/>
      <w:spacing w:before="40"/>
      <w:outlineLvl w:val="2"/>
    </w:pPr>
    <w:rPr>
      <w:rFonts w:eastAsiaTheme="majorEastAsia" w:cstheme="majorBidi"/>
    </w:rPr>
  </w:style>
  <w:style w:type="paragraph" w:styleId="Heading4">
    <w:name w:val="heading 4"/>
    <w:basedOn w:val="Normal"/>
    <w:next w:val="Normal"/>
    <w:link w:val="Heading4Char"/>
    <w:unhideWhenUsed/>
    <w:qFormat/>
    <w:rsid w:val="009A0366"/>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nhideWhenUsed/>
    <w:qFormat/>
    <w:rsid w:val="009A0366"/>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nhideWhenUsed/>
    <w:qFormat/>
    <w:rsid w:val="009A0366"/>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nhideWhenUsed/>
    <w:qFormat/>
    <w:rsid w:val="009A0366"/>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nhideWhenUsed/>
    <w:qFormat/>
    <w:rsid w:val="009A0366"/>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nhideWhenUsed/>
    <w:qFormat/>
    <w:rsid w:val="009A0366"/>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99543F"/>
    <w:rPr>
      <w:rFonts w:eastAsiaTheme="majorEastAsia" w:cstheme="majorBidi"/>
    </w:rPr>
  </w:style>
  <w:style w:type="character" w:customStyle="1" w:styleId="Heading1Char">
    <w:name w:val="Heading 1 Char"/>
    <w:basedOn w:val="DefaultParagraphFont"/>
    <w:link w:val="Heading1"/>
    <w:uiPriority w:val="9"/>
    <w:rsid w:val="003F61D7"/>
    <w:rPr>
      <w:rFonts w:eastAsiaTheme="majorEastAsia" w:cstheme="majorBidi"/>
      <w:b/>
      <w:szCs w:val="32"/>
      <w:u w:val="single"/>
    </w:rPr>
  </w:style>
  <w:style w:type="character" w:customStyle="1" w:styleId="Heading2Char">
    <w:name w:val="Heading 2 Char"/>
    <w:basedOn w:val="DefaultParagraphFont"/>
    <w:link w:val="Heading2"/>
    <w:uiPriority w:val="9"/>
    <w:semiHidden/>
    <w:rsid w:val="00E51A78"/>
    <w:rPr>
      <w:rFonts w:eastAsiaTheme="majorEastAsia" w:cstheme="majorBidi"/>
      <w:szCs w:val="26"/>
      <w:u w:val="single"/>
    </w:rPr>
  </w:style>
  <w:style w:type="character" w:customStyle="1" w:styleId="Heading4Char">
    <w:name w:val="Heading 4 Char"/>
    <w:basedOn w:val="DefaultParagraphFont"/>
    <w:link w:val="Heading4"/>
    <w:uiPriority w:val="9"/>
    <w:semiHidden/>
    <w:rsid w:val="009A0366"/>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9A0366"/>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9A036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A036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A036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A0366"/>
    <w:rPr>
      <w:rFonts w:asciiTheme="minorHAnsi" w:eastAsiaTheme="majorEastAsia" w:hAnsiTheme="minorHAnsi" w:cstheme="majorBidi"/>
      <w:color w:val="272727" w:themeColor="text1" w:themeTint="D8"/>
    </w:rPr>
  </w:style>
  <w:style w:type="paragraph" w:styleId="Title">
    <w:name w:val="Title"/>
    <w:basedOn w:val="Normal"/>
    <w:next w:val="Normal"/>
    <w:link w:val="TitleChar"/>
    <w:qFormat/>
    <w:rsid w:val="009A036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036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9A0366"/>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0366"/>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A036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A0366"/>
    <w:rPr>
      <w:i/>
      <w:iCs/>
      <w:color w:val="404040" w:themeColor="text1" w:themeTint="BF"/>
    </w:rPr>
  </w:style>
  <w:style w:type="paragraph" w:styleId="ListParagraph">
    <w:name w:val="List Paragraph"/>
    <w:basedOn w:val="Normal"/>
    <w:uiPriority w:val="34"/>
    <w:qFormat/>
    <w:rsid w:val="009A0366"/>
    <w:pPr>
      <w:ind w:left="720"/>
      <w:contextualSpacing/>
    </w:pPr>
  </w:style>
  <w:style w:type="character" w:styleId="IntenseEmphasis">
    <w:name w:val="Intense Emphasis"/>
    <w:basedOn w:val="DefaultParagraphFont"/>
    <w:uiPriority w:val="21"/>
    <w:qFormat/>
    <w:rsid w:val="009A0366"/>
    <w:rPr>
      <w:i/>
      <w:iCs/>
      <w:color w:val="0F4761" w:themeColor="accent1" w:themeShade="BF"/>
    </w:rPr>
  </w:style>
  <w:style w:type="paragraph" w:styleId="IntenseQuote">
    <w:name w:val="Intense Quote"/>
    <w:basedOn w:val="Normal"/>
    <w:next w:val="Normal"/>
    <w:link w:val="IntenseQuoteChar"/>
    <w:uiPriority w:val="30"/>
    <w:qFormat/>
    <w:rsid w:val="009A036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0366"/>
    <w:rPr>
      <w:i/>
      <w:iCs/>
      <w:color w:val="0F4761" w:themeColor="accent1" w:themeShade="BF"/>
    </w:rPr>
  </w:style>
  <w:style w:type="character" w:styleId="IntenseReference">
    <w:name w:val="Intense Reference"/>
    <w:basedOn w:val="DefaultParagraphFont"/>
    <w:uiPriority w:val="32"/>
    <w:qFormat/>
    <w:rsid w:val="009A0366"/>
    <w:rPr>
      <w:b/>
      <w:bCs/>
      <w:smallCaps/>
      <w:color w:val="0F4761" w:themeColor="accent1" w:themeShade="BF"/>
      <w:spacing w:val="5"/>
    </w:rPr>
  </w:style>
  <w:style w:type="character" w:styleId="CommentReference">
    <w:name w:val="annotation reference"/>
    <w:basedOn w:val="DefaultParagraphFont"/>
    <w:uiPriority w:val="99"/>
    <w:semiHidden/>
    <w:unhideWhenUsed/>
    <w:rsid w:val="00DB2C53"/>
    <w:rPr>
      <w:sz w:val="16"/>
      <w:szCs w:val="16"/>
    </w:rPr>
  </w:style>
  <w:style w:type="paragraph" w:styleId="CommentText">
    <w:name w:val="annotation text"/>
    <w:basedOn w:val="Normal"/>
    <w:link w:val="CommentTextChar"/>
    <w:uiPriority w:val="99"/>
    <w:unhideWhenUsed/>
    <w:rsid w:val="00DB2C53"/>
    <w:rPr>
      <w:sz w:val="20"/>
      <w:szCs w:val="20"/>
    </w:rPr>
  </w:style>
  <w:style w:type="character" w:customStyle="1" w:styleId="CommentTextChar">
    <w:name w:val="Comment Text Char"/>
    <w:basedOn w:val="DefaultParagraphFont"/>
    <w:link w:val="CommentText"/>
    <w:uiPriority w:val="99"/>
    <w:rsid w:val="00DB2C53"/>
    <w:rPr>
      <w:sz w:val="20"/>
      <w:szCs w:val="20"/>
    </w:rPr>
  </w:style>
  <w:style w:type="paragraph" w:styleId="CommentSubject">
    <w:name w:val="annotation subject"/>
    <w:basedOn w:val="CommentText"/>
    <w:next w:val="CommentText"/>
    <w:link w:val="CommentSubjectChar"/>
    <w:unhideWhenUsed/>
    <w:rsid w:val="00DB2C53"/>
    <w:rPr>
      <w:b/>
      <w:bCs/>
    </w:rPr>
  </w:style>
  <w:style w:type="character" w:customStyle="1" w:styleId="CommentSubjectChar">
    <w:name w:val="Comment Subject Char"/>
    <w:basedOn w:val="CommentTextChar"/>
    <w:link w:val="CommentSubject"/>
    <w:rsid w:val="00DB2C53"/>
    <w:rPr>
      <w:b/>
      <w:bCs/>
      <w:sz w:val="20"/>
      <w:szCs w:val="20"/>
    </w:rPr>
  </w:style>
  <w:style w:type="table" w:styleId="TableGrid">
    <w:name w:val="Table Grid"/>
    <w:basedOn w:val="TableNormal"/>
    <w:uiPriority w:val="39"/>
    <w:rsid w:val="00AD79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eckbox">
    <w:name w:val="checkbox"/>
    <w:basedOn w:val="Normal"/>
    <w:rsid w:val="00C917D7"/>
    <w:pPr>
      <w:pBdr>
        <w:top w:val="single" w:sz="6" w:space="0" w:color="auto"/>
        <w:left w:val="single" w:sz="6" w:space="0" w:color="auto"/>
        <w:bottom w:val="single" w:sz="6" w:space="0" w:color="auto"/>
        <w:right w:val="single" w:sz="6" w:space="0" w:color="auto"/>
      </w:pBdr>
      <w:autoSpaceDE w:val="0"/>
      <w:autoSpaceDN w:val="0"/>
      <w:jc w:val="center"/>
    </w:pPr>
    <w:rPr>
      <w:rFonts w:ascii="Times" w:eastAsia="Times New Roman" w:hAnsi="Times" w:cs="Times"/>
      <w:noProof/>
      <w:color w:val="0000FF"/>
      <w:kern w:val="0"/>
      <w:sz w:val="18"/>
      <w:szCs w:val="18"/>
      <w14:ligatures w14:val="none"/>
    </w:rPr>
  </w:style>
  <w:style w:type="paragraph" w:styleId="BlockText">
    <w:name w:val="Block Text"/>
    <w:basedOn w:val="Normal"/>
    <w:rsid w:val="00C917D7"/>
    <w:pPr>
      <w:autoSpaceDE w:val="0"/>
      <w:autoSpaceDN w:val="0"/>
      <w:spacing w:after="120"/>
      <w:ind w:left="1440" w:right="1440"/>
    </w:pPr>
    <w:rPr>
      <w:rFonts w:ascii="Times" w:eastAsia="Times New Roman" w:hAnsi="Times" w:cs="Times"/>
      <w:kern w:val="0"/>
      <w14:ligatures w14:val="none"/>
    </w:rPr>
  </w:style>
  <w:style w:type="paragraph" w:styleId="BodyText">
    <w:name w:val="Body Text"/>
    <w:basedOn w:val="Normal"/>
    <w:link w:val="BodyTextChar"/>
    <w:rsid w:val="00C917D7"/>
    <w:pPr>
      <w:autoSpaceDE w:val="0"/>
      <w:autoSpaceDN w:val="0"/>
      <w:spacing w:after="120"/>
    </w:pPr>
    <w:rPr>
      <w:rFonts w:ascii="Times" w:eastAsia="Times New Roman" w:hAnsi="Times" w:cs="Times"/>
      <w:kern w:val="0"/>
      <w14:ligatures w14:val="none"/>
    </w:rPr>
  </w:style>
  <w:style w:type="character" w:customStyle="1" w:styleId="BodyTextChar">
    <w:name w:val="Body Text Char"/>
    <w:basedOn w:val="DefaultParagraphFont"/>
    <w:link w:val="BodyText"/>
    <w:rsid w:val="00C917D7"/>
    <w:rPr>
      <w:rFonts w:ascii="Times" w:eastAsia="Times New Roman" w:hAnsi="Times" w:cs="Times"/>
      <w:kern w:val="0"/>
      <w14:ligatures w14:val="none"/>
    </w:rPr>
  </w:style>
  <w:style w:type="paragraph" w:styleId="BodyTextIndent">
    <w:name w:val="Body Text Indent"/>
    <w:basedOn w:val="Normal"/>
    <w:link w:val="BodyTextIndentChar"/>
    <w:rsid w:val="00C917D7"/>
    <w:pPr>
      <w:autoSpaceDE w:val="0"/>
      <w:autoSpaceDN w:val="0"/>
    </w:pPr>
    <w:rPr>
      <w:rFonts w:ascii="Arial" w:eastAsia="Times New Roman" w:hAnsi="Arial" w:cs="Arial"/>
      <w:kern w:val="0"/>
      <w:sz w:val="22"/>
      <w:szCs w:val="22"/>
      <w14:ligatures w14:val="none"/>
    </w:rPr>
  </w:style>
  <w:style w:type="character" w:customStyle="1" w:styleId="BodyTextIndentChar">
    <w:name w:val="Body Text Indent Char"/>
    <w:basedOn w:val="DefaultParagraphFont"/>
    <w:link w:val="BodyTextIndent"/>
    <w:rsid w:val="00C917D7"/>
    <w:rPr>
      <w:rFonts w:ascii="Arial" w:eastAsia="Times New Roman" w:hAnsi="Arial" w:cs="Arial"/>
      <w:kern w:val="0"/>
      <w:sz w:val="22"/>
      <w:szCs w:val="22"/>
      <w14:ligatures w14:val="none"/>
    </w:rPr>
  </w:style>
  <w:style w:type="paragraph" w:styleId="BodyText3">
    <w:name w:val="Body Text 3"/>
    <w:basedOn w:val="Normal"/>
    <w:link w:val="BodyText3Char"/>
    <w:rsid w:val="00C917D7"/>
    <w:pPr>
      <w:autoSpaceDE w:val="0"/>
      <w:autoSpaceDN w:val="0"/>
      <w:spacing w:after="120"/>
    </w:pPr>
    <w:rPr>
      <w:rFonts w:ascii="Times" w:eastAsia="Times New Roman" w:hAnsi="Times" w:cs="Times"/>
      <w:kern w:val="0"/>
      <w:sz w:val="16"/>
      <w:szCs w:val="16"/>
      <w14:ligatures w14:val="none"/>
    </w:rPr>
  </w:style>
  <w:style w:type="character" w:customStyle="1" w:styleId="BodyText3Char">
    <w:name w:val="Body Text 3 Char"/>
    <w:basedOn w:val="DefaultParagraphFont"/>
    <w:link w:val="BodyText3"/>
    <w:rsid w:val="00C917D7"/>
    <w:rPr>
      <w:rFonts w:ascii="Times" w:eastAsia="Times New Roman" w:hAnsi="Times" w:cs="Times"/>
      <w:kern w:val="0"/>
      <w:sz w:val="16"/>
      <w:szCs w:val="16"/>
      <w14:ligatures w14:val="none"/>
    </w:rPr>
  </w:style>
  <w:style w:type="paragraph" w:styleId="BodyTextFirstIndent">
    <w:name w:val="Body Text First Indent"/>
    <w:basedOn w:val="BodyText"/>
    <w:link w:val="BodyTextFirstIndentChar"/>
    <w:rsid w:val="00C917D7"/>
    <w:pPr>
      <w:ind w:firstLine="210"/>
    </w:pPr>
  </w:style>
  <w:style w:type="character" w:customStyle="1" w:styleId="BodyTextFirstIndentChar">
    <w:name w:val="Body Text First Indent Char"/>
    <w:basedOn w:val="BodyTextChar"/>
    <w:link w:val="BodyTextFirstIndent"/>
    <w:rsid w:val="00C917D7"/>
    <w:rPr>
      <w:rFonts w:ascii="Times" w:eastAsia="Times New Roman" w:hAnsi="Times" w:cs="Times"/>
      <w:kern w:val="0"/>
      <w14:ligatures w14:val="none"/>
    </w:rPr>
  </w:style>
  <w:style w:type="paragraph" w:styleId="BodyTextFirstIndent2">
    <w:name w:val="Body Text First Indent 2"/>
    <w:basedOn w:val="BodyTextIndent"/>
    <w:link w:val="BodyTextFirstIndent2Char"/>
    <w:rsid w:val="00C917D7"/>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rsid w:val="00C917D7"/>
    <w:rPr>
      <w:rFonts w:ascii="Times" w:eastAsia="Times New Roman" w:hAnsi="Times" w:cs="Times"/>
      <w:kern w:val="0"/>
      <w:sz w:val="22"/>
      <w:szCs w:val="22"/>
      <w14:ligatures w14:val="none"/>
    </w:rPr>
  </w:style>
  <w:style w:type="paragraph" w:styleId="BodyTextIndent2">
    <w:name w:val="Body Text Indent 2"/>
    <w:basedOn w:val="Normal"/>
    <w:link w:val="BodyTextIndent2Char"/>
    <w:rsid w:val="00C917D7"/>
    <w:pPr>
      <w:autoSpaceDE w:val="0"/>
      <w:autoSpaceDN w:val="0"/>
      <w:spacing w:after="120" w:line="480" w:lineRule="auto"/>
      <w:ind w:left="360"/>
    </w:pPr>
    <w:rPr>
      <w:rFonts w:ascii="Times" w:eastAsia="Times New Roman" w:hAnsi="Times" w:cs="Times"/>
      <w:kern w:val="0"/>
      <w14:ligatures w14:val="none"/>
    </w:rPr>
  </w:style>
  <w:style w:type="character" w:customStyle="1" w:styleId="BodyTextIndent2Char">
    <w:name w:val="Body Text Indent 2 Char"/>
    <w:basedOn w:val="DefaultParagraphFont"/>
    <w:link w:val="BodyTextIndent2"/>
    <w:rsid w:val="00C917D7"/>
    <w:rPr>
      <w:rFonts w:ascii="Times" w:eastAsia="Times New Roman" w:hAnsi="Times" w:cs="Times"/>
      <w:kern w:val="0"/>
      <w14:ligatures w14:val="none"/>
    </w:rPr>
  </w:style>
  <w:style w:type="paragraph" w:styleId="BodyTextIndent3">
    <w:name w:val="Body Text Indent 3"/>
    <w:basedOn w:val="Normal"/>
    <w:link w:val="BodyTextIndent3Char"/>
    <w:rsid w:val="00C917D7"/>
    <w:pPr>
      <w:autoSpaceDE w:val="0"/>
      <w:autoSpaceDN w:val="0"/>
      <w:spacing w:after="120"/>
      <w:ind w:left="360"/>
    </w:pPr>
    <w:rPr>
      <w:rFonts w:ascii="Times" w:eastAsia="Times New Roman" w:hAnsi="Times" w:cs="Times"/>
      <w:kern w:val="0"/>
      <w:sz w:val="16"/>
      <w:szCs w:val="16"/>
      <w14:ligatures w14:val="none"/>
    </w:rPr>
  </w:style>
  <w:style w:type="character" w:customStyle="1" w:styleId="BodyTextIndent3Char">
    <w:name w:val="Body Text Indent 3 Char"/>
    <w:basedOn w:val="DefaultParagraphFont"/>
    <w:link w:val="BodyTextIndent3"/>
    <w:rsid w:val="00C917D7"/>
    <w:rPr>
      <w:rFonts w:ascii="Times" w:eastAsia="Times New Roman" w:hAnsi="Times" w:cs="Times"/>
      <w:kern w:val="0"/>
      <w:sz w:val="16"/>
      <w:szCs w:val="16"/>
      <w14:ligatures w14:val="none"/>
    </w:rPr>
  </w:style>
  <w:style w:type="paragraph" w:styleId="Caption">
    <w:name w:val="caption"/>
    <w:basedOn w:val="Normal"/>
    <w:next w:val="Normal"/>
    <w:qFormat/>
    <w:rsid w:val="00C917D7"/>
    <w:pPr>
      <w:autoSpaceDE w:val="0"/>
      <w:autoSpaceDN w:val="0"/>
      <w:spacing w:before="120" w:after="120"/>
    </w:pPr>
    <w:rPr>
      <w:rFonts w:ascii="Times" w:eastAsia="Times New Roman" w:hAnsi="Times" w:cs="Times"/>
      <w:b/>
      <w:bCs/>
      <w:kern w:val="0"/>
      <w14:ligatures w14:val="none"/>
    </w:rPr>
  </w:style>
  <w:style w:type="paragraph" w:styleId="Closing">
    <w:name w:val="Closing"/>
    <w:basedOn w:val="Normal"/>
    <w:link w:val="ClosingChar"/>
    <w:rsid w:val="00C917D7"/>
    <w:pPr>
      <w:autoSpaceDE w:val="0"/>
      <w:autoSpaceDN w:val="0"/>
      <w:ind w:left="4320"/>
    </w:pPr>
    <w:rPr>
      <w:rFonts w:ascii="Times" w:eastAsia="Times New Roman" w:hAnsi="Times" w:cs="Times"/>
      <w:kern w:val="0"/>
      <w14:ligatures w14:val="none"/>
    </w:rPr>
  </w:style>
  <w:style w:type="character" w:customStyle="1" w:styleId="ClosingChar">
    <w:name w:val="Closing Char"/>
    <w:basedOn w:val="DefaultParagraphFont"/>
    <w:link w:val="Closing"/>
    <w:rsid w:val="00C917D7"/>
    <w:rPr>
      <w:rFonts w:ascii="Times" w:eastAsia="Times New Roman" w:hAnsi="Times" w:cs="Times"/>
      <w:kern w:val="0"/>
      <w14:ligatures w14:val="none"/>
    </w:rPr>
  </w:style>
  <w:style w:type="paragraph" w:styleId="Date">
    <w:name w:val="Date"/>
    <w:basedOn w:val="Normal"/>
    <w:next w:val="Normal"/>
    <w:link w:val="DateChar"/>
    <w:rsid w:val="00C917D7"/>
    <w:pPr>
      <w:autoSpaceDE w:val="0"/>
      <w:autoSpaceDN w:val="0"/>
    </w:pPr>
    <w:rPr>
      <w:rFonts w:ascii="Times" w:eastAsia="Times New Roman" w:hAnsi="Times" w:cs="Times"/>
      <w:kern w:val="0"/>
      <w14:ligatures w14:val="none"/>
    </w:rPr>
  </w:style>
  <w:style w:type="character" w:customStyle="1" w:styleId="DateChar">
    <w:name w:val="Date Char"/>
    <w:basedOn w:val="DefaultParagraphFont"/>
    <w:link w:val="Date"/>
    <w:rsid w:val="00C917D7"/>
    <w:rPr>
      <w:rFonts w:ascii="Times" w:eastAsia="Times New Roman" w:hAnsi="Times" w:cs="Times"/>
      <w:kern w:val="0"/>
      <w14:ligatures w14:val="none"/>
    </w:rPr>
  </w:style>
  <w:style w:type="paragraph" w:styleId="DocumentMap">
    <w:name w:val="Document Map"/>
    <w:basedOn w:val="Normal"/>
    <w:link w:val="DocumentMapChar"/>
    <w:semiHidden/>
    <w:rsid w:val="00C917D7"/>
    <w:pPr>
      <w:shd w:val="clear" w:color="auto" w:fill="000080"/>
      <w:autoSpaceDE w:val="0"/>
      <w:autoSpaceDN w:val="0"/>
    </w:pPr>
    <w:rPr>
      <w:rFonts w:ascii="Tahoma" w:eastAsia="Times New Roman" w:hAnsi="Tahoma" w:cs="Tahoma"/>
      <w:kern w:val="0"/>
      <w14:ligatures w14:val="none"/>
    </w:rPr>
  </w:style>
  <w:style w:type="character" w:customStyle="1" w:styleId="DocumentMapChar">
    <w:name w:val="Document Map Char"/>
    <w:basedOn w:val="DefaultParagraphFont"/>
    <w:link w:val="DocumentMap"/>
    <w:semiHidden/>
    <w:rsid w:val="00C917D7"/>
    <w:rPr>
      <w:rFonts w:ascii="Tahoma" w:eastAsia="Times New Roman" w:hAnsi="Tahoma" w:cs="Tahoma"/>
      <w:kern w:val="0"/>
      <w:shd w:val="clear" w:color="auto" w:fill="000080"/>
      <w14:ligatures w14:val="none"/>
    </w:rPr>
  </w:style>
  <w:style w:type="paragraph" w:styleId="EndnoteText">
    <w:name w:val="endnote text"/>
    <w:basedOn w:val="Normal"/>
    <w:link w:val="EndnoteTextChar"/>
    <w:semiHidden/>
    <w:rsid w:val="00C917D7"/>
    <w:pPr>
      <w:autoSpaceDE w:val="0"/>
      <w:autoSpaceDN w:val="0"/>
    </w:pPr>
    <w:rPr>
      <w:rFonts w:ascii="Times" w:eastAsia="Times New Roman" w:hAnsi="Times" w:cs="Times"/>
      <w:kern w:val="0"/>
      <w:sz w:val="20"/>
      <w:szCs w:val="20"/>
      <w14:ligatures w14:val="none"/>
    </w:rPr>
  </w:style>
  <w:style w:type="character" w:customStyle="1" w:styleId="EndnoteTextChar">
    <w:name w:val="Endnote Text Char"/>
    <w:basedOn w:val="DefaultParagraphFont"/>
    <w:link w:val="EndnoteText"/>
    <w:semiHidden/>
    <w:rsid w:val="00C917D7"/>
    <w:rPr>
      <w:rFonts w:ascii="Times" w:eastAsia="Times New Roman" w:hAnsi="Times" w:cs="Times"/>
      <w:kern w:val="0"/>
      <w:sz w:val="20"/>
      <w:szCs w:val="20"/>
      <w14:ligatures w14:val="none"/>
    </w:rPr>
  </w:style>
  <w:style w:type="paragraph" w:styleId="EnvelopeAddress">
    <w:name w:val="envelope address"/>
    <w:basedOn w:val="Normal"/>
    <w:rsid w:val="00C917D7"/>
    <w:pPr>
      <w:framePr w:w="7920" w:h="1980" w:hRule="exact" w:hSpace="180" w:wrap="auto" w:hAnchor="page" w:xAlign="center" w:yAlign="bottom"/>
      <w:autoSpaceDE w:val="0"/>
      <w:autoSpaceDN w:val="0"/>
      <w:ind w:left="2880"/>
    </w:pPr>
    <w:rPr>
      <w:rFonts w:ascii="Arial" w:eastAsia="Times New Roman" w:hAnsi="Arial" w:cs="Arial"/>
      <w:kern w:val="0"/>
      <w14:ligatures w14:val="none"/>
    </w:rPr>
  </w:style>
  <w:style w:type="paragraph" w:styleId="EnvelopeReturn">
    <w:name w:val="envelope return"/>
    <w:basedOn w:val="Normal"/>
    <w:rsid w:val="00C917D7"/>
    <w:pPr>
      <w:autoSpaceDE w:val="0"/>
      <w:autoSpaceDN w:val="0"/>
    </w:pPr>
    <w:rPr>
      <w:rFonts w:ascii="Arial" w:eastAsia="Times New Roman" w:hAnsi="Arial" w:cs="Arial"/>
      <w:kern w:val="0"/>
      <w:sz w:val="20"/>
      <w:szCs w:val="20"/>
      <w14:ligatures w14:val="none"/>
    </w:rPr>
  </w:style>
  <w:style w:type="paragraph" w:styleId="Footer">
    <w:name w:val="footer"/>
    <w:basedOn w:val="Normal"/>
    <w:link w:val="FooterChar"/>
    <w:rsid w:val="00C917D7"/>
    <w:pPr>
      <w:tabs>
        <w:tab w:val="center" w:pos="4320"/>
        <w:tab w:val="right" w:pos="8640"/>
      </w:tabs>
      <w:autoSpaceDE w:val="0"/>
      <w:autoSpaceDN w:val="0"/>
    </w:pPr>
    <w:rPr>
      <w:rFonts w:ascii="Times" w:eastAsia="Times New Roman" w:hAnsi="Times" w:cs="Times"/>
      <w:kern w:val="0"/>
      <w14:ligatures w14:val="none"/>
    </w:rPr>
  </w:style>
  <w:style w:type="character" w:customStyle="1" w:styleId="FooterChar">
    <w:name w:val="Footer Char"/>
    <w:basedOn w:val="DefaultParagraphFont"/>
    <w:link w:val="Footer"/>
    <w:rsid w:val="00C917D7"/>
    <w:rPr>
      <w:rFonts w:ascii="Times" w:eastAsia="Times New Roman" w:hAnsi="Times" w:cs="Times"/>
      <w:kern w:val="0"/>
      <w14:ligatures w14:val="none"/>
    </w:rPr>
  </w:style>
  <w:style w:type="paragraph" w:styleId="FootnoteText">
    <w:name w:val="footnote text"/>
    <w:basedOn w:val="Normal"/>
    <w:link w:val="FootnoteTextChar"/>
    <w:semiHidden/>
    <w:rsid w:val="00C917D7"/>
    <w:pPr>
      <w:autoSpaceDE w:val="0"/>
      <w:autoSpaceDN w:val="0"/>
    </w:pPr>
    <w:rPr>
      <w:rFonts w:ascii="Times" w:eastAsia="Times New Roman" w:hAnsi="Times" w:cs="Times"/>
      <w:kern w:val="0"/>
      <w:sz w:val="20"/>
      <w:szCs w:val="20"/>
      <w14:ligatures w14:val="none"/>
    </w:rPr>
  </w:style>
  <w:style w:type="character" w:customStyle="1" w:styleId="FootnoteTextChar">
    <w:name w:val="Footnote Text Char"/>
    <w:basedOn w:val="DefaultParagraphFont"/>
    <w:link w:val="FootnoteText"/>
    <w:semiHidden/>
    <w:rsid w:val="00C917D7"/>
    <w:rPr>
      <w:rFonts w:ascii="Times" w:eastAsia="Times New Roman" w:hAnsi="Times" w:cs="Times"/>
      <w:kern w:val="0"/>
      <w:sz w:val="20"/>
      <w:szCs w:val="20"/>
      <w14:ligatures w14:val="none"/>
    </w:rPr>
  </w:style>
  <w:style w:type="paragraph" w:styleId="Header">
    <w:name w:val="header"/>
    <w:basedOn w:val="Normal"/>
    <w:link w:val="HeaderChar"/>
    <w:rsid w:val="00C917D7"/>
    <w:pPr>
      <w:tabs>
        <w:tab w:val="center" w:pos="4320"/>
        <w:tab w:val="right" w:pos="8640"/>
      </w:tabs>
      <w:autoSpaceDE w:val="0"/>
      <w:autoSpaceDN w:val="0"/>
    </w:pPr>
    <w:rPr>
      <w:rFonts w:ascii="Times" w:eastAsia="Times New Roman" w:hAnsi="Times" w:cs="Times"/>
      <w:kern w:val="0"/>
      <w14:ligatures w14:val="none"/>
    </w:rPr>
  </w:style>
  <w:style w:type="character" w:customStyle="1" w:styleId="HeaderChar">
    <w:name w:val="Header Char"/>
    <w:basedOn w:val="DefaultParagraphFont"/>
    <w:link w:val="Header"/>
    <w:rsid w:val="00C917D7"/>
    <w:rPr>
      <w:rFonts w:ascii="Times" w:eastAsia="Times New Roman" w:hAnsi="Times" w:cs="Times"/>
      <w:kern w:val="0"/>
      <w14:ligatures w14:val="none"/>
    </w:rPr>
  </w:style>
  <w:style w:type="paragraph" w:styleId="Index1">
    <w:name w:val="index 1"/>
    <w:basedOn w:val="Normal"/>
    <w:next w:val="Normal"/>
    <w:autoRedefine/>
    <w:semiHidden/>
    <w:rsid w:val="00C917D7"/>
    <w:pPr>
      <w:autoSpaceDE w:val="0"/>
      <w:autoSpaceDN w:val="0"/>
      <w:ind w:left="240" w:hanging="240"/>
    </w:pPr>
    <w:rPr>
      <w:rFonts w:ascii="Times" w:eastAsia="Times New Roman" w:hAnsi="Times" w:cs="Times"/>
      <w:kern w:val="0"/>
      <w14:ligatures w14:val="none"/>
    </w:rPr>
  </w:style>
  <w:style w:type="paragraph" w:styleId="Index2">
    <w:name w:val="index 2"/>
    <w:basedOn w:val="Normal"/>
    <w:next w:val="Normal"/>
    <w:autoRedefine/>
    <w:semiHidden/>
    <w:rsid w:val="00C917D7"/>
    <w:pPr>
      <w:autoSpaceDE w:val="0"/>
      <w:autoSpaceDN w:val="0"/>
      <w:ind w:left="480" w:hanging="240"/>
    </w:pPr>
    <w:rPr>
      <w:rFonts w:ascii="Times" w:eastAsia="Times New Roman" w:hAnsi="Times" w:cs="Times"/>
      <w:kern w:val="0"/>
      <w14:ligatures w14:val="none"/>
    </w:rPr>
  </w:style>
  <w:style w:type="paragraph" w:styleId="Index3">
    <w:name w:val="index 3"/>
    <w:basedOn w:val="Normal"/>
    <w:next w:val="Normal"/>
    <w:autoRedefine/>
    <w:semiHidden/>
    <w:rsid w:val="00C917D7"/>
    <w:pPr>
      <w:autoSpaceDE w:val="0"/>
      <w:autoSpaceDN w:val="0"/>
      <w:ind w:left="720" w:hanging="240"/>
    </w:pPr>
    <w:rPr>
      <w:rFonts w:ascii="Times" w:eastAsia="Times New Roman" w:hAnsi="Times" w:cs="Times"/>
      <w:kern w:val="0"/>
      <w14:ligatures w14:val="none"/>
    </w:rPr>
  </w:style>
  <w:style w:type="paragraph" w:styleId="Index4">
    <w:name w:val="index 4"/>
    <w:basedOn w:val="Normal"/>
    <w:next w:val="Normal"/>
    <w:autoRedefine/>
    <w:semiHidden/>
    <w:rsid w:val="00C917D7"/>
    <w:pPr>
      <w:autoSpaceDE w:val="0"/>
      <w:autoSpaceDN w:val="0"/>
      <w:ind w:left="960" w:hanging="240"/>
    </w:pPr>
    <w:rPr>
      <w:rFonts w:ascii="Times" w:eastAsia="Times New Roman" w:hAnsi="Times" w:cs="Times"/>
      <w:kern w:val="0"/>
      <w14:ligatures w14:val="none"/>
    </w:rPr>
  </w:style>
  <w:style w:type="paragraph" w:styleId="Index5">
    <w:name w:val="index 5"/>
    <w:basedOn w:val="Normal"/>
    <w:next w:val="Normal"/>
    <w:autoRedefine/>
    <w:semiHidden/>
    <w:rsid w:val="00C917D7"/>
    <w:pPr>
      <w:autoSpaceDE w:val="0"/>
      <w:autoSpaceDN w:val="0"/>
      <w:ind w:left="1200" w:hanging="240"/>
    </w:pPr>
    <w:rPr>
      <w:rFonts w:ascii="Times" w:eastAsia="Times New Roman" w:hAnsi="Times" w:cs="Times"/>
      <w:kern w:val="0"/>
      <w14:ligatures w14:val="none"/>
    </w:rPr>
  </w:style>
  <w:style w:type="paragraph" w:styleId="Index6">
    <w:name w:val="index 6"/>
    <w:basedOn w:val="Normal"/>
    <w:next w:val="Normal"/>
    <w:autoRedefine/>
    <w:semiHidden/>
    <w:rsid w:val="00C917D7"/>
    <w:pPr>
      <w:autoSpaceDE w:val="0"/>
      <w:autoSpaceDN w:val="0"/>
      <w:ind w:left="1440" w:hanging="240"/>
    </w:pPr>
    <w:rPr>
      <w:rFonts w:ascii="Times" w:eastAsia="Times New Roman" w:hAnsi="Times" w:cs="Times"/>
      <w:kern w:val="0"/>
      <w14:ligatures w14:val="none"/>
    </w:rPr>
  </w:style>
  <w:style w:type="paragraph" w:styleId="Index7">
    <w:name w:val="index 7"/>
    <w:basedOn w:val="Normal"/>
    <w:next w:val="Normal"/>
    <w:autoRedefine/>
    <w:semiHidden/>
    <w:rsid w:val="00C917D7"/>
    <w:pPr>
      <w:autoSpaceDE w:val="0"/>
      <w:autoSpaceDN w:val="0"/>
      <w:ind w:left="1680" w:hanging="240"/>
    </w:pPr>
    <w:rPr>
      <w:rFonts w:ascii="Times" w:eastAsia="Times New Roman" w:hAnsi="Times" w:cs="Times"/>
      <w:kern w:val="0"/>
      <w14:ligatures w14:val="none"/>
    </w:rPr>
  </w:style>
  <w:style w:type="paragraph" w:styleId="Index8">
    <w:name w:val="index 8"/>
    <w:basedOn w:val="Normal"/>
    <w:next w:val="Normal"/>
    <w:autoRedefine/>
    <w:semiHidden/>
    <w:rsid w:val="00C917D7"/>
    <w:pPr>
      <w:autoSpaceDE w:val="0"/>
      <w:autoSpaceDN w:val="0"/>
      <w:ind w:left="1920" w:hanging="240"/>
    </w:pPr>
    <w:rPr>
      <w:rFonts w:ascii="Times" w:eastAsia="Times New Roman" w:hAnsi="Times" w:cs="Times"/>
      <w:kern w:val="0"/>
      <w14:ligatures w14:val="none"/>
    </w:rPr>
  </w:style>
  <w:style w:type="paragraph" w:styleId="Index9">
    <w:name w:val="index 9"/>
    <w:basedOn w:val="Normal"/>
    <w:next w:val="Normal"/>
    <w:autoRedefine/>
    <w:semiHidden/>
    <w:rsid w:val="00C917D7"/>
    <w:pPr>
      <w:autoSpaceDE w:val="0"/>
      <w:autoSpaceDN w:val="0"/>
      <w:ind w:left="2160" w:hanging="240"/>
    </w:pPr>
    <w:rPr>
      <w:rFonts w:ascii="Times" w:eastAsia="Times New Roman" w:hAnsi="Times" w:cs="Times"/>
      <w:kern w:val="0"/>
      <w14:ligatures w14:val="none"/>
    </w:rPr>
  </w:style>
  <w:style w:type="paragraph" w:styleId="IndexHeading">
    <w:name w:val="index heading"/>
    <w:basedOn w:val="Normal"/>
    <w:next w:val="Index1"/>
    <w:semiHidden/>
    <w:rsid w:val="00C917D7"/>
    <w:pPr>
      <w:autoSpaceDE w:val="0"/>
      <w:autoSpaceDN w:val="0"/>
    </w:pPr>
    <w:rPr>
      <w:rFonts w:ascii="Arial" w:eastAsia="Times New Roman" w:hAnsi="Arial" w:cs="Arial"/>
      <w:b/>
      <w:bCs/>
      <w:kern w:val="0"/>
      <w14:ligatures w14:val="none"/>
    </w:rPr>
  </w:style>
  <w:style w:type="paragraph" w:styleId="List">
    <w:name w:val="List"/>
    <w:basedOn w:val="Normal"/>
    <w:rsid w:val="00C917D7"/>
    <w:pPr>
      <w:autoSpaceDE w:val="0"/>
      <w:autoSpaceDN w:val="0"/>
      <w:ind w:left="360" w:hanging="360"/>
    </w:pPr>
    <w:rPr>
      <w:rFonts w:ascii="Times" w:eastAsia="Times New Roman" w:hAnsi="Times" w:cs="Times"/>
      <w:kern w:val="0"/>
      <w14:ligatures w14:val="none"/>
    </w:rPr>
  </w:style>
  <w:style w:type="paragraph" w:styleId="List2">
    <w:name w:val="List 2"/>
    <w:basedOn w:val="Normal"/>
    <w:rsid w:val="00C917D7"/>
    <w:pPr>
      <w:autoSpaceDE w:val="0"/>
      <w:autoSpaceDN w:val="0"/>
      <w:ind w:left="720" w:hanging="360"/>
    </w:pPr>
    <w:rPr>
      <w:rFonts w:ascii="Times" w:eastAsia="Times New Roman" w:hAnsi="Times" w:cs="Times"/>
      <w:kern w:val="0"/>
      <w14:ligatures w14:val="none"/>
    </w:rPr>
  </w:style>
  <w:style w:type="paragraph" w:styleId="List3">
    <w:name w:val="List 3"/>
    <w:basedOn w:val="Normal"/>
    <w:rsid w:val="00C917D7"/>
    <w:pPr>
      <w:autoSpaceDE w:val="0"/>
      <w:autoSpaceDN w:val="0"/>
      <w:ind w:left="1080" w:hanging="360"/>
    </w:pPr>
    <w:rPr>
      <w:rFonts w:ascii="Times" w:eastAsia="Times New Roman" w:hAnsi="Times" w:cs="Times"/>
      <w:kern w:val="0"/>
      <w14:ligatures w14:val="none"/>
    </w:rPr>
  </w:style>
  <w:style w:type="paragraph" w:styleId="List4">
    <w:name w:val="List 4"/>
    <w:basedOn w:val="Normal"/>
    <w:rsid w:val="00C917D7"/>
    <w:pPr>
      <w:autoSpaceDE w:val="0"/>
      <w:autoSpaceDN w:val="0"/>
      <w:ind w:left="1440" w:hanging="360"/>
    </w:pPr>
    <w:rPr>
      <w:rFonts w:ascii="Times" w:eastAsia="Times New Roman" w:hAnsi="Times" w:cs="Times"/>
      <w:kern w:val="0"/>
      <w14:ligatures w14:val="none"/>
    </w:rPr>
  </w:style>
  <w:style w:type="paragraph" w:styleId="List5">
    <w:name w:val="List 5"/>
    <w:basedOn w:val="Normal"/>
    <w:rsid w:val="00C917D7"/>
    <w:pPr>
      <w:autoSpaceDE w:val="0"/>
      <w:autoSpaceDN w:val="0"/>
      <w:ind w:left="1800" w:hanging="360"/>
    </w:pPr>
    <w:rPr>
      <w:rFonts w:ascii="Times" w:eastAsia="Times New Roman" w:hAnsi="Times" w:cs="Times"/>
      <w:kern w:val="0"/>
      <w14:ligatures w14:val="none"/>
    </w:rPr>
  </w:style>
  <w:style w:type="paragraph" w:styleId="ListBullet">
    <w:name w:val="List Bullet"/>
    <w:basedOn w:val="Normal"/>
    <w:autoRedefine/>
    <w:rsid w:val="00C917D7"/>
    <w:pPr>
      <w:numPr>
        <w:numId w:val="6"/>
      </w:numPr>
      <w:autoSpaceDE w:val="0"/>
      <w:autoSpaceDN w:val="0"/>
    </w:pPr>
    <w:rPr>
      <w:rFonts w:ascii="Times" w:eastAsia="Times New Roman" w:hAnsi="Times" w:cs="Times"/>
      <w:kern w:val="0"/>
      <w14:ligatures w14:val="none"/>
    </w:rPr>
  </w:style>
  <w:style w:type="paragraph" w:styleId="ListBullet2">
    <w:name w:val="List Bullet 2"/>
    <w:basedOn w:val="Normal"/>
    <w:autoRedefine/>
    <w:rsid w:val="00C917D7"/>
    <w:pPr>
      <w:numPr>
        <w:numId w:val="7"/>
      </w:numPr>
      <w:autoSpaceDE w:val="0"/>
      <w:autoSpaceDN w:val="0"/>
    </w:pPr>
    <w:rPr>
      <w:rFonts w:ascii="Times" w:eastAsia="Times New Roman" w:hAnsi="Times" w:cs="Times"/>
      <w:kern w:val="0"/>
      <w14:ligatures w14:val="none"/>
    </w:rPr>
  </w:style>
  <w:style w:type="paragraph" w:styleId="ListBullet3">
    <w:name w:val="List Bullet 3"/>
    <w:basedOn w:val="Normal"/>
    <w:autoRedefine/>
    <w:rsid w:val="00C917D7"/>
    <w:pPr>
      <w:numPr>
        <w:numId w:val="8"/>
      </w:numPr>
      <w:autoSpaceDE w:val="0"/>
      <w:autoSpaceDN w:val="0"/>
    </w:pPr>
    <w:rPr>
      <w:rFonts w:ascii="Times" w:eastAsia="Times New Roman" w:hAnsi="Times" w:cs="Times"/>
      <w:kern w:val="0"/>
      <w14:ligatures w14:val="none"/>
    </w:rPr>
  </w:style>
  <w:style w:type="paragraph" w:styleId="ListBullet4">
    <w:name w:val="List Bullet 4"/>
    <w:basedOn w:val="Normal"/>
    <w:autoRedefine/>
    <w:rsid w:val="00C917D7"/>
    <w:pPr>
      <w:numPr>
        <w:numId w:val="9"/>
      </w:numPr>
      <w:autoSpaceDE w:val="0"/>
      <w:autoSpaceDN w:val="0"/>
    </w:pPr>
    <w:rPr>
      <w:rFonts w:ascii="Times" w:eastAsia="Times New Roman" w:hAnsi="Times" w:cs="Times"/>
      <w:kern w:val="0"/>
      <w14:ligatures w14:val="none"/>
    </w:rPr>
  </w:style>
  <w:style w:type="paragraph" w:styleId="ListBullet5">
    <w:name w:val="List Bullet 5"/>
    <w:basedOn w:val="Normal"/>
    <w:autoRedefine/>
    <w:rsid w:val="00C917D7"/>
    <w:pPr>
      <w:numPr>
        <w:numId w:val="10"/>
      </w:numPr>
      <w:autoSpaceDE w:val="0"/>
      <w:autoSpaceDN w:val="0"/>
    </w:pPr>
    <w:rPr>
      <w:rFonts w:ascii="Times" w:eastAsia="Times New Roman" w:hAnsi="Times" w:cs="Times"/>
      <w:kern w:val="0"/>
      <w14:ligatures w14:val="none"/>
    </w:rPr>
  </w:style>
  <w:style w:type="paragraph" w:styleId="ListContinue">
    <w:name w:val="List Continue"/>
    <w:basedOn w:val="Normal"/>
    <w:rsid w:val="00C917D7"/>
    <w:pPr>
      <w:autoSpaceDE w:val="0"/>
      <w:autoSpaceDN w:val="0"/>
      <w:spacing w:after="120"/>
      <w:ind w:left="360"/>
    </w:pPr>
    <w:rPr>
      <w:rFonts w:ascii="Times" w:eastAsia="Times New Roman" w:hAnsi="Times" w:cs="Times"/>
      <w:kern w:val="0"/>
      <w14:ligatures w14:val="none"/>
    </w:rPr>
  </w:style>
  <w:style w:type="paragraph" w:styleId="ListContinue2">
    <w:name w:val="List Continue 2"/>
    <w:basedOn w:val="Normal"/>
    <w:rsid w:val="00C917D7"/>
    <w:pPr>
      <w:autoSpaceDE w:val="0"/>
      <w:autoSpaceDN w:val="0"/>
      <w:spacing w:after="120"/>
      <w:ind w:left="720"/>
    </w:pPr>
    <w:rPr>
      <w:rFonts w:ascii="Times" w:eastAsia="Times New Roman" w:hAnsi="Times" w:cs="Times"/>
      <w:kern w:val="0"/>
      <w14:ligatures w14:val="none"/>
    </w:rPr>
  </w:style>
  <w:style w:type="paragraph" w:styleId="ListContinue3">
    <w:name w:val="List Continue 3"/>
    <w:basedOn w:val="Normal"/>
    <w:rsid w:val="00C917D7"/>
    <w:pPr>
      <w:autoSpaceDE w:val="0"/>
      <w:autoSpaceDN w:val="0"/>
      <w:spacing w:after="120"/>
      <w:ind w:left="1080"/>
    </w:pPr>
    <w:rPr>
      <w:rFonts w:ascii="Times" w:eastAsia="Times New Roman" w:hAnsi="Times" w:cs="Times"/>
      <w:kern w:val="0"/>
      <w14:ligatures w14:val="none"/>
    </w:rPr>
  </w:style>
  <w:style w:type="paragraph" w:styleId="ListContinue4">
    <w:name w:val="List Continue 4"/>
    <w:basedOn w:val="Normal"/>
    <w:rsid w:val="00C917D7"/>
    <w:pPr>
      <w:autoSpaceDE w:val="0"/>
      <w:autoSpaceDN w:val="0"/>
      <w:spacing w:after="120"/>
      <w:ind w:left="1440"/>
    </w:pPr>
    <w:rPr>
      <w:rFonts w:ascii="Times" w:eastAsia="Times New Roman" w:hAnsi="Times" w:cs="Times"/>
      <w:kern w:val="0"/>
      <w14:ligatures w14:val="none"/>
    </w:rPr>
  </w:style>
  <w:style w:type="paragraph" w:styleId="ListContinue5">
    <w:name w:val="List Continue 5"/>
    <w:basedOn w:val="Normal"/>
    <w:rsid w:val="00C917D7"/>
    <w:pPr>
      <w:autoSpaceDE w:val="0"/>
      <w:autoSpaceDN w:val="0"/>
      <w:spacing w:after="120"/>
      <w:ind w:left="1800"/>
    </w:pPr>
    <w:rPr>
      <w:rFonts w:ascii="Times" w:eastAsia="Times New Roman" w:hAnsi="Times" w:cs="Times"/>
      <w:kern w:val="0"/>
      <w14:ligatures w14:val="none"/>
    </w:rPr>
  </w:style>
  <w:style w:type="paragraph" w:styleId="ListNumber">
    <w:name w:val="List Number"/>
    <w:basedOn w:val="Normal"/>
    <w:rsid w:val="00C917D7"/>
    <w:pPr>
      <w:numPr>
        <w:numId w:val="11"/>
      </w:numPr>
      <w:autoSpaceDE w:val="0"/>
      <w:autoSpaceDN w:val="0"/>
    </w:pPr>
    <w:rPr>
      <w:rFonts w:ascii="Times" w:eastAsia="Times New Roman" w:hAnsi="Times" w:cs="Times"/>
      <w:kern w:val="0"/>
      <w14:ligatures w14:val="none"/>
    </w:rPr>
  </w:style>
  <w:style w:type="paragraph" w:styleId="ListNumber2">
    <w:name w:val="List Number 2"/>
    <w:basedOn w:val="Normal"/>
    <w:rsid w:val="00C917D7"/>
    <w:pPr>
      <w:numPr>
        <w:numId w:val="12"/>
      </w:numPr>
      <w:autoSpaceDE w:val="0"/>
      <w:autoSpaceDN w:val="0"/>
    </w:pPr>
    <w:rPr>
      <w:rFonts w:ascii="Times" w:eastAsia="Times New Roman" w:hAnsi="Times" w:cs="Times"/>
      <w:kern w:val="0"/>
      <w14:ligatures w14:val="none"/>
    </w:rPr>
  </w:style>
  <w:style w:type="paragraph" w:styleId="ListNumber3">
    <w:name w:val="List Number 3"/>
    <w:basedOn w:val="Normal"/>
    <w:rsid w:val="00C917D7"/>
    <w:pPr>
      <w:numPr>
        <w:numId w:val="13"/>
      </w:numPr>
      <w:autoSpaceDE w:val="0"/>
      <w:autoSpaceDN w:val="0"/>
    </w:pPr>
    <w:rPr>
      <w:rFonts w:ascii="Times" w:eastAsia="Times New Roman" w:hAnsi="Times" w:cs="Times"/>
      <w:kern w:val="0"/>
      <w14:ligatures w14:val="none"/>
    </w:rPr>
  </w:style>
  <w:style w:type="paragraph" w:styleId="ListNumber4">
    <w:name w:val="List Number 4"/>
    <w:basedOn w:val="Normal"/>
    <w:rsid w:val="00C917D7"/>
    <w:pPr>
      <w:numPr>
        <w:numId w:val="14"/>
      </w:numPr>
      <w:autoSpaceDE w:val="0"/>
      <w:autoSpaceDN w:val="0"/>
    </w:pPr>
    <w:rPr>
      <w:rFonts w:ascii="Times" w:eastAsia="Times New Roman" w:hAnsi="Times" w:cs="Times"/>
      <w:kern w:val="0"/>
      <w14:ligatures w14:val="none"/>
    </w:rPr>
  </w:style>
  <w:style w:type="paragraph" w:styleId="ListNumber5">
    <w:name w:val="List Number 5"/>
    <w:basedOn w:val="Normal"/>
    <w:rsid w:val="00C917D7"/>
    <w:pPr>
      <w:numPr>
        <w:numId w:val="15"/>
      </w:numPr>
      <w:autoSpaceDE w:val="0"/>
      <w:autoSpaceDN w:val="0"/>
    </w:pPr>
    <w:rPr>
      <w:rFonts w:ascii="Times" w:eastAsia="Times New Roman" w:hAnsi="Times" w:cs="Times"/>
      <w:kern w:val="0"/>
      <w14:ligatures w14:val="none"/>
    </w:rPr>
  </w:style>
  <w:style w:type="paragraph" w:styleId="MacroText">
    <w:name w:val="macro"/>
    <w:link w:val="MacroTextChar"/>
    <w:semiHidden/>
    <w:rsid w:val="00C917D7"/>
    <w:pPr>
      <w:tabs>
        <w:tab w:val="left" w:pos="480"/>
        <w:tab w:val="left" w:pos="960"/>
        <w:tab w:val="left" w:pos="1440"/>
        <w:tab w:val="left" w:pos="1920"/>
        <w:tab w:val="left" w:pos="2400"/>
        <w:tab w:val="left" w:pos="2880"/>
        <w:tab w:val="left" w:pos="3360"/>
        <w:tab w:val="left" w:pos="3840"/>
        <w:tab w:val="left" w:pos="4320"/>
      </w:tabs>
      <w:autoSpaceDE w:val="0"/>
      <w:autoSpaceDN w:val="0"/>
      <w:ind w:firstLine="0"/>
    </w:pPr>
    <w:rPr>
      <w:rFonts w:ascii="Courier New" w:eastAsia="Times New Roman" w:hAnsi="Courier New" w:cs="Courier New"/>
      <w:kern w:val="0"/>
      <w:sz w:val="20"/>
      <w:szCs w:val="20"/>
      <w14:ligatures w14:val="none"/>
    </w:rPr>
  </w:style>
  <w:style w:type="character" w:customStyle="1" w:styleId="MacroTextChar">
    <w:name w:val="Macro Text Char"/>
    <w:basedOn w:val="DefaultParagraphFont"/>
    <w:link w:val="MacroText"/>
    <w:semiHidden/>
    <w:rsid w:val="00C917D7"/>
    <w:rPr>
      <w:rFonts w:ascii="Courier New" w:eastAsia="Times New Roman" w:hAnsi="Courier New" w:cs="Courier New"/>
      <w:kern w:val="0"/>
      <w:sz w:val="20"/>
      <w:szCs w:val="20"/>
      <w14:ligatures w14:val="none"/>
    </w:rPr>
  </w:style>
  <w:style w:type="paragraph" w:styleId="MessageHeader">
    <w:name w:val="Message Header"/>
    <w:basedOn w:val="Normal"/>
    <w:link w:val="MessageHeaderChar"/>
    <w:rsid w:val="00C917D7"/>
    <w:pPr>
      <w:pBdr>
        <w:top w:val="single" w:sz="6" w:space="1" w:color="auto"/>
        <w:left w:val="single" w:sz="6" w:space="1" w:color="auto"/>
        <w:bottom w:val="single" w:sz="6" w:space="1" w:color="auto"/>
        <w:right w:val="single" w:sz="6" w:space="1" w:color="auto"/>
      </w:pBdr>
      <w:shd w:val="pct20" w:color="auto" w:fill="auto"/>
      <w:autoSpaceDE w:val="0"/>
      <w:autoSpaceDN w:val="0"/>
      <w:ind w:left="1080" w:hanging="1080"/>
    </w:pPr>
    <w:rPr>
      <w:rFonts w:ascii="Arial" w:eastAsia="Times New Roman" w:hAnsi="Arial" w:cs="Arial"/>
      <w:kern w:val="0"/>
      <w14:ligatures w14:val="none"/>
    </w:rPr>
  </w:style>
  <w:style w:type="character" w:customStyle="1" w:styleId="MessageHeaderChar">
    <w:name w:val="Message Header Char"/>
    <w:basedOn w:val="DefaultParagraphFont"/>
    <w:link w:val="MessageHeader"/>
    <w:rsid w:val="00C917D7"/>
    <w:rPr>
      <w:rFonts w:ascii="Arial" w:eastAsia="Times New Roman" w:hAnsi="Arial" w:cs="Arial"/>
      <w:kern w:val="0"/>
      <w:shd w:val="pct20" w:color="auto" w:fill="auto"/>
      <w14:ligatures w14:val="none"/>
    </w:rPr>
  </w:style>
  <w:style w:type="paragraph" w:styleId="NormalIndent">
    <w:name w:val="Normal Indent"/>
    <w:basedOn w:val="Normal"/>
    <w:rsid w:val="00C917D7"/>
    <w:pPr>
      <w:autoSpaceDE w:val="0"/>
      <w:autoSpaceDN w:val="0"/>
      <w:ind w:left="720"/>
    </w:pPr>
    <w:rPr>
      <w:rFonts w:ascii="Times" w:eastAsia="Times New Roman" w:hAnsi="Times" w:cs="Times"/>
      <w:kern w:val="0"/>
      <w14:ligatures w14:val="none"/>
    </w:rPr>
  </w:style>
  <w:style w:type="paragraph" w:styleId="NoteHeading">
    <w:name w:val="Note Heading"/>
    <w:basedOn w:val="Normal"/>
    <w:next w:val="Normal"/>
    <w:link w:val="NoteHeadingChar"/>
    <w:rsid w:val="00C917D7"/>
    <w:pPr>
      <w:autoSpaceDE w:val="0"/>
      <w:autoSpaceDN w:val="0"/>
    </w:pPr>
    <w:rPr>
      <w:rFonts w:ascii="Times" w:eastAsia="Times New Roman" w:hAnsi="Times" w:cs="Times"/>
      <w:kern w:val="0"/>
      <w14:ligatures w14:val="none"/>
    </w:rPr>
  </w:style>
  <w:style w:type="character" w:customStyle="1" w:styleId="NoteHeadingChar">
    <w:name w:val="Note Heading Char"/>
    <w:basedOn w:val="DefaultParagraphFont"/>
    <w:link w:val="NoteHeading"/>
    <w:rsid w:val="00C917D7"/>
    <w:rPr>
      <w:rFonts w:ascii="Times" w:eastAsia="Times New Roman" w:hAnsi="Times" w:cs="Times"/>
      <w:kern w:val="0"/>
      <w14:ligatures w14:val="none"/>
    </w:rPr>
  </w:style>
  <w:style w:type="paragraph" w:styleId="PlainText">
    <w:name w:val="Plain Text"/>
    <w:basedOn w:val="Normal"/>
    <w:link w:val="PlainTextChar"/>
    <w:rsid w:val="00C917D7"/>
    <w:pPr>
      <w:autoSpaceDE w:val="0"/>
      <w:autoSpaceDN w:val="0"/>
    </w:pPr>
    <w:rPr>
      <w:rFonts w:ascii="Courier New" w:eastAsia="Times New Roman" w:hAnsi="Courier New" w:cs="Courier New"/>
      <w:kern w:val="0"/>
      <w:sz w:val="20"/>
      <w:szCs w:val="20"/>
      <w14:ligatures w14:val="none"/>
    </w:rPr>
  </w:style>
  <w:style w:type="character" w:customStyle="1" w:styleId="PlainTextChar">
    <w:name w:val="Plain Text Char"/>
    <w:basedOn w:val="DefaultParagraphFont"/>
    <w:link w:val="PlainText"/>
    <w:rsid w:val="00C917D7"/>
    <w:rPr>
      <w:rFonts w:ascii="Courier New" w:eastAsia="Times New Roman" w:hAnsi="Courier New" w:cs="Courier New"/>
      <w:kern w:val="0"/>
      <w:sz w:val="20"/>
      <w:szCs w:val="20"/>
      <w14:ligatures w14:val="none"/>
    </w:rPr>
  </w:style>
  <w:style w:type="paragraph" w:styleId="Salutation">
    <w:name w:val="Salutation"/>
    <w:basedOn w:val="Normal"/>
    <w:next w:val="Normal"/>
    <w:link w:val="SalutationChar"/>
    <w:rsid w:val="00C917D7"/>
    <w:pPr>
      <w:autoSpaceDE w:val="0"/>
      <w:autoSpaceDN w:val="0"/>
    </w:pPr>
    <w:rPr>
      <w:rFonts w:ascii="Times" w:eastAsia="Times New Roman" w:hAnsi="Times" w:cs="Times"/>
      <w:kern w:val="0"/>
      <w14:ligatures w14:val="none"/>
    </w:rPr>
  </w:style>
  <w:style w:type="character" w:customStyle="1" w:styleId="SalutationChar">
    <w:name w:val="Salutation Char"/>
    <w:basedOn w:val="DefaultParagraphFont"/>
    <w:link w:val="Salutation"/>
    <w:rsid w:val="00C917D7"/>
    <w:rPr>
      <w:rFonts w:ascii="Times" w:eastAsia="Times New Roman" w:hAnsi="Times" w:cs="Times"/>
      <w:kern w:val="0"/>
      <w14:ligatures w14:val="none"/>
    </w:rPr>
  </w:style>
  <w:style w:type="paragraph" w:styleId="Signature">
    <w:name w:val="Signature"/>
    <w:basedOn w:val="Normal"/>
    <w:link w:val="SignatureChar"/>
    <w:rsid w:val="00C917D7"/>
    <w:pPr>
      <w:autoSpaceDE w:val="0"/>
      <w:autoSpaceDN w:val="0"/>
      <w:ind w:left="4320"/>
    </w:pPr>
    <w:rPr>
      <w:rFonts w:ascii="Times" w:eastAsia="Times New Roman" w:hAnsi="Times" w:cs="Times"/>
      <w:kern w:val="0"/>
      <w14:ligatures w14:val="none"/>
    </w:rPr>
  </w:style>
  <w:style w:type="character" w:customStyle="1" w:styleId="SignatureChar">
    <w:name w:val="Signature Char"/>
    <w:basedOn w:val="DefaultParagraphFont"/>
    <w:link w:val="Signature"/>
    <w:rsid w:val="00C917D7"/>
    <w:rPr>
      <w:rFonts w:ascii="Times" w:eastAsia="Times New Roman" w:hAnsi="Times" w:cs="Times"/>
      <w:kern w:val="0"/>
      <w14:ligatures w14:val="none"/>
    </w:rPr>
  </w:style>
  <w:style w:type="paragraph" w:styleId="TableofAuthorities">
    <w:name w:val="table of authorities"/>
    <w:basedOn w:val="Normal"/>
    <w:next w:val="Normal"/>
    <w:semiHidden/>
    <w:rsid w:val="00C917D7"/>
    <w:pPr>
      <w:autoSpaceDE w:val="0"/>
      <w:autoSpaceDN w:val="0"/>
      <w:ind w:left="240" w:hanging="240"/>
    </w:pPr>
    <w:rPr>
      <w:rFonts w:ascii="Times" w:eastAsia="Times New Roman" w:hAnsi="Times" w:cs="Times"/>
      <w:kern w:val="0"/>
      <w14:ligatures w14:val="none"/>
    </w:rPr>
  </w:style>
  <w:style w:type="paragraph" w:styleId="TableofFigures">
    <w:name w:val="table of figures"/>
    <w:basedOn w:val="Normal"/>
    <w:next w:val="Normal"/>
    <w:semiHidden/>
    <w:rsid w:val="00C917D7"/>
    <w:pPr>
      <w:autoSpaceDE w:val="0"/>
      <w:autoSpaceDN w:val="0"/>
      <w:ind w:left="480" w:hanging="480"/>
    </w:pPr>
    <w:rPr>
      <w:rFonts w:ascii="Times" w:eastAsia="Times New Roman" w:hAnsi="Times" w:cs="Times"/>
      <w:kern w:val="0"/>
      <w14:ligatures w14:val="none"/>
    </w:rPr>
  </w:style>
  <w:style w:type="paragraph" w:styleId="TOAHeading">
    <w:name w:val="toa heading"/>
    <w:basedOn w:val="Normal"/>
    <w:next w:val="Normal"/>
    <w:semiHidden/>
    <w:rsid w:val="00C917D7"/>
    <w:pPr>
      <w:autoSpaceDE w:val="0"/>
      <w:autoSpaceDN w:val="0"/>
      <w:spacing w:before="120"/>
    </w:pPr>
    <w:rPr>
      <w:rFonts w:ascii="Arial" w:eastAsia="Times New Roman" w:hAnsi="Arial" w:cs="Arial"/>
      <w:b/>
      <w:bCs/>
      <w:kern w:val="0"/>
      <w14:ligatures w14:val="none"/>
    </w:rPr>
  </w:style>
  <w:style w:type="paragraph" w:styleId="TOC1">
    <w:name w:val="toc 1"/>
    <w:basedOn w:val="Normal"/>
    <w:next w:val="Normal"/>
    <w:autoRedefine/>
    <w:semiHidden/>
    <w:rsid w:val="00C917D7"/>
    <w:pPr>
      <w:autoSpaceDE w:val="0"/>
      <w:autoSpaceDN w:val="0"/>
    </w:pPr>
    <w:rPr>
      <w:rFonts w:ascii="Times" w:eastAsia="Times New Roman" w:hAnsi="Times" w:cs="Times"/>
      <w:kern w:val="0"/>
      <w14:ligatures w14:val="none"/>
    </w:rPr>
  </w:style>
  <w:style w:type="paragraph" w:styleId="TOC2">
    <w:name w:val="toc 2"/>
    <w:basedOn w:val="Normal"/>
    <w:next w:val="Normal"/>
    <w:autoRedefine/>
    <w:semiHidden/>
    <w:rsid w:val="00C917D7"/>
    <w:pPr>
      <w:autoSpaceDE w:val="0"/>
      <w:autoSpaceDN w:val="0"/>
      <w:ind w:left="240"/>
    </w:pPr>
    <w:rPr>
      <w:rFonts w:ascii="Times" w:eastAsia="Times New Roman" w:hAnsi="Times" w:cs="Times"/>
      <w:kern w:val="0"/>
      <w14:ligatures w14:val="none"/>
    </w:rPr>
  </w:style>
  <w:style w:type="paragraph" w:styleId="TOC3">
    <w:name w:val="toc 3"/>
    <w:basedOn w:val="Normal"/>
    <w:next w:val="Normal"/>
    <w:autoRedefine/>
    <w:semiHidden/>
    <w:rsid w:val="00C917D7"/>
    <w:pPr>
      <w:autoSpaceDE w:val="0"/>
      <w:autoSpaceDN w:val="0"/>
      <w:ind w:left="480"/>
    </w:pPr>
    <w:rPr>
      <w:rFonts w:ascii="Times" w:eastAsia="Times New Roman" w:hAnsi="Times" w:cs="Times"/>
      <w:kern w:val="0"/>
      <w14:ligatures w14:val="none"/>
    </w:rPr>
  </w:style>
  <w:style w:type="paragraph" w:styleId="TOC4">
    <w:name w:val="toc 4"/>
    <w:basedOn w:val="Normal"/>
    <w:next w:val="Normal"/>
    <w:autoRedefine/>
    <w:semiHidden/>
    <w:rsid w:val="00C917D7"/>
    <w:pPr>
      <w:autoSpaceDE w:val="0"/>
      <w:autoSpaceDN w:val="0"/>
      <w:ind w:left="720"/>
    </w:pPr>
    <w:rPr>
      <w:rFonts w:ascii="Times" w:eastAsia="Times New Roman" w:hAnsi="Times" w:cs="Times"/>
      <w:kern w:val="0"/>
      <w14:ligatures w14:val="none"/>
    </w:rPr>
  </w:style>
  <w:style w:type="paragraph" w:styleId="TOC5">
    <w:name w:val="toc 5"/>
    <w:basedOn w:val="Normal"/>
    <w:next w:val="Normal"/>
    <w:autoRedefine/>
    <w:semiHidden/>
    <w:rsid w:val="00C917D7"/>
    <w:pPr>
      <w:autoSpaceDE w:val="0"/>
      <w:autoSpaceDN w:val="0"/>
      <w:ind w:left="960"/>
    </w:pPr>
    <w:rPr>
      <w:rFonts w:ascii="Times" w:eastAsia="Times New Roman" w:hAnsi="Times" w:cs="Times"/>
      <w:kern w:val="0"/>
      <w14:ligatures w14:val="none"/>
    </w:rPr>
  </w:style>
  <w:style w:type="paragraph" w:styleId="TOC6">
    <w:name w:val="toc 6"/>
    <w:basedOn w:val="Normal"/>
    <w:next w:val="Normal"/>
    <w:autoRedefine/>
    <w:semiHidden/>
    <w:rsid w:val="00C917D7"/>
    <w:pPr>
      <w:autoSpaceDE w:val="0"/>
      <w:autoSpaceDN w:val="0"/>
      <w:ind w:left="1200"/>
    </w:pPr>
    <w:rPr>
      <w:rFonts w:ascii="Times" w:eastAsia="Times New Roman" w:hAnsi="Times" w:cs="Times"/>
      <w:kern w:val="0"/>
      <w14:ligatures w14:val="none"/>
    </w:rPr>
  </w:style>
  <w:style w:type="paragraph" w:styleId="TOC7">
    <w:name w:val="toc 7"/>
    <w:basedOn w:val="Normal"/>
    <w:next w:val="Normal"/>
    <w:autoRedefine/>
    <w:semiHidden/>
    <w:rsid w:val="00C917D7"/>
    <w:pPr>
      <w:autoSpaceDE w:val="0"/>
      <w:autoSpaceDN w:val="0"/>
      <w:ind w:left="1440"/>
    </w:pPr>
    <w:rPr>
      <w:rFonts w:ascii="Times" w:eastAsia="Times New Roman" w:hAnsi="Times" w:cs="Times"/>
      <w:kern w:val="0"/>
      <w14:ligatures w14:val="none"/>
    </w:rPr>
  </w:style>
  <w:style w:type="paragraph" w:styleId="TOC8">
    <w:name w:val="toc 8"/>
    <w:basedOn w:val="Normal"/>
    <w:next w:val="Normal"/>
    <w:autoRedefine/>
    <w:semiHidden/>
    <w:rsid w:val="00C917D7"/>
    <w:pPr>
      <w:autoSpaceDE w:val="0"/>
      <w:autoSpaceDN w:val="0"/>
      <w:ind w:left="1680"/>
    </w:pPr>
    <w:rPr>
      <w:rFonts w:ascii="Times" w:eastAsia="Times New Roman" w:hAnsi="Times" w:cs="Times"/>
      <w:kern w:val="0"/>
      <w14:ligatures w14:val="none"/>
    </w:rPr>
  </w:style>
  <w:style w:type="paragraph" w:styleId="TOC9">
    <w:name w:val="toc 9"/>
    <w:basedOn w:val="Normal"/>
    <w:next w:val="Normal"/>
    <w:autoRedefine/>
    <w:semiHidden/>
    <w:rsid w:val="00C917D7"/>
    <w:pPr>
      <w:autoSpaceDE w:val="0"/>
      <w:autoSpaceDN w:val="0"/>
      <w:ind w:left="1920"/>
    </w:pPr>
    <w:rPr>
      <w:rFonts w:ascii="Times" w:eastAsia="Times New Roman" w:hAnsi="Times" w:cs="Times"/>
      <w:kern w:val="0"/>
      <w14:ligatures w14:val="none"/>
    </w:rPr>
  </w:style>
  <w:style w:type="character" w:customStyle="1" w:styleId="SubheadinParagraph">
    <w:name w:val="Subhead in Paragraph"/>
    <w:basedOn w:val="DefaultParagraphFont"/>
    <w:rsid w:val="00C917D7"/>
  </w:style>
  <w:style w:type="paragraph" w:styleId="E-mailSignature">
    <w:name w:val="E-mail Signature"/>
    <w:basedOn w:val="Normal"/>
    <w:link w:val="E-mailSignatureChar"/>
    <w:rsid w:val="00C917D7"/>
    <w:pPr>
      <w:autoSpaceDE w:val="0"/>
      <w:autoSpaceDN w:val="0"/>
    </w:pPr>
    <w:rPr>
      <w:rFonts w:ascii="Times" w:eastAsia="Times New Roman" w:hAnsi="Times" w:cs="Times"/>
      <w:kern w:val="0"/>
      <w14:ligatures w14:val="none"/>
    </w:rPr>
  </w:style>
  <w:style w:type="character" w:customStyle="1" w:styleId="E-mailSignatureChar">
    <w:name w:val="E-mail Signature Char"/>
    <w:basedOn w:val="DefaultParagraphFont"/>
    <w:link w:val="E-mailSignature"/>
    <w:rsid w:val="00C917D7"/>
    <w:rPr>
      <w:rFonts w:ascii="Times" w:eastAsia="Times New Roman" w:hAnsi="Times" w:cs="Times"/>
      <w:kern w:val="0"/>
      <w14:ligatures w14:val="none"/>
    </w:rPr>
  </w:style>
  <w:style w:type="paragraph" w:styleId="HTMLAddress">
    <w:name w:val="HTML Address"/>
    <w:basedOn w:val="Normal"/>
    <w:link w:val="HTMLAddressChar"/>
    <w:rsid w:val="00C917D7"/>
    <w:pPr>
      <w:autoSpaceDE w:val="0"/>
      <w:autoSpaceDN w:val="0"/>
    </w:pPr>
    <w:rPr>
      <w:rFonts w:ascii="Times" w:eastAsia="Times New Roman" w:hAnsi="Times" w:cs="Times"/>
      <w:i/>
      <w:iCs/>
      <w:kern w:val="0"/>
      <w14:ligatures w14:val="none"/>
    </w:rPr>
  </w:style>
  <w:style w:type="character" w:customStyle="1" w:styleId="HTMLAddressChar">
    <w:name w:val="HTML Address Char"/>
    <w:basedOn w:val="DefaultParagraphFont"/>
    <w:link w:val="HTMLAddress"/>
    <w:rsid w:val="00C917D7"/>
    <w:rPr>
      <w:rFonts w:ascii="Times" w:eastAsia="Times New Roman" w:hAnsi="Times" w:cs="Times"/>
      <w:i/>
      <w:iCs/>
      <w:kern w:val="0"/>
      <w14:ligatures w14:val="none"/>
    </w:rPr>
  </w:style>
  <w:style w:type="paragraph" w:styleId="HTMLPreformatted">
    <w:name w:val="HTML Preformatted"/>
    <w:basedOn w:val="Normal"/>
    <w:link w:val="HTMLPreformattedChar"/>
    <w:rsid w:val="00C917D7"/>
    <w:pPr>
      <w:autoSpaceDE w:val="0"/>
      <w:autoSpaceDN w:val="0"/>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rsid w:val="00C917D7"/>
    <w:rPr>
      <w:rFonts w:ascii="Courier New" w:eastAsia="Times New Roman" w:hAnsi="Courier New" w:cs="Courier New"/>
      <w:kern w:val="0"/>
      <w:sz w:val="20"/>
      <w:szCs w:val="20"/>
      <w14:ligatures w14:val="none"/>
    </w:rPr>
  </w:style>
  <w:style w:type="paragraph" w:styleId="NormalWeb">
    <w:name w:val="Normal (Web)"/>
    <w:basedOn w:val="Normal"/>
    <w:uiPriority w:val="99"/>
    <w:rsid w:val="00C917D7"/>
    <w:pPr>
      <w:autoSpaceDE w:val="0"/>
      <w:autoSpaceDN w:val="0"/>
    </w:pPr>
    <w:rPr>
      <w:rFonts w:ascii="Times" w:eastAsia="Times New Roman" w:hAnsi="Times" w:cs="Times"/>
      <w:kern w:val="0"/>
      <w14:ligatures w14:val="none"/>
    </w:rPr>
  </w:style>
  <w:style w:type="paragraph" w:customStyle="1" w:styleId="H6">
    <w:name w:val="H6"/>
    <w:basedOn w:val="Normal"/>
    <w:next w:val="Normal"/>
    <w:rsid w:val="00C917D7"/>
    <w:pPr>
      <w:widowControl w:val="0"/>
      <w:autoSpaceDE w:val="0"/>
      <w:autoSpaceDN w:val="0"/>
      <w:snapToGrid w:val="0"/>
      <w:spacing w:before="100"/>
      <w:outlineLvl w:val="6"/>
    </w:pPr>
    <w:rPr>
      <w:rFonts w:ascii="Arial" w:eastAsia="Times New Roman" w:hAnsi="Arial" w:cs="Arial"/>
      <w:b/>
      <w:bCs/>
      <w:kern w:val="0"/>
      <w:sz w:val="20"/>
      <w:szCs w:val="20"/>
      <w14:ligatures w14:val="none"/>
    </w:rPr>
  </w:style>
  <w:style w:type="paragraph" w:customStyle="1" w:styleId="Title2-Small">
    <w:name w:val="Title 2 - Small"/>
    <w:next w:val="Normal"/>
    <w:rsid w:val="00C917D7"/>
    <w:pPr>
      <w:autoSpaceDE w:val="0"/>
      <w:autoSpaceDN w:val="0"/>
      <w:ind w:firstLine="0"/>
      <w:jc w:val="center"/>
    </w:pPr>
    <w:rPr>
      <w:rFonts w:ascii="Helvetica" w:eastAsia="Times New Roman" w:hAnsi="Helvetica" w:cs="Helvetica"/>
      <w:b/>
      <w:bCs/>
      <w:kern w:val="0"/>
      <w:sz w:val="20"/>
      <w:szCs w:val="20"/>
      <w14:ligatures w14:val="none"/>
    </w:rPr>
  </w:style>
  <w:style w:type="paragraph" w:customStyle="1" w:styleId="QuickA">
    <w:name w:val="Quick A."/>
    <w:basedOn w:val="Normal"/>
    <w:rsid w:val="00C917D7"/>
    <w:pPr>
      <w:widowControl w:val="0"/>
      <w:numPr>
        <w:numId w:val="19"/>
      </w:numPr>
      <w:autoSpaceDE w:val="0"/>
      <w:autoSpaceDN w:val="0"/>
    </w:pPr>
    <w:rPr>
      <w:rFonts w:ascii="Times" w:eastAsia="Times New Roman" w:hAnsi="Times" w:cs="Times"/>
      <w:kern w:val="0"/>
      <w14:ligatures w14:val="none"/>
    </w:rPr>
  </w:style>
  <w:style w:type="paragraph" w:customStyle="1" w:styleId="sbirtop">
    <w:name w:val="sbirtop"/>
    <w:basedOn w:val="Normal"/>
    <w:rsid w:val="00C917D7"/>
    <w:pPr>
      <w:tabs>
        <w:tab w:val="num" w:pos="1440"/>
        <w:tab w:val="num" w:pos="1800"/>
      </w:tabs>
      <w:autoSpaceDE w:val="0"/>
      <w:autoSpaceDN w:val="0"/>
      <w:spacing w:before="100" w:after="240"/>
      <w:ind w:left="1440" w:hanging="720"/>
    </w:pPr>
    <w:rPr>
      <w:rFonts w:ascii="Times" w:eastAsia="Times New Roman" w:hAnsi="Times" w:cs="Times"/>
      <w:kern w:val="0"/>
      <w14:ligatures w14:val="none"/>
    </w:rPr>
  </w:style>
  <w:style w:type="paragraph" w:customStyle="1" w:styleId="ReminderList1">
    <w:name w:val="Reminder List 1"/>
    <w:basedOn w:val="Normal"/>
    <w:rsid w:val="00C917D7"/>
    <w:pPr>
      <w:numPr>
        <w:numId w:val="17"/>
      </w:numPr>
      <w:tabs>
        <w:tab w:val="left" w:pos="360"/>
      </w:tabs>
      <w:autoSpaceDE w:val="0"/>
      <w:autoSpaceDN w:val="0"/>
      <w:spacing w:after="120" w:line="260" w:lineRule="atLeast"/>
    </w:pPr>
    <w:rPr>
      <w:rFonts w:ascii="Helvetica" w:eastAsia="Times New Roman" w:hAnsi="Helvetica" w:cs="Helvetica"/>
      <w:b/>
      <w:bCs/>
      <w:color w:val="000000"/>
      <w:kern w:val="0"/>
      <w:sz w:val="22"/>
      <w:szCs w:val="22"/>
      <w14:ligatures w14:val="none"/>
    </w:rPr>
  </w:style>
  <w:style w:type="paragraph" w:customStyle="1" w:styleId="ReminderList2">
    <w:name w:val="Reminder List 2"/>
    <w:basedOn w:val="Normal"/>
    <w:rsid w:val="00C917D7"/>
    <w:pPr>
      <w:numPr>
        <w:numId w:val="16"/>
      </w:numPr>
      <w:tabs>
        <w:tab w:val="clear" w:pos="360"/>
        <w:tab w:val="left" w:pos="720"/>
      </w:tabs>
      <w:autoSpaceDE w:val="0"/>
      <w:autoSpaceDN w:val="0"/>
      <w:spacing w:after="60" w:line="260" w:lineRule="atLeast"/>
      <w:ind w:left="749"/>
    </w:pPr>
    <w:rPr>
      <w:rFonts w:ascii="Helvetica" w:eastAsia="Times New Roman" w:hAnsi="Helvetica" w:cs="Helvetica"/>
      <w:color w:val="000000"/>
      <w:kern w:val="0"/>
      <w:sz w:val="22"/>
      <w:szCs w:val="22"/>
      <w14:ligatures w14:val="none"/>
    </w:rPr>
  </w:style>
  <w:style w:type="paragraph" w:customStyle="1" w:styleId="ReminderList3">
    <w:name w:val="Reminder List 3"/>
    <w:basedOn w:val="Normal"/>
    <w:rsid w:val="00C917D7"/>
    <w:pPr>
      <w:numPr>
        <w:numId w:val="18"/>
      </w:numPr>
      <w:tabs>
        <w:tab w:val="clear" w:pos="360"/>
        <w:tab w:val="left" w:pos="1080"/>
      </w:tabs>
      <w:autoSpaceDE w:val="0"/>
      <w:autoSpaceDN w:val="0"/>
      <w:spacing w:after="60"/>
      <w:ind w:left="1080"/>
    </w:pPr>
    <w:rPr>
      <w:rFonts w:ascii="Helvetica" w:eastAsia="Times New Roman" w:hAnsi="Helvetica" w:cs="Helvetica"/>
      <w:kern w:val="0"/>
      <w:sz w:val="22"/>
      <w:szCs w:val="22"/>
      <w14:ligatures w14:val="none"/>
    </w:rPr>
  </w:style>
  <w:style w:type="character" w:styleId="Hyperlink">
    <w:name w:val="Hyperlink"/>
    <w:basedOn w:val="DefaultParagraphFont"/>
    <w:uiPriority w:val="99"/>
    <w:rsid w:val="00C917D7"/>
    <w:rPr>
      <w:color w:val="0000FF"/>
      <w:u w:val="single"/>
    </w:rPr>
  </w:style>
  <w:style w:type="paragraph" w:customStyle="1" w:styleId="DataField10pt">
    <w:name w:val="Data Field 10pt"/>
    <w:basedOn w:val="Normal"/>
    <w:rsid w:val="00C917D7"/>
    <w:pPr>
      <w:autoSpaceDE w:val="0"/>
      <w:autoSpaceDN w:val="0"/>
    </w:pPr>
    <w:rPr>
      <w:rFonts w:ascii="Arial" w:eastAsia="Times New Roman" w:hAnsi="Arial" w:cs="Arial"/>
      <w:kern w:val="0"/>
      <w:sz w:val="20"/>
      <w:szCs w:val="20"/>
      <w14:ligatures w14:val="none"/>
    </w:rPr>
  </w:style>
  <w:style w:type="paragraph" w:customStyle="1" w:styleId="DataField11pt-Single">
    <w:name w:val="Data Field 11pt-Single"/>
    <w:basedOn w:val="Normal"/>
    <w:rsid w:val="00C917D7"/>
    <w:pPr>
      <w:autoSpaceDE w:val="0"/>
      <w:autoSpaceDN w:val="0"/>
    </w:pPr>
    <w:rPr>
      <w:rFonts w:ascii="Arial" w:eastAsia="Times New Roman" w:hAnsi="Arial" w:cs="Arial"/>
      <w:kern w:val="0"/>
      <w:sz w:val="22"/>
      <w:szCs w:val="20"/>
      <w14:ligatures w14:val="none"/>
    </w:rPr>
  </w:style>
  <w:style w:type="paragraph" w:customStyle="1" w:styleId="FormFooter">
    <w:name w:val="Form Footer"/>
    <w:basedOn w:val="Normal"/>
    <w:rsid w:val="00C917D7"/>
    <w:pPr>
      <w:tabs>
        <w:tab w:val="center" w:pos="5328"/>
        <w:tab w:val="right" w:pos="10728"/>
      </w:tabs>
      <w:autoSpaceDE w:val="0"/>
      <w:autoSpaceDN w:val="0"/>
      <w:ind w:left="58"/>
    </w:pPr>
    <w:rPr>
      <w:rFonts w:ascii="Arial" w:eastAsia="Times New Roman" w:hAnsi="Arial" w:cs="Arial"/>
      <w:kern w:val="0"/>
      <w:sz w:val="16"/>
      <w:szCs w:val="16"/>
      <w14:ligatures w14:val="none"/>
    </w:rPr>
  </w:style>
  <w:style w:type="character" w:styleId="PageNumber">
    <w:name w:val="page number"/>
    <w:basedOn w:val="DefaultParagraphFont"/>
    <w:rsid w:val="00C917D7"/>
    <w:rPr>
      <w:rFonts w:ascii="Arial" w:hAnsi="Arial"/>
      <w:sz w:val="20"/>
      <w:u w:val="single"/>
    </w:rPr>
  </w:style>
  <w:style w:type="paragraph" w:customStyle="1" w:styleId="PIHeader">
    <w:name w:val="PI Header"/>
    <w:basedOn w:val="Normal"/>
    <w:rsid w:val="00C917D7"/>
    <w:pPr>
      <w:autoSpaceDE w:val="0"/>
      <w:autoSpaceDN w:val="0"/>
      <w:spacing w:after="40"/>
      <w:ind w:left="864"/>
    </w:pPr>
    <w:rPr>
      <w:rFonts w:ascii="Arial" w:eastAsia="Times New Roman" w:hAnsi="Arial" w:cs="Arial"/>
      <w:noProof/>
      <w:kern w:val="0"/>
      <w:sz w:val="16"/>
      <w:szCs w:val="20"/>
      <w14:ligatures w14:val="none"/>
    </w:rPr>
  </w:style>
  <w:style w:type="paragraph" w:customStyle="1" w:styleId="FormFooterBorder">
    <w:name w:val="FormFooter/Border"/>
    <w:basedOn w:val="Footer"/>
    <w:rsid w:val="00C917D7"/>
    <w:pPr>
      <w:pBdr>
        <w:top w:val="single" w:sz="6" w:space="1" w:color="auto"/>
      </w:pBdr>
      <w:tabs>
        <w:tab w:val="clear" w:pos="4320"/>
        <w:tab w:val="clear" w:pos="8640"/>
        <w:tab w:val="center" w:pos="5400"/>
        <w:tab w:val="right" w:pos="10800"/>
      </w:tabs>
    </w:pPr>
    <w:rPr>
      <w:rFonts w:ascii="Arial" w:hAnsi="Arial" w:cs="Arial"/>
      <w:sz w:val="16"/>
      <w:szCs w:val="16"/>
    </w:rPr>
  </w:style>
  <w:style w:type="paragraph" w:styleId="BalloonText">
    <w:name w:val="Balloon Text"/>
    <w:basedOn w:val="Normal"/>
    <w:link w:val="BalloonTextChar"/>
    <w:semiHidden/>
    <w:unhideWhenUsed/>
    <w:rsid w:val="00C917D7"/>
    <w:pPr>
      <w:autoSpaceDE w:val="0"/>
      <w:autoSpaceDN w:val="0"/>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semiHidden/>
    <w:rsid w:val="00C917D7"/>
    <w:rPr>
      <w:rFonts w:ascii="Segoe UI" w:eastAsia="Times New Roman" w:hAnsi="Segoe UI" w:cs="Segoe UI"/>
      <w:kern w:val="0"/>
      <w:sz w:val="18"/>
      <w:szCs w:val="18"/>
      <w14:ligatures w14:val="none"/>
    </w:rPr>
  </w:style>
  <w:style w:type="paragraph" w:styleId="Bibliography">
    <w:name w:val="Bibliography"/>
    <w:basedOn w:val="Normal"/>
    <w:next w:val="Normal"/>
    <w:uiPriority w:val="37"/>
    <w:unhideWhenUsed/>
    <w:rsid w:val="00C917D7"/>
    <w:pPr>
      <w:tabs>
        <w:tab w:val="left" w:pos="144"/>
      </w:tabs>
      <w:autoSpaceDE w:val="0"/>
      <w:autoSpaceDN w:val="0"/>
      <w:ind w:left="144" w:hanging="144"/>
    </w:pPr>
    <w:rPr>
      <w:rFonts w:ascii="Times" w:eastAsia="Times New Roman" w:hAnsi="Times"/>
      <w:kern w:val="0"/>
      <w14:ligatures w14:val="none"/>
    </w:rPr>
  </w:style>
  <w:style w:type="character" w:customStyle="1" w:styleId="normaltextrun">
    <w:name w:val="normaltextrun"/>
    <w:basedOn w:val="DefaultParagraphFont"/>
    <w:rsid w:val="00C917D7"/>
  </w:style>
  <w:style w:type="character" w:styleId="FollowedHyperlink">
    <w:name w:val="FollowedHyperlink"/>
    <w:basedOn w:val="DefaultParagraphFont"/>
    <w:rsid w:val="00C917D7"/>
    <w:rPr>
      <w:color w:val="96607D" w:themeColor="followedHyperlink"/>
      <w:u w:val="single"/>
    </w:rPr>
  </w:style>
  <w:style w:type="paragraph" w:styleId="Revision">
    <w:name w:val="Revision"/>
    <w:hidden/>
    <w:uiPriority w:val="99"/>
    <w:semiHidden/>
    <w:rsid w:val="00C917D7"/>
    <w:pPr>
      <w:ind w:firstLine="0"/>
    </w:pPr>
    <w:rPr>
      <w:rFonts w:ascii="Times" w:eastAsia="Times New Roman" w:hAnsi="Times"/>
      <w:kern w:val="0"/>
      <w14:ligatures w14:val="none"/>
    </w:rPr>
  </w:style>
  <w:style w:type="character" w:customStyle="1" w:styleId="UnresolvedMention1">
    <w:name w:val="Unresolved Mention1"/>
    <w:basedOn w:val="DefaultParagraphFont"/>
    <w:uiPriority w:val="99"/>
    <w:semiHidden/>
    <w:unhideWhenUsed/>
    <w:rsid w:val="00C91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38258</Words>
  <Characters>218071</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5</cp:revision>
  <dcterms:created xsi:type="dcterms:W3CDTF">2024-05-15T16:03:00Z</dcterms:created>
  <dcterms:modified xsi:type="dcterms:W3CDTF">2024-05-15T16:08:00Z</dcterms:modified>
</cp:coreProperties>
</file>